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That means changing the Typed references to actual linked Mendeley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r>
        <w:t>Command+Option+Control+Shif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72BFCD00" w14:textId="023497D9" w:rsidR="00386611" w:rsidRDefault="00386611" w:rsidP="003B1826">
      <w:pPr>
        <w:pStyle w:val="ListParagraph"/>
        <w:numPr>
          <w:ilvl w:val="0"/>
          <w:numId w:val="6"/>
        </w:numPr>
        <w:rPr>
          <w:color w:val="0000FF"/>
        </w:rPr>
      </w:pPr>
      <w:r>
        <w:rPr>
          <w:color w:val="0000FF"/>
        </w:rPr>
        <w:t>Figure Design</w:t>
      </w:r>
    </w:p>
    <w:p w14:paraId="4328759B" w14:textId="6A7B99C6" w:rsidR="00386611" w:rsidRDefault="00386611" w:rsidP="00386611">
      <w:pPr>
        <w:pStyle w:val="ListParagraph"/>
        <w:numPr>
          <w:ilvl w:val="1"/>
          <w:numId w:val="6"/>
        </w:numPr>
        <w:rPr>
          <w:color w:val="0000FF"/>
        </w:rPr>
      </w:pPr>
      <w:r>
        <w:rPr>
          <w:color w:val="0000FF"/>
        </w:rPr>
        <w:t>Do it in Illustrator</w:t>
      </w:r>
    </w:p>
    <w:p w14:paraId="36B21FD2" w14:textId="4F151E4D" w:rsidR="00386611" w:rsidRDefault="00386611" w:rsidP="00386611">
      <w:pPr>
        <w:pStyle w:val="ListParagraph"/>
        <w:numPr>
          <w:ilvl w:val="1"/>
          <w:numId w:val="6"/>
        </w:numPr>
        <w:rPr>
          <w:color w:val="0000FF"/>
        </w:rPr>
      </w:pPr>
      <w:r>
        <w:rPr>
          <w:color w:val="0000FF"/>
        </w:rPr>
        <w:t>Save a *.ai image</w:t>
      </w:r>
    </w:p>
    <w:p w14:paraId="22C733A6" w14:textId="5A46E8EA" w:rsidR="00386611" w:rsidRDefault="00386611" w:rsidP="00386611">
      <w:pPr>
        <w:pStyle w:val="ListParagraph"/>
        <w:numPr>
          <w:ilvl w:val="1"/>
          <w:numId w:val="6"/>
        </w:numPr>
        <w:rPr>
          <w:color w:val="0000FF"/>
        </w:rPr>
      </w:pPr>
      <w:r>
        <w:rPr>
          <w:color w:val="0000FF"/>
        </w:rPr>
        <w:t>Also do File=&gt; Save for Microsoft office</w:t>
      </w:r>
    </w:p>
    <w:p w14:paraId="62DD2E52" w14:textId="6A5CAAFA" w:rsidR="00386611" w:rsidRDefault="00386611" w:rsidP="00386611">
      <w:pPr>
        <w:pStyle w:val="ListParagraph"/>
        <w:numPr>
          <w:ilvl w:val="1"/>
          <w:numId w:val="6"/>
        </w:numPr>
        <w:rPr>
          <w:color w:val="0000FF"/>
        </w:rPr>
      </w:pPr>
      <w:r>
        <w:rPr>
          <w:color w:val="0000FF"/>
        </w:rPr>
        <w:t>This will give you a *.png</w:t>
      </w:r>
    </w:p>
    <w:p w14:paraId="6D622CC6" w14:textId="3A8A4149" w:rsidR="00386611" w:rsidRPr="00386611" w:rsidRDefault="00386611" w:rsidP="00386611">
      <w:pPr>
        <w:pStyle w:val="ListParagraph"/>
        <w:numPr>
          <w:ilvl w:val="1"/>
          <w:numId w:val="6"/>
        </w:numPr>
        <w:rPr>
          <w:color w:val="0000FF"/>
        </w:rPr>
      </w:pPr>
      <w:r>
        <w:rPr>
          <w:color w:val="0000FF"/>
        </w:rPr>
        <w:t>Insert thi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r>
        <w:t>Insert;Photo;Pictur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Then Rightclick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lastRenderedPageBreak/>
        <w:t>Questions to Answer</w:t>
      </w:r>
    </w:p>
    <w:p w14:paraId="504CB81F" w14:textId="6BF6AEFF" w:rsidR="007E271D" w:rsidRDefault="00656375" w:rsidP="00656375">
      <w:pPr>
        <w:pStyle w:val="CompressedNumberedOutline"/>
      </w:pPr>
      <w:r>
        <w:t xml:space="preserve"> </w:t>
      </w:r>
    </w:p>
    <w:p w14:paraId="5E6536DD" w14:textId="1A9F2D9F" w:rsidR="00656375" w:rsidRDefault="00656375">
      <w:pPr>
        <w:spacing w:line="240" w:lineRule="auto"/>
        <w:rPr>
          <w:rFonts w:cs="Arial"/>
        </w:rPr>
      </w:pPr>
      <w:r>
        <w:br w:type="page"/>
      </w:r>
    </w:p>
    <w:p w14:paraId="67A5ED33" w14:textId="54CA7655" w:rsidR="00656375" w:rsidRDefault="00656375" w:rsidP="00F52FD9">
      <w:pPr>
        <w:pStyle w:val="Heading1"/>
      </w:pPr>
      <w:bookmarkStart w:id="2" w:name="_Figures_to_make"/>
      <w:bookmarkEnd w:id="2"/>
      <w:r>
        <w:lastRenderedPageBreak/>
        <w:t>Figures to make</w:t>
      </w:r>
    </w:p>
    <w:p w14:paraId="11B59931" w14:textId="77777777" w:rsidR="00656375" w:rsidRPr="00F52FD9" w:rsidRDefault="00656375" w:rsidP="00F52FD9">
      <w:pPr>
        <w:pStyle w:val="CompressedNumberedOutline"/>
        <w:ind w:left="720" w:firstLine="0"/>
        <w:rPr>
          <w:color w:val="0000FF"/>
        </w:rPr>
      </w:pPr>
      <w:r>
        <w:t>&lt;$</w:t>
      </w:r>
      <w:r w:rsidRPr="00451541">
        <w:t>Bar chart showing different classes of hg19 AS event types&gt;</w:t>
      </w:r>
    </w:p>
    <w:p w14:paraId="7EC2B2A1" w14:textId="77777777" w:rsidR="00656375" w:rsidRPr="00F52FD9" w:rsidRDefault="00656375" w:rsidP="00F52FD9">
      <w:pPr>
        <w:pStyle w:val="CompressedNumberedOutline"/>
        <w:ind w:left="720" w:firstLine="0"/>
        <w:rPr>
          <w:color w:val="0000FF"/>
        </w:rPr>
      </w:pPr>
      <w:r w:rsidRPr="00451541">
        <w:t>&lt;</w:t>
      </w:r>
      <w:r>
        <w:t>$G</w:t>
      </w:r>
      <w:r w:rsidRPr="00451541">
        <w:t>raph of isoforms per gene from ENCODE data&gt;</w:t>
      </w:r>
    </w:p>
    <w:p w14:paraId="0E4BD5C9" w14:textId="77777777" w:rsidR="00656375" w:rsidRPr="00F52FD9" w:rsidRDefault="00656375" w:rsidP="00F52FD9">
      <w:pPr>
        <w:pStyle w:val="CompressedNumberedOutline"/>
        <w:ind w:left="720" w:firstLine="0"/>
        <w:rPr>
          <w:color w:val="0000FF"/>
        </w:rPr>
      </w:pPr>
      <w:r>
        <w:t>&lt;$DSCAM Gene structure and Protein structure&gt;</w:t>
      </w:r>
    </w:p>
    <w:p w14:paraId="0E5526E9" w14:textId="77777777" w:rsidR="00656375" w:rsidRPr="0093362F" w:rsidRDefault="00656375" w:rsidP="00F52FD9">
      <w:pPr>
        <w:pStyle w:val="CompressedNumberedOutline"/>
        <w:ind w:left="720" w:firstLine="0"/>
        <w:rPr>
          <w:color w:val="0000FF"/>
        </w:rPr>
      </w:pPr>
      <w:r>
        <w:t>&lt;$Table w/ diagrams of AS forms/Types&gt;</w:t>
      </w:r>
    </w:p>
    <w:p w14:paraId="05125898" w14:textId="1F1D9A2C" w:rsidR="0093362F" w:rsidRDefault="0093362F" w:rsidP="0093362F">
      <w:pPr>
        <w:pStyle w:val="CompressedNumberedOutline"/>
        <w:rPr>
          <w:color w:val="0000FF"/>
        </w:rPr>
      </w:pPr>
      <w:r w:rsidRPr="0093362F">
        <w:rPr>
          <w:color w:val="0000FF"/>
        </w:rPr>
        <w:t>&lt;$Histogram of drosmel Tx AS events, showing how different Dscam is from others, similar to Brent’s talk&gt;</w:t>
      </w:r>
    </w:p>
    <w:p w14:paraId="7A2215B6" w14:textId="77777777" w:rsidR="00FC363D" w:rsidRDefault="00604BBD" w:rsidP="00FC363D">
      <w:pPr>
        <w:pStyle w:val="CompressedNumberedOutline"/>
      </w:pPr>
      <w:hyperlink w:anchor="_Figures_to_make" w:history="1">
        <w:r w:rsidR="00FC363D" w:rsidRPr="00FC363D">
          <w:rPr>
            <w:rStyle w:val="Hyperlink"/>
          </w:rPr>
          <w:t>&lt;$Dscam1 expression with relevant Drosmel Anatomy&gt;</w:t>
        </w:r>
      </w:hyperlink>
    </w:p>
    <w:p w14:paraId="5E478E11" w14:textId="77777777" w:rsidR="00FC363D" w:rsidRPr="00F52FD9" w:rsidRDefault="00FC363D" w:rsidP="0093362F">
      <w:pPr>
        <w:pStyle w:val="CompressedNumberedOutline"/>
        <w:rPr>
          <w:color w:val="0000FF"/>
        </w:rPr>
      </w:pPr>
    </w:p>
    <w:p w14:paraId="5C7377DE" w14:textId="77777777" w:rsidR="00656375" w:rsidRPr="007E271D" w:rsidRDefault="00656375" w:rsidP="00F52FD9">
      <w:pPr>
        <w:pStyle w:val="CompressedNumberedOutline"/>
        <w:numPr>
          <w:ilvl w:val="0"/>
          <w:numId w:val="0"/>
        </w:numPr>
        <w:ind w:left="1440"/>
      </w:pPr>
    </w:p>
    <w:p w14:paraId="288EFA0C" w14:textId="77777777" w:rsidR="00C90AD4" w:rsidRDefault="004754D1" w:rsidP="0027468F">
      <w:pPr>
        <w:pStyle w:val="Heading1"/>
      </w:pPr>
      <w:bookmarkStart w:id="3" w:name="_Toc239477760"/>
      <w:r>
        <w:lastRenderedPageBreak/>
        <w:t>COVER PAGE</w:t>
      </w:r>
      <w:bookmarkEnd w:id="1"/>
      <w:bookmarkEnd w:id="3"/>
    </w:p>
    <w:p w14:paraId="6D017F02" w14:textId="5645BDC1" w:rsidR="004754D1" w:rsidRDefault="004754D1" w:rsidP="0027468F">
      <w:pPr>
        <w:pStyle w:val="Heading1"/>
      </w:pPr>
      <w:bookmarkStart w:id="4" w:name="_Toc364687493"/>
      <w:bookmarkStart w:id="5" w:name="_Toc239477761"/>
      <w:r>
        <w:lastRenderedPageBreak/>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7559BAA9" w:rsidR="004754D1" w:rsidRDefault="004754D1" w:rsidP="00C90AD4">
      <w:pPr>
        <w:pStyle w:val="Heading1"/>
      </w:pPr>
      <w:bookmarkStart w:id="6" w:name="_Toc364687494"/>
      <w:bookmarkStart w:id="7" w:name="_Toc239477762"/>
      <w:r>
        <w:lastRenderedPageBreak/>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17F38C4A" w:rsidR="00C121DB" w:rsidRDefault="00C121DB" w:rsidP="00C90AD4">
      <w:pPr>
        <w:pStyle w:val="Heading1"/>
      </w:pPr>
      <w:bookmarkStart w:id="8" w:name="_Toc237332389"/>
      <w:bookmarkStart w:id="9" w:name="_Toc364687495"/>
      <w:bookmarkStart w:id="10" w:name="_Toc239477763"/>
      <w:r>
        <w:lastRenderedPageBreak/>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477764"/>
      <w:r>
        <w:lastRenderedPageBreak/>
        <w:t>Dedication</w:t>
      </w:r>
      <w:bookmarkEnd w:id="11"/>
      <w:bookmarkEnd w:id="12"/>
      <w:bookmarkEnd w:id="13"/>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477765"/>
      <w:r>
        <w:lastRenderedPageBreak/>
        <w:t>Acknowledgements</w:t>
      </w:r>
      <w:bookmarkEnd w:id="14"/>
      <w:bookmarkEnd w:id="15"/>
      <w:bookmarkEnd w:id="16"/>
    </w:p>
    <w:p w14:paraId="4CADA46C" w14:textId="034004C6" w:rsidR="00C96425" w:rsidRDefault="00606094" w:rsidP="00F52FD9">
      <w:pPr>
        <w:pStyle w:val="ThesisNormalCompressed"/>
      </w:pPr>
      <w:r>
        <w:t xml:space="preserve">First I would like to acknowledge and thank Laura Geagan and Rebecca Sendak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F52FD9">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r w:rsidRPr="009272B0">
        <w:rPr>
          <w:i/>
        </w:rPr>
        <w:t>dystrophin</w:t>
      </w:r>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F52FD9">
      <w:pPr>
        <w:pStyle w:val="ThesisNormalCompressed"/>
      </w:pPr>
      <w:r>
        <w:t xml:space="preserve">Soon after joining Melissa’s lab,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w:t>
      </w:r>
      <w:bookmarkStart w:id="17" w:name="_GoBack"/>
      <w:bookmarkEnd w:id="17"/>
      <w:r>
        <w:t>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F52FD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0E005A1D" w14:textId="585D656B" w:rsidR="00D55552" w:rsidRDefault="00D55552" w:rsidP="00656375">
      <w:pPr>
        <w:pStyle w:val="CompressedNumberedOutline"/>
      </w:pPr>
      <w:r>
        <w:t>Lab Members</w:t>
      </w:r>
      <w:r w:rsidR="00FF7073">
        <w:t xml:space="preserve">;  </w:t>
      </w:r>
      <w:r>
        <w:t>Aaron</w:t>
      </w:r>
      <w:r w:rsidR="00FF7073">
        <w:t xml:space="preserve">; </w:t>
      </w:r>
      <w:r>
        <w:t>Alper</w:t>
      </w:r>
      <w:r w:rsidR="00FF7073">
        <w:t xml:space="preserve">; </w:t>
      </w:r>
      <w:r>
        <w:t>Amrit</w:t>
      </w:r>
    </w:p>
    <w:p w14:paraId="735B6FC2" w14:textId="0FA2CAB6" w:rsidR="00D55552" w:rsidRDefault="00D55552" w:rsidP="00656375">
      <w:pPr>
        <w:pStyle w:val="CompressedNumberedOutline"/>
      </w:pPr>
      <w:r>
        <w:t>Eric and Erin</w:t>
      </w:r>
    </w:p>
    <w:p w14:paraId="0E62B451" w14:textId="7BAC3EF2" w:rsidR="00D55552" w:rsidRDefault="00D55552" w:rsidP="00656375">
      <w:pPr>
        <w:pStyle w:val="CompressedNumberedOutline"/>
      </w:pPr>
      <w:r>
        <w:t>Collaborators</w:t>
      </w:r>
    </w:p>
    <w:p w14:paraId="52C18166" w14:textId="648DFD58" w:rsidR="00D55552" w:rsidRDefault="00D55552" w:rsidP="00656375">
      <w:pPr>
        <w:pStyle w:val="CompressedNumberedOutline"/>
      </w:pPr>
      <w:r>
        <w:t>Dave Weaver</w:t>
      </w:r>
    </w:p>
    <w:p w14:paraId="19F7BA9C" w14:textId="610CC50F" w:rsidR="00D55552" w:rsidRDefault="00D55552" w:rsidP="00656375">
      <w:pPr>
        <w:pStyle w:val="CompressedNumberedOutline"/>
      </w:pPr>
      <w:r>
        <w:t>Muro</w:t>
      </w:r>
    </w:p>
    <w:p w14:paraId="4FBEAD57" w14:textId="4CA43DCF" w:rsidR="00D55552" w:rsidRDefault="00D55552" w:rsidP="00656375">
      <w:pPr>
        <w:pStyle w:val="CompressedNumberedOutline"/>
      </w:pPr>
      <w:r>
        <w:t>Graveley</w:t>
      </w:r>
    </w:p>
    <w:p w14:paraId="41F0C437" w14:textId="6D0CC533" w:rsidR="00D55552" w:rsidRDefault="00D55552" w:rsidP="00656375">
      <w:pPr>
        <w:pStyle w:val="CompressedNumberedOutline"/>
      </w:pPr>
      <w:r>
        <w:t>Heinrich</w:t>
      </w:r>
    </w:p>
    <w:p w14:paraId="53E40125" w14:textId="08BA6138" w:rsidR="00D55552" w:rsidRDefault="00D55552" w:rsidP="00656375">
      <w:pPr>
        <w:pStyle w:val="CompressedNumberedOutline"/>
      </w:pPr>
      <w:r>
        <w:t>Anna</w:t>
      </w:r>
    </w:p>
    <w:p w14:paraId="1DF630C9" w14:textId="71305EC8" w:rsidR="00D55552" w:rsidRDefault="00D55552" w:rsidP="00656375">
      <w:pPr>
        <w:pStyle w:val="CompressedNumberedOutline"/>
      </w:pPr>
      <w:r>
        <w:t>Ogo</w:t>
      </w:r>
    </w:p>
    <w:p w14:paraId="0C8E17C4" w14:textId="21D1F2F7" w:rsidR="00D55552" w:rsidRDefault="00D55552" w:rsidP="00656375">
      <w:pPr>
        <w:pStyle w:val="CompressedNumberedOutline"/>
      </w:pPr>
      <w:r>
        <w:t>Family</w:t>
      </w:r>
    </w:p>
    <w:p w14:paraId="5D3FD872" w14:textId="77777777" w:rsidR="000912D2" w:rsidRDefault="00402F3A" w:rsidP="00656375">
      <w:pPr>
        <w:pStyle w:val="CompressedNumberedOutline"/>
      </w:pPr>
      <w:r>
        <w:t>Jul Owen</w:t>
      </w:r>
    </w:p>
    <w:p w14:paraId="45866C74" w14:textId="755F6FCB" w:rsidR="00FF0906" w:rsidRDefault="00D814B1" w:rsidP="000912D2">
      <w:pPr>
        <w:pStyle w:val="Heading2"/>
      </w:pPr>
      <w:r>
        <w:lastRenderedPageBreak/>
        <w:br w:type="page"/>
      </w:r>
      <w:bookmarkStart w:id="18" w:name="_Toc237332393"/>
      <w:bookmarkStart w:id="19" w:name="_Toc239477766"/>
      <w:r w:rsidR="00C121DB" w:rsidRPr="000912D2">
        <w:lastRenderedPageBreak/>
        <w:t>Table of Contents</w:t>
      </w:r>
      <w:bookmarkEnd w:id="18"/>
      <w:bookmarkEnd w:id="19"/>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AA19E9">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AA19E9">
        <w:rPr>
          <w:noProof/>
        </w:rPr>
        <w:t>1</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AA19E9">
        <w:rPr>
          <w:noProof/>
        </w:rPr>
        <w:t>1</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AA19E9">
        <w:rPr>
          <w:noProof/>
        </w:rPr>
        <w:t>1</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AA19E9">
        <w:rPr>
          <w:noProof/>
        </w:rPr>
        <w:t>2</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AA19E9">
        <w:rPr>
          <w:noProof/>
        </w:rPr>
        <w:t>2</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AA19E9">
        <w:rPr>
          <w:noProof/>
        </w:rPr>
        <w:t>3</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AA19E9">
        <w:rPr>
          <w:noProof/>
        </w:rPr>
        <w:t>4</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AA19E9">
        <w:rPr>
          <w:noProof/>
        </w:rPr>
        <w:t>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AA19E9">
        <w:rPr>
          <w:noProof/>
        </w:rPr>
        <w:t>4</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AA19E9">
        <w:rPr>
          <w:noProof/>
        </w:rPr>
        <w:t>4</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AA19E9">
        <w:rPr>
          <w:noProof/>
        </w:rPr>
        <w:t>6</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AA19E9">
        <w:rPr>
          <w:noProof/>
        </w:rPr>
        <w:t>6</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AA19E9">
        <w:rPr>
          <w:noProof/>
        </w:rPr>
        <w:t>6</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AA19E9">
        <w:rPr>
          <w:noProof/>
        </w:rPr>
        <w:t>15</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AA19E9">
        <w:rPr>
          <w:noProof/>
        </w:rPr>
        <w:t>19</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AA19E9">
        <w:rPr>
          <w:noProof/>
        </w:rPr>
        <w:t>23</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AA19E9">
        <w:rPr>
          <w:noProof/>
        </w:rPr>
        <w:t>31</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AA19E9">
        <w:rPr>
          <w:noProof/>
        </w:rPr>
        <w:t>31</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AA19E9">
        <w:rPr>
          <w:noProof/>
        </w:rPr>
        <w:t>3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AA19E9">
        <w:rPr>
          <w:noProof/>
        </w:rPr>
        <w:t>32</w:t>
      </w:r>
      <w:r>
        <w:rPr>
          <w:noProof/>
        </w:rPr>
        <w:fldChar w:fldCharType="end"/>
      </w:r>
    </w:p>
    <w:p w14:paraId="7C1E7FB8" w14:textId="77777777" w:rsidR="004754D1" w:rsidRPr="004754D1" w:rsidRDefault="004754D1" w:rsidP="004754D1">
      <w:r>
        <w:fldChar w:fldCharType="end"/>
      </w:r>
    </w:p>
    <w:p w14:paraId="7E772077" w14:textId="2CE77E82" w:rsidR="004754D1" w:rsidRDefault="004754D1" w:rsidP="00324BFD">
      <w:pPr>
        <w:pStyle w:val="Heading2"/>
      </w:pPr>
      <w:bookmarkStart w:id="20" w:name="_Toc237332392"/>
      <w:bookmarkStart w:id="21" w:name="_Toc364687498"/>
      <w:bookmarkStart w:id="22" w:name="_Toc239477767"/>
      <w:r>
        <w:lastRenderedPageBreak/>
        <w:t>Abstract</w:t>
      </w:r>
      <w:bookmarkEnd w:id="20"/>
      <w:bookmarkEnd w:id="21"/>
      <w:bookmarkEnd w:id="22"/>
    </w:p>
    <w:p w14:paraId="50FB7847" w14:textId="2961EDAB" w:rsidR="00C121DB" w:rsidRDefault="00C121DB" w:rsidP="00324BFD">
      <w:pPr>
        <w:pStyle w:val="Heading2"/>
      </w:pPr>
      <w:bookmarkStart w:id="23" w:name="_Toc237332394"/>
      <w:bookmarkStart w:id="24" w:name="_Toc364687499"/>
      <w:bookmarkStart w:id="25" w:name="_Toc239477768"/>
      <w:r>
        <w:lastRenderedPageBreak/>
        <w:t>List of Tables</w:t>
      </w:r>
      <w:bookmarkEnd w:id="23"/>
      <w:bookmarkEnd w:id="24"/>
      <w:bookmarkEnd w:id="25"/>
    </w:p>
    <w:p w14:paraId="1FD1305A" w14:textId="77777777" w:rsidR="00FC4B2C"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FC4B2C">
        <w:rPr>
          <w:noProof/>
        </w:rPr>
        <w:t>Table 2</w:t>
      </w:r>
      <w:r w:rsidR="00FC4B2C">
        <w:rPr>
          <w:noProof/>
        </w:rPr>
        <w:noBreakHyphen/>
        <w:t>1, A set of 10 genes investigated for splicing coordination using SeqZip</w:t>
      </w:r>
      <w:r w:rsidR="00FC4B2C">
        <w:rPr>
          <w:noProof/>
        </w:rPr>
        <w:tab/>
      </w:r>
      <w:r w:rsidR="00FC4B2C">
        <w:rPr>
          <w:noProof/>
        </w:rPr>
        <w:fldChar w:fldCharType="begin"/>
      </w:r>
      <w:r w:rsidR="00FC4B2C">
        <w:rPr>
          <w:noProof/>
        </w:rPr>
        <w:instrText xml:space="preserve"> PAGEREF _Toc256023342 \h </w:instrText>
      </w:r>
      <w:r w:rsidR="00FC4B2C">
        <w:rPr>
          <w:noProof/>
        </w:rPr>
      </w:r>
      <w:r w:rsidR="00FC4B2C">
        <w:rPr>
          <w:noProof/>
        </w:rPr>
        <w:fldChar w:fldCharType="separate"/>
      </w:r>
      <w:r w:rsidR="00AA19E9">
        <w:rPr>
          <w:noProof/>
        </w:rPr>
        <w:t>18</w:t>
      </w:r>
      <w:r w:rsidR="00FC4B2C">
        <w:rPr>
          <w:noProof/>
        </w:rPr>
        <w:fldChar w:fldCharType="end"/>
      </w:r>
    </w:p>
    <w:p w14:paraId="37389DB3" w14:textId="77777777" w:rsidR="00FC4B2C" w:rsidRDefault="00FC4B2C">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56023343 \h </w:instrText>
      </w:r>
      <w:r>
        <w:rPr>
          <w:noProof/>
        </w:rPr>
      </w:r>
      <w:r>
        <w:rPr>
          <w:noProof/>
        </w:rPr>
        <w:fldChar w:fldCharType="separate"/>
      </w:r>
      <w:r w:rsidR="00AA19E9">
        <w:rPr>
          <w:noProof/>
        </w:rPr>
        <w:t>20</w:t>
      </w:r>
      <w:r>
        <w:rPr>
          <w:noProof/>
        </w:rPr>
        <w:fldChar w:fldCharType="end"/>
      </w:r>
    </w:p>
    <w:p w14:paraId="1044643A" w14:textId="77777777" w:rsidR="00D914D9" w:rsidRPr="00D914D9" w:rsidRDefault="00D914D9" w:rsidP="00D914D9">
      <w:r>
        <w:fldChar w:fldCharType="end"/>
      </w:r>
    </w:p>
    <w:p w14:paraId="5A422956" w14:textId="4BFFA4CB" w:rsidR="00C121DB" w:rsidRDefault="00C121DB" w:rsidP="00324BFD">
      <w:pPr>
        <w:pStyle w:val="Heading2"/>
      </w:pPr>
      <w:bookmarkStart w:id="26" w:name="_Toc237332395"/>
      <w:bookmarkStart w:id="27" w:name="_Toc364687500"/>
      <w:bookmarkStart w:id="28" w:name="_Toc239477769"/>
      <w:r>
        <w:lastRenderedPageBreak/>
        <w:t>List of Figures</w:t>
      </w:r>
      <w:bookmarkEnd w:id="26"/>
      <w:bookmarkEnd w:id="27"/>
      <w:bookmarkEnd w:id="28"/>
    </w:p>
    <w:p w14:paraId="1F95D4FC" w14:textId="77777777" w:rsidR="00923CAE"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3CAE">
        <w:rPr>
          <w:noProof/>
        </w:rPr>
        <w:t>Figure 1</w:t>
      </w:r>
      <w:r w:rsidR="00923CAE">
        <w:rPr>
          <w:noProof/>
        </w:rPr>
        <w:noBreakHyphen/>
        <w:t xml:space="preserve">1 - The Solitary and Gregarious forms of </w:t>
      </w:r>
      <w:r w:rsidR="00923CAE" w:rsidRPr="00487D2B">
        <w:rPr>
          <w:rFonts w:ascii="Helvetica Neue" w:hAnsi="Helvetica Neue" w:cs="Helvetica Neue"/>
          <w:i/>
          <w:iCs/>
          <w:noProof/>
        </w:rPr>
        <w:t>Schistocerca gregaria</w:t>
      </w:r>
      <w:r w:rsidR="00923CAE">
        <w:rPr>
          <w:noProof/>
        </w:rPr>
        <w:tab/>
      </w:r>
      <w:r w:rsidR="00923CAE">
        <w:rPr>
          <w:noProof/>
        </w:rPr>
        <w:fldChar w:fldCharType="begin"/>
      </w:r>
      <w:r w:rsidR="00923CAE">
        <w:rPr>
          <w:noProof/>
        </w:rPr>
        <w:instrText xml:space="preserve"> PAGEREF _Toc256001334 \h </w:instrText>
      </w:r>
      <w:r w:rsidR="00923CAE">
        <w:rPr>
          <w:noProof/>
        </w:rPr>
      </w:r>
      <w:r w:rsidR="00923CAE">
        <w:rPr>
          <w:noProof/>
        </w:rPr>
        <w:fldChar w:fldCharType="separate"/>
      </w:r>
      <w:r w:rsidR="00AA19E9">
        <w:rPr>
          <w:noProof/>
        </w:rPr>
        <w:t>7</w:t>
      </w:r>
      <w:r w:rsidR="00923CAE">
        <w:rPr>
          <w:noProof/>
        </w:rPr>
        <w:fldChar w:fldCharType="end"/>
      </w:r>
    </w:p>
    <w:p w14:paraId="52189D0A"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6001335 \h </w:instrText>
      </w:r>
      <w:r>
        <w:rPr>
          <w:noProof/>
        </w:rPr>
      </w:r>
      <w:r>
        <w:rPr>
          <w:noProof/>
        </w:rPr>
        <w:fldChar w:fldCharType="separate"/>
      </w:r>
      <w:r w:rsidR="00AA19E9">
        <w:rPr>
          <w:noProof/>
        </w:rPr>
        <w:t>8</w:t>
      </w:r>
      <w:r>
        <w:rPr>
          <w:noProof/>
        </w:rPr>
        <w:fldChar w:fldCharType="end"/>
      </w:r>
    </w:p>
    <w:p w14:paraId="154D6C24"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6001336 \h </w:instrText>
      </w:r>
      <w:r>
        <w:rPr>
          <w:noProof/>
        </w:rPr>
      </w:r>
      <w:r>
        <w:rPr>
          <w:noProof/>
        </w:rPr>
        <w:fldChar w:fldCharType="separate"/>
      </w:r>
      <w:r w:rsidR="00AA19E9">
        <w:rPr>
          <w:noProof/>
        </w:rPr>
        <w:t>9</w:t>
      </w:r>
      <w:r>
        <w:rPr>
          <w:noProof/>
        </w:rPr>
        <w:fldChar w:fldCharType="end"/>
      </w:r>
    </w:p>
    <w:p w14:paraId="563A5CF2"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6001337 \h </w:instrText>
      </w:r>
      <w:r>
        <w:rPr>
          <w:noProof/>
        </w:rPr>
      </w:r>
      <w:r>
        <w:rPr>
          <w:noProof/>
        </w:rPr>
        <w:fldChar w:fldCharType="separate"/>
      </w:r>
      <w:r w:rsidR="00AA19E9">
        <w:rPr>
          <w:noProof/>
        </w:rPr>
        <w:t>10</w:t>
      </w:r>
      <w:r>
        <w:rPr>
          <w:noProof/>
        </w:rPr>
        <w:fldChar w:fldCharType="end"/>
      </w:r>
    </w:p>
    <w:p w14:paraId="180C8EC7"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6001338 \h </w:instrText>
      </w:r>
      <w:r>
        <w:rPr>
          <w:noProof/>
        </w:rPr>
      </w:r>
      <w:r>
        <w:rPr>
          <w:noProof/>
        </w:rPr>
        <w:fldChar w:fldCharType="separate"/>
      </w:r>
      <w:r w:rsidR="00AA19E9">
        <w:rPr>
          <w:noProof/>
        </w:rPr>
        <w:t>11</w:t>
      </w:r>
      <w:r>
        <w:rPr>
          <w:noProof/>
        </w:rPr>
        <w:fldChar w:fldCharType="end"/>
      </w:r>
    </w:p>
    <w:p w14:paraId="34CE1A1F"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6 - General Mechanism of ATP-dependent ligation</w:t>
      </w:r>
      <w:r>
        <w:rPr>
          <w:noProof/>
        </w:rPr>
        <w:tab/>
      </w:r>
      <w:r>
        <w:rPr>
          <w:noProof/>
        </w:rPr>
        <w:fldChar w:fldCharType="begin"/>
      </w:r>
      <w:r>
        <w:rPr>
          <w:noProof/>
        </w:rPr>
        <w:instrText xml:space="preserve"> PAGEREF _Toc256001339 \h </w:instrText>
      </w:r>
      <w:r>
        <w:rPr>
          <w:noProof/>
        </w:rPr>
      </w:r>
      <w:r>
        <w:rPr>
          <w:noProof/>
        </w:rPr>
        <w:fldChar w:fldCharType="separate"/>
      </w:r>
      <w:r w:rsidR="00AA19E9">
        <w:rPr>
          <w:noProof/>
        </w:rPr>
        <w:t>12</w:t>
      </w:r>
      <w:r>
        <w:rPr>
          <w:noProof/>
        </w:rPr>
        <w:fldChar w:fldCharType="end"/>
      </w:r>
    </w:p>
    <w:p w14:paraId="61CCE91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7 Active site of T4 RNA Ligase 2 with highlighted residues</w:t>
      </w:r>
      <w:r>
        <w:rPr>
          <w:noProof/>
        </w:rPr>
        <w:tab/>
      </w:r>
      <w:r>
        <w:rPr>
          <w:noProof/>
        </w:rPr>
        <w:fldChar w:fldCharType="begin"/>
      </w:r>
      <w:r>
        <w:rPr>
          <w:noProof/>
        </w:rPr>
        <w:instrText xml:space="preserve"> PAGEREF _Toc256001340 \h </w:instrText>
      </w:r>
      <w:r>
        <w:rPr>
          <w:noProof/>
        </w:rPr>
      </w:r>
      <w:r>
        <w:rPr>
          <w:noProof/>
        </w:rPr>
        <w:fldChar w:fldCharType="separate"/>
      </w:r>
      <w:r w:rsidR="00AA19E9">
        <w:rPr>
          <w:noProof/>
        </w:rPr>
        <w:t>13</w:t>
      </w:r>
      <w:r>
        <w:rPr>
          <w:noProof/>
        </w:rPr>
        <w:fldChar w:fldCharType="end"/>
      </w:r>
    </w:p>
    <w:p w14:paraId="0D16B1F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8, Mouse piRNA dynamics across developmental time</w:t>
      </w:r>
      <w:r>
        <w:rPr>
          <w:noProof/>
        </w:rPr>
        <w:tab/>
      </w:r>
      <w:r>
        <w:rPr>
          <w:noProof/>
        </w:rPr>
        <w:fldChar w:fldCharType="begin"/>
      </w:r>
      <w:r>
        <w:rPr>
          <w:noProof/>
        </w:rPr>
        <w:instrText xml:space="preserve"> PAGEREF _Toc256001341 \h </w:instrText>
      </w:r>
      <w:r>
        <w:rPr>
          <w:noProof/>
        </w:rPr>
      </w:r>
      <w:r>
        <w:rPr>
          <w:noProof/>
        </w:rPr>
        <w:fldChar w:fldCharType="separate"/>
      </w:r>
      <w:r w:rsidR="00AA19E9">
        <w:rPr>
          <w:noProof/>
        </w:rPr>
        <w:t>14</w:t>
      </w:r>
      <w:r>
        <w:rPr>
          <w:noProof/>
        </w:rPr>
        <w:fldChar w:fldCharType="end"/>
      </w:r>
    </w:p>
    <w:p w14:paraId="3AB5C9FD"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9, Genetic evidence for long, continous fly piRNA precursor transcripts</w:t>
      </w:r>
      <w:r>
        <w:rPr>
          <w:noProof/>
        </w:rPr>
        <w:tab/>
      </w:r>
      <w:r>
        <w:rPr>
          <w:noProof/>
        </w:rPr>
        <w:fldChar w:fldCharType="begin"/>
      </w:r>
      <w:r>
        <w:rPr>
          <w:noProof/>
        </w:rPr>
        <w:instrText xml:space="preserve"> PAGEREF _Toc256001342 \h </w:instrText>
      </w:r>
      <w:r>
        <w:rPr>
          <w:noProof/>
        </w:rPr>
      </w:r>
      <w:r>
        <w:rPr>
          <w:noProof/>
        </w:rPr>
        <w:fldChar w:fldCharType="separate"/>
      </w:r>
      <w:r w:rsidR="00AA19E9">
        <w:rPr>
          <w:noProof/>
        </w:rPr>
        <w:t>14</w:t>
      </w:r>
      <w:r>
        <w:rPr>
          <w:noProof/>
        </w:rPr>
        <w:fldChar w:fldCharType="end"/>
      </w:r>
    </w:p>
    <w:p w14:paraId="6B12BB69"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10, A model for piRNA biogenesis</w:t>
      </w:r>
      <w:r>
        <w:rPr>
          <w:noProof/>
        </w:rPr>
        <w:tab/>
      </w:r>
      <w:r>
        <w:rPr>
          <w:noProof/>
        </w:rPr>
        <w:fldChar w:fldCharType="begin"/>
      </w:r>
      <w:r>
        <w:rPr>
          <w:noProof/>
        </w:rPr>
        <w:instrText xml:space="preserve"> PAGEREF _Toc256001343 \h </w:instrText>
      </w:r>
      <w:r>
        <w:rPr>
          <w:noProof/>
        </w:rPr>
      </w:r>
      <w:r>
        <w:rPr>
          <w:noProof/>
        </w:rPr>
        <w:fldChar w:fldCharType="separate"/>
      </w:r>
      <w:r w:rsidR="00AA19E9">
        <w:rPr>
          <w:noProof/>
        </w:rPr>
        <w:t>14</w:t>
      </w:r>
      <w:r>
        <w:rPr>
          <w:noProof/>
        </w:rPr>
        <w:fldChar w:fldCharType="end"/>
      </w:r>
    </w:p>
    <w:p w14:paraId="48AC967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 - SeqZip quantification of fragmented in vitro transcribed RNAs</w:t>
      </w:r>
      <w:r>
        <w:rPr>
          <w:noProof/>
        </w:rPr>
        <w:tab/>
      </w:r>
      <w:r>
        <w:rPr>
          <w:noProof/>
        </w:rPr>
        <w:fldChar w:fldCharType="begin"/>
      </w:r>
      <w:r>
        <w:rPr>
          <w:noProof/>
        </w:rPr>
        <w:instrText xml:space="preserve"> PAGEREF _Toc256001344 \h </w:instrText>
      </w:r>
      <w:r>
        <w:rPr>
          <w:noProof/>
        </w:rPr>
      </w:r>
      <w:r>
        <w:rPr>
          <w:noProof/>
        </w:rPr>
        <w:fldChar w:fldCharType="separate"/>
      </w:r>
      <w:r w:rsidR="00AA19E9">
        <w:rPr>
          <w:noProof/>
        </w:rPr>
        <w:t>19</w:t>
      </w:r>
      <w:r>
        <w:rPr>
          <w:noProof/>
        </w:rPr>
        <w:fldChar w:fldCharType="end"/>
      </w:r>
    </w:p>
    <w:p w14:paraId="20144B17"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2, Quantification of trans-transcript effect for different [RNA]</w:t>
      </w:r>
      <w:r>
        <w:rPr>
          <w:noProof/>
        </w:rPr>
        <w:tab/>
      </w:r>
      <w:r>
        <w:rPr>
          <w:noProof/>
        </w:rPr>
        <w:fldChar w:fldCharType="begin"/>
      </w:r>
      <w:r>
        <w:rPr>
          <w:noProof/>
        </w:rPr>
        <w:instrText xml:space="preserve"> PAGEREF _Toc256001345 \h </w:instrText>
      </w:r>
      <w:r>
        <w:rPr>
          <w:noProof/>
        </w:rPr>
      </w:r>
      <w:r>
        <w:rPr>
          <w:noProof/>
        </w:rPr>
        <w:fldChar w:fldCharType="separate"/>
      </w:r>
      <w:r w:rsidR="00AA19E9">
        <w:rPr>
          <w:noProof/>
        </w:rPr>
        <w:t>20</w:t>
      </w:r>
      <w:r>
        <w:rPr>
          <w:noProof/>
        </w:rPr>
        <w:fldChar w:fldCharType="end"/>
      </w:r>
    </w:p>
    <w:p w14:paraId="4591634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3, An example piRNA cluster</w:t>
      </w:r>
      <w:r>
        <w:rPr>
          <w:noProof/>
        </w:rPr>
        <w:tab/>
      </w:r>
      <w:r>
        <w:rPr>
          <w:noProof/>
        </w:rPr>
        <w:fldChar w:fldCharType="begin"/>
      </w:r>
      <w:r>
        <w:rPr>
          <w:noProof/>
        </w:rPr>
        <w:instrText xml:space="preserve"> PAGEREF _Toc256001346 \h </w:instrText>
      </w:r>
      <w:r>
        <w:rPr>
          <w:noProof/>
        </w:rPr>
      </w:r>
      <w:r>
        <w:rPr>
          <w:noProof/>
        </w:rPr>
        <w:fldChar w:fldCharType="separate"/>
      </w:r>
      <w:r w:rsidR="00AA19E9">
        <w:rPr>
          <w:noProof/>
        </w:rPr>
        <w:t>20</w:t>
      </w:r>
      <w:r>
        <w:rPr>
          <w:noProof/>
        </w:rPr>
        <w:fldChar w:fldCharType="end"/>
      </w:r>
    </w:p>
    <w:p w14:paraId="7599B3C3"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4, RT-PCR can not be used to demonstrate continuous precursor transcripts</w:t>
      </w:r>
      <w:r>
        <w:rPr>
          <w:noProof/>
        </w:rPr>
        <w:tab/>
      </w:r>
      <w:r>
        <w:rPr>
          <w:noProof/>
        </w:rPr>
        <w:fldChar w:fldCharType="begin"/>
      </w:r>
      <w:r>
        <w:rPr>
          <w:noProof/>
        </w:rPr>
        <w:instrText xml:space="preserve"> PAGEREF _Toc256001347 \h </w:instrText>
      </w:r>
      <w:r>
        <w:rPr>
          <w:noProof/>
        </w:rPr>
      </w:r>
      <w:r>
        <w:rPr>
          <w:noProof/>
        </w:rPr>
        <w:fldChar w:fldCharType="separate"/>
      </w:r>
      <w:r w:rsidR="00AA19E9">
        <w:rPr>
          <w:noProof/>
        </w:rPr>
        <w:t>20</w:t>
      </w:r>
      <w:r>
        <w:rPr>
          <w:noProof/>
        </w:rPr>
        <w:fldChar w:fldCharType="end"/>
      </w:r>
    </w:p>
    <w:p w14:paraId="2492496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5, SeqZip ligation products from precursor transcript is testes RNA specific</w:t>
      </w:r>
      <w:r>
        <w:rPr>
          <w:noProof/>
        </w:rPr>
        <w:tab/>
      </w:r>
      <w:r>
        <w:rPr>
          <w:noProof/>
        </w:rPr>
        <w:fldChar w:fldCharType="begin"/>
      </w:r>
      <w:r>
        <w:rPr>
          <w:noProof/>
        </w:rPr>
        <w:instrText xml:space="preserve"> PAGEREF _Toc256001348 \h </w:instrText>
      </w:r>
      <w:r>
        <w:rPr>
          <w:noProof/>
        </w:rPr>
      </w:r>
      <w:r>
        <w:rPr>
          <w:noProof/>
        </w:rPr>
        <w:fldChar w:fldCharType="separate"/>
      </w:r>
      <w:r w:rsidR="00AA19E9">
        <w:rPr>
          <w:noProof/>
        </w:rPr>
        <w:t>21</w:t>
      </w:r>
      <w:r>
        <w:rPr>
          <w:noProof/>
        </w:rPr>
        <w:fldChar w:fldCharType="end"/>
      </w:r>
    </w:p>
    <w:p w14:paraId="1B17078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6, Ligation product efficiency decreases with loop lengths</w:t>
      </w:r>
      <w:r>
        <w:rPr>
          <w:noProof/>
        </w:rPr>
        <w:tab/>
      </w:r>
      <w:r>
        <w:rPr>
          <w:noProof/>
        </w:rPr>
        <w:fldChar w:fldCharType="begin"/>
      </w:r>
      <w:r>
        <w:rPr>
          <w:noProof/>
        </w:rPr>
        <w:instrText xml:space="preserve"> PAGEREF _Toc256001349 \h </w:instrText>
      </w:r>
      <w:r>
        <w:rPr>
          <w:noProof/>
        </w:rPr>
      </w:r>
      <w:r>
        <w:rPr>
          <w:noProof/>
        </w:rPr>
        <w:fldChar w:fldCharType="separate"/>
      </w:r>
      <w:r w:rsidR="00AA19E9">
        <w:rPr>
          <w:noProof/>
        </w:rPr>
        <w:t>21</w:t>
      </w:r>
      <w:r>
        <w:rPr>
          <w:noProof/>
        </w:rPr>
        <w:fldChar w:fldCharType="end"/>
      </w:r>
    </w:p>
    <w:p w14:paraId="5D87A8D8"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 xml:space="preserve">7, Ligation products demonstrating intact, long, </w:t>
      </w:r>
      <w:r w:rsidRPr="00487D2B">
        <w:rPr>
          <w:i/>
          <w:noProof/>
        </w:rPr>
        <w:t>Dst</w:t>
      </w:r>
      <w:r>
        <w:rPr>
          <w:noProof/>
        </w:rPr>
        <w:t xml:space="preserve"> transcripts in testes RNA</w:t>
      </w:r>
      <w:r>
        <w:rPr>
          <w:noProof/>
        </w:rPr>
        <w:tab/>
      </w:r>
      <w:r>
        <w:rPr>
          <w:noProof/>
        </w:rPr>
        <w:fldChar w:fldCharType="begin"/>
      </w:r>
      <w:r>
        <w:rPr>
          <w:noProof/>
        </w:rPr>
        <w:instrText xml:space="preserve"> PAGEREF _Toc256001350 \h </w:instrText>
      </w:r>
      <w:r>
        <w:rPr>
          <w:noProof/>
        </w:rPr>
      </w:r>
      <w:r>
        <w:rPr>
          <w:noProof/>
        </w:rPr>
        <w:fldChar w:fldCharType="separate"/>
      </w:r>
      <w:r w:rsidR="00AA19E9">
        <w:rPr>
          <w:noProof/>
        </w:rPr>
        <w:t>21</w:t>
      </w:r>
      <w:r>
        <w:rPr>
          <w:noProof/>
        </w:rPr>
        <w:fldChar w:fldCharType="end"/>
      </w:r>
    </w:p>
    <w:p w14:paraId="38653D2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8, Unstranded RNA-Seq suggests poly(a)+ piRNA precusor transcripts</w:t>
      </w:r>
      <w:r>
        <w:rPr>
          <w:noProof/>
        </w:rPr>
        <w:tab/>
      </w:r>
      <w:r>
        <w:rPr>
          <w:noProof/>
        </w:rPr>
        <w:fldChar w:fldCharType="begin"/>
      </w:r>
      <w:r>
        <w:rPr>
          <w:noProof/>
        </w:rPr>
        <w:instrText xml:space="preserve"> PAGEREF _Toc256001351 \h </w:instrText>
      </w:r>
      <w:r>
        <w:rPr>
          <w:noProof/>
        </w:rPr>
      </w:r>
      <w:r>
        <w:rPr>
          <w:noProof/>
        </w:rPr>
        <w:fldChar w:fldCharType="separate"/>
      </w:r>
      <w:r w:rsidR="00AA19E9">
        <w:rPr>
          <w:noProof/>
        </w:rPr>
        <w:t>22</w:t>
      </w:r>
      <w:r>
        <w:rPr>
          <w:noProof/>
        </w:rPr>
        <w:fldChar w:fldCharType="end"/>
      </w:r>
    </w:p>
    <w:p w14:paraId="1EE82DC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9, piRNAs that don't map to genome do map to spliced precursor transcripts</w:t>
      </w:r>
      <w:r>
        <w:rPr>
          <w:noProof/>
        </w:rPr>
        <w:tab/>
      </w:r>
      <w:r>
        <w:rPr>
          <w:noProof/>
        </w:rPr>
        <w:fldChar w:fldCharType="begin"/>
      </w:r>
      <w:r>
        <w:rPr>
          <w:noProof/>
        </w:rPr>
        <w:instrText xml:space="preserve"> PAGEREF _Toc256001352 \h </w:instrText>
      </w:r>
      <w:r>
        <w:rPr>
          <w:noProof/>
        </w:rPr>
      </w:r>
      <w:r>
        <w:rPr>
          <w:noProof/>
        </w:rPr>
        <w:fldChar w:fldCharType="separate"/>
      </w:r>
      <w:r w:rsidR="00AA19E9">
        <w:rPr>
          <w:noProof/>
        </w:rPr>
        <w:t>22</w:t>
      </w:r>
      <w:r>
        <w:rPr>
          <w:noProof/>
        </w:rPr>
        <w:fldChar w:fldCharType="end"/>
      </w:r>
    </w:p>
    <w:p w14:paraId="4C31FE7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0, A-Myb controlled, Intergenic transcripts are spliced</w:t>
      </w:r>
      <w:r>
        <w:rPr>
          <w:noProof/>
        </w:rPr>
        <w:tab/>
      </w:r>
      <w:r>
        <w:rPr>
          <w:noProof/>
        </w:rPr>
        <w:fldChar w:fldCharType="begin"/>
      </w:r>
      <w:r>
        <w:rPr>
          <w:noProof/>
        </w:rPr>
        <w:instrText xml:space="preserve"> PAGEREF _Toc256001353 \h </w:instrText>
      </w:r>
      <w:r>
        <w:rPr>
          <w:noProof/>
        </w:rPr>
      </w:r>
      <w:r>
        <w:rPr>
          <w:noProof/>
        </w:rPr>
        <w:fldChar w:fldCharType="separate"/>
      </w:r>
      <w:r w:rsidR="00AA19E9">
        <w:rPr>
          <w:noProof/>
        </w:rPr>
        <w:t>22</w:t>
      </w:r>
      <w:r>
        <w:rPr>
          <w:noProof/>
        </w:rPr>
        <w:fldChar w:fldCharType="end"/>
      </w:r>
    </w:p>
    <w:p w14:paraId="34FD0CA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1, Transcriptional features of piRNA precursors</w:t>
      </w:r>
      <w:r>
        <w:rPr>
          <w:noProof/>
        </w:rPr>
        <w:tab/>
      </w:r>
      <w:r>
        <w:rPr>
          <w:noProof/>
        </w:rPr>
        <w:fldChar w:fldCharType="begin"/>
      </w:r>
      <w:r>
        <w:rPr>
          <w:noProof/>
        </w:rPr>
        <w:instrText xml:space="preserve"> PAGEREF _Toc256001354 \h </w:instrText>
      </w:r>
      <w:r>
        <w:rPr>
          <w:noProof/>
        </w:rPr>
      </w:r>
      <w:r>
        <w:rPr>
          <w:noProof/>
        </w:rPr>
        <w:fldChar w:fldCharType="separate"/>
      </w:r>
      <w:r w:rsidR="00AA19E9">
        <w:rPr>
          <w:noProof/>
        </w:rPr>
        <w:t>22</w:t>
      </w:r>
      <w:r>
        <w:rPr>
          <w:noProof/>
        </w:rPr>
        <w:fldChar w:fldCharType="end"/>
      </w:r>
    </w:p>
    <w:p w14:paraId="6ADA42B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2, Precursor transcripts are only seen in testes RNA-Seq samples</w:t>
      </w:r>
      <w:r>
        <w:rPr>
          <w:noProof/>
        </w:rPr>
        <w:tab/>
      </w:r>
      <w:r>
        <w:rPr>
          <w:noProof/>
        </w:rPr>
        <w:fldChar w:fldCharType="begin"/>
      </w:r>
      <w:r>
        <w:rPr>
          <w:noProof/>
        </w:rPr>
        <w:instrText xml:space="preserve"> PAGEREF _Toc256001355 \h </w:instrText>
      </w:r>
      <w:r>
        <w:rPr>
          <w:noProof/>
        </w:rPr>
      </w:r>
      <w:r>
        <w:rPr>
          <w:noProof/>
        </w:rPr>
        <w:fldChar w:fldCharType="separate"/>
      </w:r>
      <w:r w:rsidR="00AA19E9">
        <w:rPr>
          <w:noProof/>
        </w:rPr>
        <w:t>22</w:t>
      </w:r>
      <w:r>
        <w:rPr>
          <w:noProof/>
        </w:rPr>
        <w:fldChar w:fldCharType="end"/>
      </w:r>
    </w:p>
    <w:p w14:paraId="523D881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3, Investigating HIV genomes via SeqZip</w:t>
      </w:r>
      <w:r>
        <w:rPr>
          <w:noProof/>
        </w:rPr>
        <w:tab/>
      </w:r>
      <w:r>
        <w:rPr>
          <w:noProof/>
        </w:rPr>
        <w:fldChar w:fldCharType="begin"/>
      </w:r>
      <w:r>
        <w:rPr>
          <w:noProof/>
        </w:rPr>
        <w:instrText xml:space="preserve"> PAGEREF _Toc256001356 \h </w:instrText>
      </w:r>
      <w:r>
        <w:rPr>
          <w:noProof/>
        </w:rPr>
      </w:r>
      <w:r>
        <w:rPr>
          <w:noProof/>
        </w:rPr>
        <w:fldChar w:fldCharType="separate"/>
      </w:r>
      <w:r w:rsidR="00AA19E9">
        <w:rPr>
          <w:noProof/>
        </w:rPr>
        <w:t>23</w:t>
      </w:r>
      <w:r>
        <w:rPr>
          <w:noProof/>
        </w:rPr>
        <w:fldChar w:fldCharType="end"/>
      </w:r>
    </w:p>
    <w:p w14:paraId="1D99F97A"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6001357 \h </w:instrText>
      </w:r>
      <w:r>
        <w:rPr>
          <w:noProof/>
        </w:rPr>
      </w:r>
      <w:r>
        <w:rPr>
          <w:noProof/>
        </w:rPr>
        <w:fldChar w:fldCharType="separate"/>
      </w:r>
      <w:r w:rsidR="00AA19E9">
        <w:rPr>
          <w:noProof/>
        </w:rPr>
        <w:t>23</w:t>
      </w:r>
      <w:r>
        <w:rPr>
          <w:noProof/>
        </w:rPr>
        <w:fldChar w:fldCharType="end"/>
      </w:r>
    </w:p>
    <w:p w14:paraId="3704761E" w14:textId="77777777" w:rsidR="00923CAE" w:rsidRDefault="00923CAE">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6001358 \h </w:instrText>
      </w:r>
      <w:r>
        <w:rPr>
          <w:noProof/>
        </w:rPr>
      </w:r>
      <w:r>
        <w:rPr>
          <w:noProof/>
        </w:rPr>
        <w:fldChar w:fldCharType="separate"/>
      </w:r>
      <w:r w:rsidR="00AA19E9">
        <w:rPr>
          <w:noProof/>
        </w:rPr>
        <w:t>23</w:t>
      </w:r>
      <w:r>
        <w:rPr>
          <w:noProof/>
        </w:rPr>
        <w:fldChar w:fldCharType="end"/>
      </w:r>
    </w:p>
    <w:p w14:paraId="41342A9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6001359 \h </w:instrText>
      </w:r>
      <w:r>
        <w:rPr>
          <w:noProof/>
        </w:rPr>
      </w:r>
      <w:r>
        <w:rPr>
          <w:noProof/>
        </w:rPr>
        <w:fldChar w:fldCharType="separate"/>
      </w:r>
      <w:r w:rsidR="00AA19E9">
        <w:rPr>
          <w:noProof/>
        </w:rPr>
        <w:t>23</w:t>
      </w:r>
      <w:r>
        <w:rPr>
          <w:noProof/>
        </w:rPr>
        <w:fldChar w:fldCharType="end"/>
      </w:r>
    </w:p>
    <w:p w14:paraId="0953174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6001360 \h </w:instrText>
      </w:r>
      <w:r>
        <w:rPr>
          <w:noProof/>
        </w:rPr>
      </w:r>
      <w:r>
        <w:rPr>
          <w:noProof/>
        </w:rPr>
        <w:fldChar w:fldCharType="separate"/>
      </w:r>
      <w:r w:rsidR="00AA19E9">
        <w:rPr>
          <w:noProof/>
        </w:rPr>
        <w:t>23</w:t>
      </w:r>
      <w:r>
        <w:rPr>
          <w:noProof/>
        </w:rPr>
        <w:fldChar w:fldCharType="end"/>
      </w:r>
    </w:p>
    <w:p w14:paraId="53B10DF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6001361 \h </w:instrText>
      </w:r>
      <w:r>
        <w:rPr>
          <w:noProof/>
        </w:rPr>
      </w:r>
      <w:r>
        <w:rPr>
          <w:noProof/>
        </w:rPr>
        <w:fldChar w:fldCharType="separate"/>
      </w:r>
      <w:r w:rsidR="00AA19E9">
        <w:rPr>
          <w:noProof/>
        </w:rPr>
        <w:t>23</w:t>
      </w:r>
      <w:r>
        <w:rPr>
          <w:noProof/>
        </w:rPr>
        <w:fldChar w:fldCharType="end"/>
      </w:r>
    </w:p>
    <w:p w14:paraId="4A723471"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6</w:t>
      </w:r>
      <w:r w:rsidRPr="00487D2B">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6001362 \h </w:instrText>
      </w:r>
      <w:r>
        <w:rPr>
          <w:noProof/>
        </w:rPr>
      </w:r>
      <w:r>
        <w:rPr>
          <w:noProof/>
        </w:rPr>
        <w:fldChar w:fldCharType="separate"/>
      </w:r>
      <w:r w:rsidR="00AA19E9">
        <w:rPr>
          <w:noProof/>
        </w:rPr>
        <w:t>24</w:t>
      </w:r>
      <w:r>
        <w:rPr>
          <w:noProof/>
        </w:rPr>
        <w:fldChar w:fldCharType="end"/>
      </w:r>
    </w:p>
    <w:p w14:paraId="1A52C03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6001363 \h </w:instrText>
      </w:r>
      <w:r>
        <w:rPr>
          <w:noProof/>
        </w:rPr>
      </w:r>
      <w:r>
        <w:rPr>
          <w:noProof/>
        </w:rPr>
        <w:fldChar w:fldCharType="separate"/>
      </w:r>
      <w:r w:rsidR="00AA19E9">
        <w:rPr>
          <w:noProof/>
        </w:rPr>
        <w:t>24</w:t>
      </w:r>
      <w:r>
        <w:rPr>
          <w:noProof/>
        </w:rPr>
        <w:fldChar w:fldCharType="end"/>
      </w:r>
    </w:p>
    <w:p w14:paraId="73A5172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8 ChIP-qPCR Confirms ChIP-seq Data</w:t>
      </w:r>
      <w:r>
        <w:rPr>
          <w:noProof/>
        </w:rPr>
        <w:tab/>
      </w:r>
      <w:r>
        <w:rPr>
          <w:noProof/>
        </w:rPr>
        <w:fldChar w:fldCharType="begin"/>
      </w:r>
      <w:r>
        <w:rPr>
          <w:noProof/>
        </w:rPr>
        <w:instrText xml:space="preserve"> PAGEREF _Toc256001364 \h </w:instrText>
      </w:r>
      <w:r>
        <w:rPr>
          <w:noProof/>
        </w:rPr>
      </w:r>
      <w:r>
        <w:rPr>
          <w:noProof/>
        </w:rPr>
        <w:fldChar w:fldCharType="separate"/>
      </w:r>
      <w:r w:rsidR="00AA19E9">
        <w:rPr>
          <w:noProof/>
        </w:rPr>
        <w:t>24</w:t>
      </w:r>
      <w:r>
        <w:rPr>
          <w:noProof/>
        </w:rPr>
        <w:fldChar w:fldCharType="end"/>
      </w:r>
    </w:p>
    <w:p w14:paraId="1F7557AF"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7D2B">
        <w:rPr>
          <w:i/>
          <w:noProof/>
        </w:rPr>
        <w:t>Spo11</w:t>
      </w:r>
      <w:r>
        <w:rPr>
          <w:noProof/>
        </w:rPr>
        <w:t xml:space="preserve">, </w:t>
      </w:r>
      <w:r w:rsidRPr="00487D2B">
        <w:rPr>
          <w:i/>
          <w:noProof/>
        </w:rPr>
        <w:t>Mili, Tdrd6</w:t>
      </w:r>
      <w:r>
        <w:rPr>
          <w:noProof/>
        </w:rPr>
        <w:t xml:space="preserve">, and </w:t>
      </w:r>
      <w:r w:rsidRPr="00487D2B">
        <w:rPr>
          <w:i/>
          <w:noProof/>
        </w:rPr>
        <w:t>Tdrd9</w:t>
      </w:r>
      <w:r>
        <w:rPr>
          <w:noProof/>
        </w:rPr>
        <w:t xml:space="preserve"> Mutants</w:t>
      </w:r>
      <w:r>
        <w:rPr>
          <w:noProof/>
        </w:rPr>
        <w:tab/>
      </w:r>
      <w:r>
        <w:rPr>
          <w:noProof/>
        </w:rPr>
        <w:fldChar w:fldCharType="begin"/>
      </w:r>
      <w:r>
        <w:rPr>
          <w:noProof/>
        </w:rPr>
        <w:instrText xml:space="preserve"> PAGEREF _Toc256001365 \h </w:instrText>
      </w:r>
      <w:r>
        <w:rPr>
          <w:noProof/>
        </w:rPr>
      </w:r>
      <w:r>
        <w:rPr>
          <w:noProof/>
        </w:rPr>
        <w:fldChar w:fldCharType="separate"/>
      </w:r>
      <w:r w:rsidR="00AA19E9">
        <w:rPr>
          <w:noProof/>
        </w:rPr>
        <w:t>25</w:t>
      </w:r>
      <w:r>
        <w:rPr>
          <w:noProof/>
        </w:rPr>
        <w:fldChar w:fldCharType="end"/>
      </w:r>
    </w:p>
    <w:p w14:paraId="73B1907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6001366 \h </w:instrText>
      </w:r>
      <w:r>
        <w:rPr>
          <w:noProof/>
        </w:rPr>
      </w:r>
      <w:r>
        <w:rPr>
          <w:noProof/>
        </w:rPr>
        <w:fldChar w:fldCharType="separate"/>
      </w:r>
      <w:r w:rsidR="00AA19E9">
        <w:rPr>
          <w:noProof/>
        </w:rPr>
        <w:t>25</w:t>
      </w:r>
      <w:r>
        <w:rPr>
          <w:noProof/>
        </w:rPr>
        <w:fldChar w:fldCharType="end"/>
      </w:r>
    </w:p>
    <w:p w14:paraId="7DFF1DE8"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7D2B">
        <w:rPr>
          <w:i/>
          <w:noProof/>
        </w:rPr>
        <w:t>A-Myb</w:t>
      </w:r>
      <w:r>
        <w:rPr>
          <w:noProof/>
        </w:rPr>
        <w:t xml:space="preserve">, </w:t>
      </w:r>
      <w:r w:rsidRPr="00487D2B">
        <w:rPr>
          <w:i/>
          <w:noProof/>
        </w:rPr>
        <w:t>Miwi</w:t>
      </w:r>
      <w:r>
        <w:rPr>
          <w:noProof/>
        </w:rPr>
        <w:t xml:space="preserve">, and </w:t>
      </w:r>
      <w:r w:rsidRPr="00487D2B">
        <w:rPr>
          <w:i/>
          <w:noProof/>
        </w:rPr>
        <w:t>Trip13</w:t>
      </w:r>
      <w:r>
        <w:rPr>
          <w:noProof/>
        </w:rPr>
        <w:t xml:space="preserve"> mutants</w:t>
      </w:r>
      <w:r>
        <w:rPr>
          <w:noProof/>
        </w:rPr>
        <w:tab/>
      </w:r>
      <w:r>
        <w:rPr>
          <w:noProof/>
        </w:rPr>
        <w:fldChar w:fldCharType="begin"/>
      </w:r>
      <w:r>
        <w:rPr>
          <w:noProof/>
        </w:rPr>
        <w:instrText xml:space="preserve"> PAGEREF _Toc256001367 \h </w:instrText>
      </w:r>
      <w:r>
        <w:rPr>
          <w:noProof/>
        </w:rPr>
      </w:r>
      <w:r>
        <w:rPr>
          <w:noProof/>
        </w:rPr>
        <w:fldChar w:fldCharType="separate"/>
      </w:r>
      <w:r w:rsidR="00AA19E9">
        <w:rPr>
          <w:noProof/>
        </w:rPr>
        <w:t>25</w:t>
      </w:r>
      <w:r>
        <w:rPr>
          <w:noProof/>
        </w:rPr>
        <w:fldChar w:fldCharType="end"/>
      </w:r>
    </w:p>
    <w:p w14:paraId="3F2B4BFC" w14:textId="77777777" w:rsidR="00923CAE" w:rsidRDefault="00923CAE">
      <w:pPr>
        <w:pStyle w:val="TableofFigures"/>
        <w:tabs>
          <w:tab w:val="right" w:leader="dot" w:pos="8630"/>
        </w:tabs>
        <w:rPr>
          <w:rFonts w:asciiTheme="minorHAnsi" w:hAnsiTheme="minorHAnsi"/>
          <w:noProof/>
          <w:lang w:eastAsia="ja-JP"/>
        </w:rPr>
      </w:pPr>
      <w:r>
        <w:rPr>
          <w:noProof/>
        </w:rPr>
        <w:lastRenderedPageBreak/>
        <w:t>Figure 4</w:t>
      </w:r>
      <w:r>
        <w:rPr>
          <w:noProof/>
        </w:rPr>
        <w:noBreakHyphen/>
        <w:t>12 A-MYB Regulates Expression of mRNAs Encoding piRNA Pathway Proteins</w:t>
      </w:r>
      <w:r>
        <w:rPr>
          <w:noProof/>
        </w:rPr>
        <w:tab/>
      </w:r>
      <w:r>
        <w:rPr>
          <w:noProof/>
        </w:rPr>
        <w:fldChar w:fldCharType="begin"/>
      </w:r>
      <w:r>
        <w:rPr>
          <w:noProof/>
        </w:rPr>
        <w:instrText xml:space="preserve"> PAGEREF _Toc256001368 \h </w:instrText>
      </w:r>
      <w:r>
        <w:rPr>
          <w:noProof/>
        </w:rPr>
      </w:r>
      <w:r>
        <w:rPr>
          <w:noProof/>
        </w:rPr>
        <w:fldChar w:fldCharType="separate"/>
      </w:r>
      <w:r w:rsidR="00AA19E9">
        <w:rPr>
          <w:noProof/>
        </w:rPr>
        <w:t>26</w:t>
      </w:r>
      <w:r>
        <w:rPr>
          <w:noProof/>
        </w:rPr>
        <w:fldChar w:fldCharType="end"/>
      </w:r>
    </w:p>
    <w:p w14:paraId="7B0EE26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6001369 \h </w:instrText>
      </w:r>
      <w:r>
        <w:rPr>
          <w:noProof/>
        </w:rPr>
      </w:r>
      <w:r>
        <w:rPr>
          <w:noProof/>
        </w:rPr>
        <w:fldChar w:fldCharType="separate"/>
      </w:r>
      <w:r w:rsidR="00AA19E9">
        <w:rPr>
          <w:noProof/>
        </w:rPr>
        <w:t>27</w:t>
      </w:r>
      <w:r>
        <w:rPr>
          <w:noProof/>
        </w:rPr>
        <w:fldChar w:fldCharType="end"/>
      </w:r>
    </w:p>
    <w:p w14:paraId="050F894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6001370 \h </w:instrText>
      </w:r>
      <w:r>
        <w:rPr>
          <w:noProof/>
        </w:rPr>
      </w:r>
      <w:r>
        <w:rPr>
          <w:noProof/>
        </w:rPr>
        <w:fldChar w:fldCharType="separate"/>
      </w:r>
      <w:r w:rsidR="00AA19E9">
        <w:rPr>
          <w:noProof/>
        </w:rPr>
        <w:t>27</w:t>
      </w:r>
      <w:r>
        <w:rPr>
          <w:noProof/>
        </w:rPr>
        <w:fldChar w:fldCharType="end"/>
      </w:r>
    </w:p>
    <w:p w14:paraId="4012C50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7D2B">
        <w:rPr>
          <w:i/>
          <w:noProof/>
        </w:rPr>
        <w:t xml:space="preserve">Gallus gallus) </w:t>
      </w:r>
      <w:r>
        <w:rPr>
          <w:noProof/>
        </w:rPr>
        <w:t>Testis.</w:t>
      </w:r>
      <w:r>
        <w:rPr>
          <w:noProof/>
        </w:rPr>
        <w:tab/>
      </w:r>
      <w:r>
        <w:rPr>
          <w:noProof/>
        </w:rPr>
        <w:fldChar w:fldCharType="begin"/>
      </w:r>
      <w:r>
        <w:rPr>
          <w:noProof/>
        </w:rPr>
        <w:instrText xml:space="preserve"> PAGEREF _Toc256001371 \h </w:instrText>
      </w:r>
      <w:r>
        <w:rPr>
          <w:noProof/>
        </w:rPr>
      </w:r>
      <w:r>
        <w:rPr>
          <w:noProof/>
        </w:rPr>
        <w:fldChar w:fldCharType="separate"/>
      </w:r>
      <w:r w:rsidR="00AA19E9">
        <w:rPr>
          <w:noProof/>
        </w:rPr>
        <w:t>2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9" w:name="_Toc237332396"/>
      <w:bookmarkStart w:id="30" w:name="_Toc364687501"/>
      <w:bookmarkStart w:id="31" w:name="_Toc239477770"/>
      <w:r w:rsidRPr="00C121DB">
        <w:lastRenderedPageBreak/>
        <w:t>List of Symbols, Abbreviations or Nomenclature (optional)</w:t>
      </w:r>
      <w:bookmarkEnd w:id="29"/>
      <w:bookmarkEnd w:id="30"/>
      <w:bookmarkEnd w:id="31"/>
    </w:p>
    <w:p w14:paraId="2898D732" w14:textId="43E7D93D" w:rsidR="009C29C8" w:rsidRPr="009C29C8" w:rsidRDefault="009C29C8" w:rsidP="005A5D6F">
      <w:pPr>
        <w:pStyle w:val="Heading3"/>
      </w:pPr>
      <w:bookmarkStart w:id="32" w:name="_Abbreviations"/>
      <w:bookmarkStart w:id="33" w:name="_Toc364687502"/>
      <w:bookmarkEnd w:id="32"/>
      <w:r w:rsidRPr="00C121DB">
        <w:t>Abbreviations</w:t>
      </w:r>
      <w:bookmarkEnd w:id="33"/>
    </w:p>
    <w:tbl>
      <w:tblPr>
        <w:tblStyle w:val="TableGrid"/>
        <w:tblW w:w="0" w:type="auto"/>
        <w:tblLook w:val="04A0" w:firstRow="1" w:lastRow="0" w:firstColumn="1" w:lastColumn="0" w:noHBand="0" w:noVBand="1"/>
      </w:tblPr>
      <w:tblGrid>
        <w:gridCol w:w="2358"/>
        <w:gridCol w:w="6498"/>
      </w:tblGrid>
      <w:tr w:rsidR="005529D4" w14:paraId="14A34512" w14:textId="77777777" w:rsidTr="00001793">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001793">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001793">
        <w:tc>
          <w:tcPr>
            <w:tcW w:w="2358" w:type="dxa"/>
            <w:tcBorders>
              <w:top w:val="single" w:sz="2" w:space="0" w:color="auto"/>
            </w:tcBorders>
          </w:tcPr>
          <w:p w14:paraId="6A9FF7A4" w14:textId="7DC6B8F8" w:rsidR="007F4AF4" w:rsidRDefault="007F4AF4" w:rsidP="00FF0906">
            <w:pPr>
              <w:spacing w:line="240" w:lineRule="auto"/>
            </w:pPr>
            <w:r>
              <w:t>ssDNA</w:t>
            </w:r>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001793">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001793">
        <w:tc>
          <w:tcPr>
            <w:tcW w:w="2358" w:type="dxa"/>
          </w:tcPr>
          <w:p w14:paraId="5F92321C" w14:textId="4BB3007F" w:rsidR="007F4AF4" w:rsidRDefault="007F4AF4" w:rsidP="00FF0906">
            <w:pPr>
              <w:spacing w:line="240" w:lineRule="auto"/>
            </w:pPr>
            <w:r>
              <w:t>ssRNA</w:t>
            </w:r>
          </w:p>
        </w:tc>
        <w:tc>
          <w:tcPr>
            <w:tcW w:w="6498" w:type="dxa"/>
          </w:tcPr>
          <w:p w14:paraId="06994753" w14:textId="4A30690A" w:rsidR="007F4AF4" w:rsidRPr="009C29C8" w:rsidRDefault="007F4AF4" w:rsidP="009C29C8">
            <w:pPr>
              <w:spacing w:line="240" w:lineRule="auto"/>
            </w:pPr>
            <w:r>
              <w:t>Single-stranded RNA</w:t>
            </w:r>
          </w:p>
        </w:tc>
      </w:tr>
      <w:tr w:rsidR="0058118F" w14:paraId="6207AC4F" w14:textId="77777777" w:rsidTr="00001793">
        <w:tc>
          <w:tcPr>
            <w:tcW w:w="2358" w:type="dxa"/>
          </w:tcPr>
          <w:p w14:paraId="51E864F7" w14:textId="5B6A4E1B" w:rsidR="0058118F" w:rsidRDefault="0058118F" w:rsidP="00FF0906">
            <w:pPr>
              <w:spacing w:line="240" w:lineRule="auto"/>
            </w:pPr>
            <w:r>
              <w:t>ATP</w:t>
            </w:r>
          </w:p>
        </w:tc>
        <w:tc>
          <w:tcPr>
            <w:tcW w:w="6498" w:type="dxa"/>
          </w:tcPr>
          <w:p w14:paraId="5B763CCF" w14:textId="24B603AE" w:rsidR="0058118F" w:rsidRDefault="0058118F" w:rsidP="0058118F">
            <w:pPr>
              <w:spacing w:line="240" w:lineRule="auto"/>
            </w:pPr>
            <w:r w:rsidRPr="0058118F">
              <w:t>Adenosine triphosphate</w:t>
            </w:r>
          </w:p>
        </w:tc>
      </w:tr>
      <w:tr w:rsidR="0058118F" w14:paraId="5AA8144D" w14:textId="77777777" w:rsidTr="00001793">
        <w:tc>
          <w:tcPr>
            <w:tcW w:w="2358" w:type="dxa"/>
          </w:tcPr>
          <w:p w14:paraId="5FC81C77" w14:textId="7D1FB3DF" w:rsidR="0058118F" w:rsidRDefault="0058118F" w:rsidP="00FF0906">
            <w:pPr>
              <w:spacing w:line="240" w:lineRule="auto"/>
            </w:pPr>
            <w:r>
              <w:t>NAD</w:t>
            </w:r>
          </w:p>
        </w:tc>
        <w:tc>
          <w:tcPr>
            <w:tcW w:w="6498" w:type="dxa"/>
          </w:tcPr>
          <w:p w14:paraId="1AF8ECFB" w14:textId="080ADCDC" w:rsidR="0058118F" w:rsidRPr="0058118F" w:rsidRDefault="00001793" w:rsidP="0058118F">
            <w:pPr>
              <w:spacing w:line="240" w:lineRule="auto"/>
            </w:pPr>
            <w:r w:rsidRPr="00001793">
              <w:t>Nicotinamide adenine dinucleotide</w:t>
            </w:r>
          </w:p>
        </w:tc>
      </w:tr>
      <w:tr w:rsidR="005529D4" w14:paraId="1AFA721B" w14:textId="77777777" w:rsidTr="00001793">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001793">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001793">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001793">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001793">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001793">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001793">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451541">
        <w:tc>
          <w:tcPr>
            <w:tcW w:w="2358" w:type="dxa"/>
            <w:tcBorders>
              <w:top w:val="single" w:sz="2" w:space="0" w:color="auto"/>
              <w:bottom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r w:rsidR="00451541" w14:paraId="70085E9F" w14:textId="77777777" w:rsidTr="00451541">
        <w:tc>
          <w:tcPr>
            <w:tcW w:w="2358" w:type="dxa"/>
            <w:tcBorders>
              <w:top w:val="single" w:sz="2" w:space="0" w:color="auto"/>
              <w:bottom w:val="single" w:sz="2" w:space="0" w:color="auto"/>
            </w:tcBorders>
          </w:tcPr>
          <w:p w14:paraId="1105B79C" w14:textId="0C42175F" w:rsidR="00451541" w:rsidRDefault="00451541" w:rsidP="00FF0906">
            <w:pPr>
              <w:spacing w:line="240" w:lineRule="auto"/>
            </w:pPr>
            <w:r>
              <w:t>TSS</w:t>
            </w:r>
          </w:p>
        </w:tc>
        <w:tc>
          <w:tcPr>
            <w:tcW w:w="6498" w:type="dxa"/>
          </w:tcPr>
          <w:p w14:paraId="23618A6E" w14:textId="70F0018B" w:rsidR="00451541" w:rsidRPr="00451541" w:rsidRDefault="00451541" w:rsidP="00FF0906">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sidRPr="00451541">
              <w:rPr>
                <w:u w:val="single"/>
              </w:rPr>
              <w:t>S</w:t>
            </w:r>
            <w:r>
              <w:t xml:space="preserve">tart </w:t>
            </w:r>
            <w:r w:rsidRPr="00451541">
              <w:rPr>
                <w:u w:val="single"/>
              </w:rPr>
              <w:t>S</w:t>
            </w:r>
            <w:r>
              <w:t>ite</w:t>
            </w:r>
          </w:p>
        </w:tc>
      </w:tr>
      <w:tr w:rsidR="00451541" w14:paraId="414B993A" w14:textId="77777777" w:rsidTr="00001793">
        <w:tc>
          <w:tcPr>
            <w:tcW w:w="2358" w:type="dxa"/>
            <w:tcBorders>
              <w:top w:val="single" w:sz="2" w:space="0" w:color="auto"/>
            </w:tcBorders>
          </w:tcPr>
          <w:p w14:paraId="29BD767A" w14:textId="5E874E0F" w:rsidR="00451541" w:rsidRDefault="00451541" w:rsidP="00FF0906">
            <w:pPr>
              <w:spacing w:line="240" w:lineRule="auto"/>
            </w:pPr>
            <w:r>
              <w:t>TTS</w:t>
            </w:r>
          </w:p>
        </w:tc>
        <w:tc>
          <w:tcPr>
            <w:tcW w:w="6498" w:type="dxa"/>
          </w:tcPr>
          <w:p w14:paraId="6476EC14" w14:textId="150C74C0" w:rsidR="00451541" w:rsidRDefault="00451541" w:rsidP="00451541">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Pr>
                <w:u w:val="single"/>
              </w:rPr>
              <w:t>T</w:t>
            </w:r>
            <w:r w:rsidRPr="00451541">
              <w:t>ermination</w:t>
            </w:r>
            <w:r>
              <w:t xml:space="preserve"> </w:t>
            </w:r>
            <w:r w:rsidRPr="00451541">
              <w:rPr>
                <w:u w:val="single"/>
              </w:rPr>
              <w:t>S</w:t>
            </w:r>
            <w:r>
              <w:t>ite</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4" w:name="_Toc364687503"/>
      <w:r w:rsidRPr="00C121DB">
        <w:t>Symbols</w:t>
      </w:r>
      <w:bookmarkEnd w:id="34"/>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5" w:name="_Definitions"/>
      <w:bookmarkStart w:id="36" w:name="_Toc364687504"/>
      <w:bookmarkEnd w:id="35"/>
      <w:r>
        <w:t>Definitions</w:t>
      </w:r>
      <w:bookmarkEnd w:id="36"/>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7929F7D6" w:rsidR="00DC2FE4" w:rsidRDefault="00DC2FE4" w:rsidP="00252EBB">
            <w:pPr>
              <w:tabs>
                <w:tab w:val="right" w:pos="2116"/>
              </w:tabs>
            </w:pPr>
            <w:r>
              <w:t>RNA-Seq</w:t>
            </w:r>
            <w:r w:rsidR="00252EBB">
              <w:tab/>
            </w:r>
          </w:p>
        </w:tc>
        <w:tc>
          <w:tcPr>
            <w:tcW w:w="6524" w:type="dxa"/>
          </w:tcPr>
          <w:p w14:paraId="54AB3AFA" w14:textId="41402799" w:rsidR="00DC2FE4" w:rsidRDefault="009272B0" w:rsidP="00F52FD9">
            <w:pPr>
              <w:pStyle w:val="ThesisNormalCompressed"/>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F52FD9">
            <w:pPr>
              <w:pStyle w:val="ThesisNormalCompressed"/>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lastRenderedPageBreak/>
              <w:t>Insert</w:t>
            </w:r>
          </w:p>
        </w:tc>
        <w:tc>
          <w:tcPr>
            <w:tcW w:w="6524" w:type="dxa"/>
          </w:tcPr>
          <w:p w14:paraId="733C44CA" w14:textId="4AA5A445" w:rsidR="009272B0" w:rsidRDefault="009272B0" w:rsidP="00F52FD9">
            <w:pPr>
              <w:pStyle w:val="ThesisNormalCompressed"/>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F52FD9">
            <w:pPr>
              <w:pStyle w:val="ThesisNormalCompressed"/>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F52FD9">
            <w:pPr>
              <w:pStyle w:val="ThesisNormalCompressed"/>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F52FD9">
            <w:pPr>
              <w:pStyle w:val="ThesisNormalCompressed"/>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4F4FCF3B" w:rsidR="009272B0" w:rsidRDefault="009272B0" w:rsidP="00656375">
            <w:pPr>
              <w:pStyle w:val="CompressedNumberedOutline"/>
            </w:pPr>
            <w:r>
              <w:t xml:space="preserve">When both sides of a DNA insert or template are sequenced, utilizing the original length of DNA between the reads to facilitate mapping </w:t>
            </w:r>
            <w:r>
              <w:fldChar w:fldCharType="begin" w:fldLock="1"/>
            </w:r>
            <w:r w:rsidR="00485635">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56375">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56375">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7" w:name="_Toc237332397"/>
      <w:bookmarkStart w:id="38" w:name="_Toc364687505"/>
      <w:bookmarkStart w:id="39" w:name="_Toc239477771"/>
      <w:r w:rsidRPr="00C121DB">
        <w:lastRenderedPageBreak/>
        <w:t>Preface</w:t>
      </w:r>
      <w:bookmarkEnd w:id="37"/>
      <w:bookmarkEnd w:id="38"/>
      <w:bookmarkEnd w:id="39"/>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40" w:name="_Toc364687507"/>
      <w:bookmarkStart w:id="41" w:name="_Toc239477772"/>
      <w:r>
        <w:lastRenderedPageBreak/>
        <w:t xml:space="preserve">CHAPTER I: </w:t>
      </w:r>
      <w:r w:rsidR="004754D1">
        <w:t>Introduction</w:t>
      </w:r>
      <w:bookmarkEnd w:id="40"/>
      <w:bookmarkEnd w:id="41"/>
    </w:p>
    <w:p w14:paraId="2F19F129" w14:textId="0D29E718" w:rsidR="005107AB" w:rsidRDefault="00CA3DC1" w:rsidP="005A5D6F">
      <w:pPr>
        <w:pStyle w:val="Heading3"/>
      </w:pPr>
      <w:r>
        <w:t>On the importance of gene expression</w:t>
      </w:r>
    </w:p>
    <w:p w14:paraId="51611CC4" w14:textId="77CAB5D1" w:rsidR="00706714" w:rsidRPr="00706714" w:rsidRDefault="00706714" w:rsidP="00F52FD9">
      <w:pPr>
        <w:pStyle w:val="ThesisNormalCompressed"/>
      </w:pPr>
      <w:r w:rsidRPr="00706714">
        <w:t>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w:t>
      </w:r>
      <w:r>
        <w:t xml:space="preserve"> with food</w:t>
      </w:r>
      <w:r w:rsidRPr="00706714">
        <w:t xml:space="preserve"> encouraged any number of prayers, customs</w:t>
      </w:r>
      <w:r>
        <w:t xml:space="preserve">, </w:t>
      </w:r>
      <w:r w:rsidRPr="00706714">
        <w:rPr>
          <w:i/>
        </w:rPr>
        <w:t>sacrifices</w:t>
      </w:r>
      <w:r>
        <w:t xml:space="preserve">, </w:t>
      </w:r>
      <w:r w:rsidRPr="00706714">
        <w:t>to higher power</w:t>
      </w:r>
      <w:r>
        <w:t>s</w:t>
      </w:r>
      <w:r w:rsidRPr="00706714">
        <w:t xml:space="preserve"> for a good harvest. </w:t>
      </w:r>
      <w:commentRangeStart w:id="42"/>
      <w:r w:rsidRPr="00706714">
        <w:t>Today,</w:t>
      </w:r>
      <w:r w:rsidR="00CC67C7">
        <w:t xml:space="preserve"> while</w:t>
      </w:r>
      <w:r w:rsidRPr="00706714">
        <w:t xml:space="preserve"> we harvest </w:t>
      </w:r>
      <w:r w:rsidR="00CC67C7">
        <w:t xml:space="preserve">both food and energy, we are still at the mercy of natural forces, evidenced by the </w:t>
      </w:r>
      <w:r w:rsidRPr="00706714">
        <w:t xml:space="preserve">recent </w:t>
      </w:r>
      <w:r w:rsidR="00CC67C7">
        <w:t>T</w:t>
      </w:r>
      <w:r w:rsidRPr="00706714">
        <w:t>sunami's destruction of the Fukushima nuclear power plant is. While avoiding disasters such as a nuclear meltdown through prayer have fallen out of favor</w:t>
      </w:r>
      <w:commentRangeEnd w:id="42"/>
      <w:r w:rsidR="00CC67C7">
        <w:rPr>
          <w:rStyle w:val="CommentReference"/>
          <w:rFonts w:cstheme="minorBidi"/>
        </w:rPr>
        <w:commentReference w:id="42"/>
      </w:r>
      <w:r w:rsidRPr="00706714">
        <w:t xml:space="preserve">, </w:t>
      </w:r>
      <w:r>
        <w:t>the</w:t>
      </w:r>
      <w:r w:rsidRPr="00706714">
        <w:t xml:space="preserve"> divine origin </w:t>
      </w:r>
      <w:r>
        <w:t xml:space="preserve">of disasters </w:t>
      </w:r>
      <w:r w:rsidRPr="00706714">
        <w:t xml:space="preserve">is cemented in one of the most famous battle of </w:t>
      </w:r>
      <w:r w:rsidR="00CC67C7" w:rsidRPr="00706714">
        <w:t>wills</w:t>
      </w:r>
      <w:r w:rsidRPr="00706714">
        <w:t xml:space="preserve"> ever told. </w:t>
      </w:r>
    </w:p>
    <w:p w14:paraId="1599765A" w14:textId="762FFB96" w:rsidR="00706714" w:rsidRPr="00706714" w:rsidRDefault="00706714" w:rsidP="00F52FD9">
      <w:pPr>
        <w:pStyle w:val="ThesisNormalCompressed"/>
      </w:pPr>
      <w:r>
        <w:t>The Old Testament chapter Exodus tells of the liberation of the Israelite people from Egyptian slavery. T</w:t>
      </w:r>
      <w:r w:rsidRPr="00706714">
        <w:t>heir humble and reluctant leader Moses</w:t>
      </w:r>
      <w:r>
        <w:t>, acting</w:t>
      </w:r>
      <w:r w:rsidR="00CC67C7">
        <w:t xml:space="preserve"> under the direction of God, forces the </w:t>
      </w:r>
      <w:r w:rsidRPr="00706714">
        <w:t>Pharaoh Ramses</w:t>
      </w:r>
      <w:r w:rsidR="00CC67C7">
        <w:t xml:space="preserve"> to release the people of Israel through a series of 10 plagues</w:t>
      </w:r>
      <w:r w:rsidRPr="00706714">
        <w:t xml:space="preserve">. Pharaoh is stalwart and </w:t>
      </w:r>
      <w:r w:rsidR="00CC67C7" w:rsidRPr="00706714">
        <w:t>stubborn</w:t>
      </w:r>
      <w:r w:rsidRPr="00706714">
        <w:t xml:space="preserve"> as he watches water turn to blood. As frogs, lice, and flies flood the city streets, he refuses to free the Israelites. When Egyptian livestock fell dead from disease,   people and animals both were covered in boils, and land burned in storms of fire, Pharaoh did not bend. The 8th plague was a swarm of Locusts, described in Exodus 10: 14–15:</w:t>
      </w:r>
    </w:p>
    <w:p w14:paraId="3B5E2ACB" w14:textId="75A24BC0" w:rsidR="00706714" w:rsidRPr="00706714" w:rsidRDefault="00706714" w:rsidP="00F52FD9">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F52FD9">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706714" w:rsidRDefault="00706714" w:rsidP="00F52FD9">
      <w:pPr>
        <w:pStyle w:val="ThesisNormalCompressed"/>
      </w:pPr>
      <w:r w:rsidRPr="00706714">
        <w:t xml:space="preserve">The desolation left by the locust plague was not enough to persuade Ramses. Nor was three days of darkness. Only the death of </w:t>
      </w:r>
      <w:r w:rsidR="00CC67C7" w:rsidRPr="00706714">
        <w:t>all</w:t>
      </w:r>
      <w:r w:rsidR="00CC67C7">
        <w:t xml:space="preserve"> </w:t>
      </w:r>
      <w:r w:rsidR="00CC67C7" w:rsidRPr="00706714">
        <w:t>first</w:t>
      </w:r>
      <w:r w:rsidR="00CC67C7">
        <w:t>-</w:t>
      </w:r>
      <w:r w:rsidRPr="00706714">
        <w:t>born Egyptians, included Ramses own son, was enough to persuade Pharaoh to le</w:t>
      </w:r>
      <w:r w:rsidR="00B925C8">
        <w:t>t the Israelites leave Egypt.</w:t>
      </w:r>
    </w:p>
    <w:p w14:paraId="24398FEB" w14:textId="67807304" w:rsidR="00706714" w:rsidRPr="00706714" w:rsidRDefault="00706714" w:rsidP="00F52FD9">
      <w:pPr>
        <w:pStyle w:val="ThesisNormalCompressed"/>
      </w:pPr>
      <w:r w:rsidRPr="00706714">
        <w:t xml:space="preserve">The power of a locust swarm is not just a fanciful biblical story, and is perhaps the most *believable* of the 10 plagues. In current times, the United </w:t>
      </w:r>
      <w:r w:rsidR="00B925C8" w:rsidRPr="00706714">
        <w:t>Nations'</w:t>
      </w:r>
      <w:r w:rsidRPr="00706714">
        <w:t xml:space="preserve"> (UN) Food and Agriculture division maintains a 'Locust watch' </w:t>
      </w:r>
      <w:hyperlink r:id="rId10" w:history="1">
        <w:r w:rsidRPr="00706714">
          <w:rPr>
            <w:rStyle w:val="Hyperlink"/>
          </w:rPr>
          <w:t>website</w:t>
        </w:r>
      </w:hyperlink>
      <w:r w:rsidRPr="00706714">
        <w:t xml:space="preserve"> providing weekly updates on potential locust swarms in northern Africa and middle east. The locust has long been, and continues to be, a powerful and feared force of Nature.</w:t>
      </w:r>
    </w:p>
    <w:p w14:paraId="4F52F393" w14:textId="644AD939" w:rsidR="00706714" w:rsidRPr="00706714" w:rsidRDefault="00706714" w:rsidP="00F52FD9">
      <w:pPr>
        <w:pStyle w:val="ThesisNormalCompressed"/>
      </w:pPr>
      <w:r w:rsidRPr="00706714">
        <w:t>Unlike fire and brimstone from the heavens, locusts are something we can hold and study. Surely science can help us understand what triggers them to swam and cause massive destruction. We know that the desert locust, </w:t>
      </w:r>
      <w:r w:rsidRPr="00706714">
        <w:rPr>
          <w:i/>
          <w:iCs/>
        </w:rPr>
        <w:t>Schistocerca gregaria</w:t>
      </w:r>
      <w:r w:rsidRPr="00706714">
        <w:t>, is the main species</w:t>
      </w:r>
      <w:r w:rsidR="00B925C8">
        <w:t xml:space="preserve"> of about 10</w:t>
      </w:r>
      <w:r w:rsidRPr="00706714">
        <w:t xml:space="preserve"> that </w:t>
      </w:r>
      <w:r w:rsidR="00B925C8" w:rsidRPr="00706714">
        <w:t>swarms</w:t>
      </w:r>
      <w:r w:rsidRPr="00706714">
        <w:t xml:space="preserve"> in vast numbers and causes extensive crop damage. They are members of the insect Order Orthoptera, whose other famous members include crickets and katydids. </w:t>
      </w:r>
      <w:r w:rsidR="00B925C8" w:rsidRPr="00706714">
        <w:t>Orthopter</w:t>
      </w:r>
      <w:r w:rsidR="00B925C8">
        <w:t xml:space="preserve">n members </w:t>
      </w:r>
      <w:r w:rsidRPr="00706714">
        <w:t xml:space="preserve">make sound known as stridulation by </w:t>
      </w:r>
      <w:r w:rsidR="00B925C8" w:rsidRPr="00706714">
        <w:t>vigorously</w:t>
      </w:r>
      <w:r w:rsidRPr="00706714">
        <w:t xml:space="preserve"> </w:t>
      </w:r>
      <w:r w:rsidR="00B925C8" w:rsidRPr="00706714">
        <w:t>rubbing</w:t>
      </w:r>
      <w:r w:rsidRPr="00706714">
        <w:t xml:space="preserve"> their wings. They also </w:t>
      </w:r>
      <w:r w:rsidRPr="00706714">
        <w:lastRenderedPageBreak/>
        <w:t>undergo inc</w:t>
      </w:r>
      <w:r w:rsidR="00B925C8">
        <w:t xml:space="preserve">omplete metamorphosis (formally </w:t>
      </w:r>
      <w:r w:rsidRPr="00706714">
        <w:t xml:space="preserve">Hemimetabolism), and do </w:t>
      </w:r>
      <w:r w:rsidR="00B925C8">
        <w:t xml:space="preserve">not </w:t>
      </w:r>
      <w:r w:rsidRPr="00706714">
        <w:t>have a pupal stage during development. </w:t>
      </w:r>
    </w:p>
    <w:p w14:paraId="3C573A00" w14:textId="42A4462E" w:rsidR="00706714" w:rsidRDefault="00706714" w:rsidP="00F52FD9">
      <w:pPr>
        <w:pStyle w:val="ThesisNormalCompressed"/>
      </w:pPr>
      <w:r w:rsidRPr="00706714">
        <w:t xml:space="preserve">&lt;&lt; Insert other </w:t>
      </w:r>
      <w:r w:rsidR="009123F4" w:rsidRPr="00706714">
        <w:t>scary</w:t>
      </w:r>
      <w:r w:rsidRPr="00706714">
        <w:t xml:space="preserve"> facts about Locusts&gt;&gt;.</w:t>
      </w:r>
    </w:p>
    <w:p w14:paraId="352F0061" w14:textId="517A012F" w:rsidR="000E224A" w:rsidRDefault="000E224A" w:rsidP="00F52FD9">
      <w:pPr>
        <w:pStyle w:val="ThesisNormalCompressed"/>
        <w:numPr>
          <w:ilvl w:val="0"/>
          <w:numId w:val="31"/>
        </w:numPr>
      </w:pPr>
      <w:r>
        <w:t>While only 2–2.5 inches and weighing 0.05–0.07 oz, can consume its own weight in food per day</w:t>
      </w:r>
    </w:p>
    <w:p w14:paraId="19F00BA8" w14:textId="6263E844" w:rsidR="000E224A" w:rsidRDefault="000E224A" w:rsidP="00F52FD9">
      <w:pPr>
        <w:pStyle w:val="ThesisNormalCompressed"/>
        <w:numPr>
          <w:ilvl w:val="0"/>
          <w:numId w:val="31"/>
        </w:numPr>
      </w:pPr>
      <w:r>
        <w:t>Can fly 60 miles in 5–8 hours</w:t>
      </w:r>
    </w:p>
    <w:p w14:paraId="09CB25E9" w14:textId="2CBC4F51" w:rsidR="000E224A" w:rsidRPr="00706714" w:rsidRDefault="000E224A" w:rsidP="00F52FD9">
      <w:pPr>
        <w:pStyle w:val="ThesisNormalCompressed"/>
        <w:numPr>
          <w:ilvl w:val="0"/>
          <w:numId w:val="31"/>
        </w:numPr>
      </w:pPr>
      <w:r>
        <w:t>Thought to be separate species from solitary form until 1921</w:t>
      </w:r>
    </w:p>
    <w:p w14:paraId="0A03C57C" w14:textId="375B42B1" w:rsidR="00A04B46" w:rsidRDefault="00706714" w:rsidP="00F52FD9">
      <w:pPr>
        <w:pStyle w:val="ThesisNormalCompressed"/>
      </w:pPr>
      <w:r w:rsidRPr="00706714">
        <w:t xml:space="preserve">The power and destruction this animal can inflict makes it difficult to comprehend that it is nothing more than a grasshopper. It is nothing more than a grasshopper not by analogy, but by actual </w:t>
      </w:r>
      <w:r w:rsidR="00B925C8" w:rsidRPr="00706714">
        <w:t>Taxonomy</w:t>
      </w:r>
      <w:r w:rsidRPr="00706714">
        <w:t>. The infamous desert locust is actually the *gregarious* form (Figure 1) of </w:t>
      </w:r>
      <w:r w:rsidRPr="00706714">
        <w:rPr>
          <w:i/>
          <w:iCs/>
        </w:rPr>
        <w:t xml:space="preserve">Schistocerca gregaria, </w:t>
      </w:r>
      <w:r w:rsidRPr="00706714">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Default="00A04B46" w:rsidP="00F52FD9">
      <w:pPr>
        <w:pStyle w:val="ThesisNormalCompressed"/>
      </w:pPr>
    </w:p>
    <w:p w14:paraId="69150FA1" w14:textId="77777777" w:rsidR="00A04B46" w:rsidRDefault="00B925C8" w:rsidP="00F52FD9">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47F656DD" w:rsidR="00B925C8" w:rsidRDefault="00A04B46" w:rsidP="00EE5BD2">
      <w:pPr>
        <w:pStyle w:val="Figure-01-Title"/>
      </w:pPr>
      <w:bookmarkStart w:id="43" w:name="_Toc256001334"/>
      <w:r>
        <w:t xml:space="preserve">Figure </w:t>
      </w:r>
      <w:fldSimple w:instr=" STYLEREF 1 \s ">
        <w:r w:rsidR="00AA19E9">
          <w:rPr>
            <w:noProof/>
          </w:rPr>
          <w:t>1</w:t>
        </w:r>
      </w:fldSimple>
      <w:r w:rsidR="009947D8">
        <w:noBreakHyphen/>
      </w:r>
      <w:fldSimple w:instr=" SEQ Figure \* ARABIC \s 1 ">
        <w:r w:rsidR="00AA19E9">
          <w:rPr>
            <w:noProof/>
          </w:rPr>
          <w:t>1</w:t>
        </w:r>
      </w:fldSimple>
      <w:r>
        <w:t xml:space="preserve"> - The Solitary and Gregarious forms of </w:t>
      </w:r>
      <w:r>
        <w:rPr>
          <w:rFonts w:ascii="Helvetica Neue" w:hAnsi="Helvetica Neue" w:cs="Helvetica Neue"/>
          <w:i/>
          <w:iCs/>
        </w:rPr>
        <w:t>Schistocerca gregaria</w:t>
      </w:r>
      <w:bookmarkEnd w:id="43"/>
    </w:p>
    <w:p w14:paraId="1F2F2D7F" w14:textId="4415FB42" w:rsidR="00A04B46" w:rsidRDefault="00A04B46" w:rsidP="00F52FD9">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F52FD9">
      <w:pPr>
        <w:pStyle w:val="Figure-02-Figure"/>
      </w:pPr>
    </w:p>
    <w:p w14:paraId="626AF3A4" w14:textId="11FD7F5E" w:rsidR="00706714" w:rsidRPr="00706714" w:rsidRDefault="00706714" w:rsidP="00F52FD9">
      <w:pPr>
        <w:pStyle w:val="ThesisNormalCompressed"/>
      </w:pPr>
      <w:r w:rsidRPr="00706714">
        <w:rPr>
          <w:i/>
          <w:iCs/>
        </w:rPr>
        <w:t>Schistocerca gregaria</w:t>
      </w:r>
      <w:r w:rsidRPr="00706714">
        <w:t> are polyphenic and grasshoppers become locusts by going through what is known as a phase transition. </w:t>
      </w:r>
      <w:r w:rsidR="001B54D9">
        <w:t>Polyphenism is a general feature of insects, often stark in transformation. For example, the pea aphids (</w:t>
      </w:r>
      <w:r w:rsidR="001B54D9" w:rsidRPr="001B54D9">
        <w:rPr>
          <w:i/>
        </w:rPr>
        <w:t>Acyrthosiphon pisum</w:t>
      </w:r>
      <w:r w:rsidR="001B54D9">
        <w:t xml:space="preserve">), which is usually exists in an asexually reproducing, wingless female form, responds to overcrowding (often as a result of dwindling food supply) by producing winged offspring that travel to new sources of food </w:t>
      </w:r>
      <w:r w:rsidR="00AA0C81">
        <w:fldChar w:fldCharType="begin" w:fldLock="1"/>
      </w:r>
      <w:r w:rsidR="00485635">
        <w:instrText>ADDIN CSL_CITATION { "citationItems" : [ { "id" : "ITEM-1", "itemData" : { "author" : [ { "dropping-particle" : "", "family" : "Shingleton", "given" : "AW", "non-dropping-particle" : "", "parse-names" : false, "suffix" : "" }, { "dropping-particle" : "", "family" : "Sisk", "given" : "GC", "non-dropping-particle" : "", "parse-names" : false, "suffix" : "" }, { "dropping-particle" : "", "family" : "Stern", "given" : "DL", "non-dropping-particle" : "", "parse-names" : false, "suffix" : "" } ], "container-title" : "BMC developmental biology", "id" : "ITEM-1", "issued" : { "date-parts" : [ [ "2003" ] ] }, "page" : "1-12", "title" : "Diapause in the pea aphid (Acyrthosiphon pisum) is a slowing but not a cessation of development", "type" : "article-journal", "volume" : "12" }, "uris" : [ "http://www.mendeley.com/documents/?uuid=2e04b7dc-16bc-407b-b4ca-b13b33d18b33" ] }, { "id" : "ITEM-2", "itemData" : { "DOI" : "10.1111/een.12080", "ISSN" : "03076946", "author" : [ { "dropping-particle" : "", "family" : "Purandare", "given" : "Swapna R.", "non-dropping-particle" : "", "parse-names" : false, "suffix" : "" }, { "dropping-particle" : "", "family" : "Tenhumberg", "given" : "Brigitte", "non-dropping-particle" : "", "parse-names" : false, "suffix" : "" }, { "dropping-particle" : "", "family" : "Brisson", "given" : "Jennifer a.", "non-dropping-particle" : "", "parse-names" : false, "suffix" : "" } ], "container-title" : "Ecological Entomology", "id" : "ITEM-2", "issue" : "2", "issued" : { "date-parts" : [ [ "2014", "4", "18" ] ] }, "page" : "263-266", "title" : "Comparison of the wing polyphenic response of pea aphids ( Acyrthosiphon pisum ) to crowding and predator cues", "type" : "article-journal", "volume" : "39" }, "uris" : [ "http://www.mendeley.com/documents/?uuid=7cee0a22-e66d-4ece-a3b2-68b55fb2cab5" ] } ], "mendeley" : { "previouslyFormattedCitation" : "(Shingleton, Sisk, and Stern 2003; Purandare, Tenhumberg, and Brisson 2014)" }, "properties" : { "noteIndex" : 0 }, "schema" : "https://github.com/citation-style-language/schema/raw/master/csl-citation.json" }</w:instrText>
      </w:r>
      <w:r w:rsidR="00AA0C81">
        <w:fldChar w:fldCharType="separate"/>
      </w:r>
      <w:r w:rsidR="00AA0C81" w:rsidRPr="00AA0C81">
        <w:rPr>
          <w:noProof/>
        </w:rPr>
        <w:t>(Shingleton, Sisk, and Stern 2003; Purandare, Tenhumberg, and Brisson 2014)</w:t>
      </w:r>
      <w:r w:rsidR="00AA0C81">
        <w:fldChar w:fldCharType="end"/>
      </w:r>
    </w:p>
    <w:p w14:paraId="3C11B504" w14:textId="1A54DBE2" w:rsidR="00706714" w:rsidRPr="00706714" w:rsidRDefault="00EE5BD2" w:rsidP="00F52FD9">
      <w:pPr>
        <w:pStyle w:val="ThesisNormalCompressed"/>
      </w:pPr>
      <w:r>
        <w:lastRenderedPageBreak/>
        <w:t>&lt;</w:t>
      </w:r>
      <w:r w:rsidR="00706714" w:rsidRPr="00706714">
        <w:t>Facts about polyphenism in plants&gt; </w:t>
      </w:r>
    </w:p>
    <w:p w14:paraId="0E5A3D83" w14:textId="07D7C1F8" w:rsidR="00706714" w:rsidRPr="00706714" w:rsidRDefault="00706714" w:rsidP="00F52FD9">
      <w:pPr>
        <w:pStyle w:val="ThesisNormalCompressed"/>
        <w:rPr>
          <w:i/>
          <w:iCs/>
        </w:rPr>
      </w:pPr>
      <w:r w:rsidRPr="00706714">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11C973D1" w:rsidR="001E6179" w:rsidRDefault="001E6179" w:rsidP="00F52FD9">
      <w:pPr>
        <w:pStyle w:val="ThesisNormalCompressed"/>
      </w:pPr>
      <w:r>
        <w:t>Soon after it was realized that DNA is the source of genetic information in all living organisms</w:t>
      </w:r>
      <w:r w:rsidR="00E572AA">
        <w:t xml:space="preserve"> </w:t>
      </w:r>
      <w:r w:rsidR="00CC4882">
        <w:fldChar w:fldCharType="begin" w:fldLock="1"/>
      </w:r>
      <w:r w:rsidR="00485635">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fldChar w:fldCharType="separate"/>
      </w:r>
      <w:r w:rsidR="00641BEE" w:rsidRPr="00641BEE">
        <w:rPr>
          <w:noProof/>
        </w:rPr>
        <w:t>(J. D. J. 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485635">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fldChar w:fldCharType="separate"/>
      </w:r>
      <w:r w:rsidR="00641BEE" w:rsidRPr="00641BEE">
        <w:rPr>
          <w:noProof/>
        </w:rPr>
        <w:t>(J. D. 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485635">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485635">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a small</w:t>
      </w:r>
      <w:r w:rsidR="00A70325">
        <w:t xml:space="preserve"> piece of </w:t>
      </w:r>
      <w:r>
        <w:t>DNA</w:t>
      </w:r>
      <w:r w:rsidR="00524A40">
        <w:t xml:space="preserv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p>
    <w:p w14:paraId="7956679B" w14:textId="4EEEEDB4" w:rsidR="001E6179" w:rsidRDefault="00524A40" w:rsidP="00F52FD9">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485635">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fldChar w:fldCharType="separate"/>
      </w:r>
      <w:r w:rsidR="00641BEE" w:rsidRPr="00641BEE">
        <w:rPr>
          <w:noProof/>
        </w:rPr>
        <w:t>(Cord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485635">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485635">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485635">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485635">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485635">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w:t>
      </w:r>
      <w:r w:rsidR="00EA316A">
        <w:t xml:space="preserve">DNA </w:t>
      </w:r>
      <w:r w:rsidR="00EB0CEE">
        <w:t xml:space="preserve">shotgun approach </w:t>
      </w:r>
      <w:r w:rsidR="00EB0CEE">
        <w:fldChar w:fldCharType="begin" w:fldLock="1"/>
      </w:r>
      <w:r w:rsidR="00485635">
        <w:instrText>ADDIN CSL_CITATION { "citationItems" : [ { "id" : "ITEM-1", "itemData" : { "author" : [ { "dropping-particle" : "", "family" : "Staden", "given" : "R", "non-dropping-particle" : "", "parse-names" : false, "suffix" :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e05c7a90-9b67-4d51-81e3-616c9c3945b1" ] } ], "mendeley" : { "previouslyFormattedCitation" : "(Staden and R.Staden 1979)" }, "properties" : { "noteIndex" : 0 }, "schema" : "https://github.com/citation-style-language/schema/raw/master/csl-citation.json" }</w:instrText>
      </w:r>
      <w:r w:rsidR="00EB0CEE">
        <w:fldChar w:fldCharType="separate"/>
      </w:r>
      <w:r w:rsidR="00621FE0" w:rsidRPr="00621FE0">
        <w:rPr>
          <w:noProof/>
        </w:rPr>
        <w:t>(Staden and R.Staden 1979)</w:t>
      </w:r>
      <w:r w:rsidR="00EB0CEE">
        <w:fldChar w:fldCharType="end"/>
      </w:r>
      <w:r w:rsidR="00EA316A">
        <w:t>,</w:t>
      </w:r>
      <w:r w:rsidR="00EB0CEE">
        <w:t xml:space="preserve"> sequenced pairwise </w:t>
      </w:r>
      <w:r w:rsidR="00EB0CEE">
        <w:fldChar w:fldCharType="begin" w:fldLock="1"/>
      </w:r>
      <w:r w:rsidR="00485635">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A316A">
        <w:t xml:space="preserve">, and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4FC4F7D8" w:rsidR="00B54E45" w:rsidRDefault="0023309F" w:rsidP="00F52FD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 xml:space="preserve">However, the technology has a practical </w:t>
      </w:r>
      <w:r>
        <w:lastRenderedPageBreak/>
        <w:t>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485635">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fldChar w:fldCharType="separate"/>
      </w:r>
      <w:r w:rsidR="00641BEE" w:rsidRPr="00641BEE">
        <w:rPr>
          <w:noProof/>
        </w:rPr>
        <w:t>(Hattori and 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w:t>
      </w:r>
      <w:r w:rsidR="00EA316A">
        <w:t>m</w:t>
      </w:r>
      <w:r w:rsidR="00DC2FE4">
        <w:t>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0FE356F2" w:rsidR="00C61FEB" w:rsidRDefault="001971ED" w:rsidP="00F52FD9">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485635">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by Pyrosequencing </w:t>
      </w:r>
      <w:r w:rsidR="000F6B57">
        <w:fldChar w:fldCharType="begin" w:fldLock="1"/>
      </w:r>
      <w:r w:rsidR="00485635">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485635">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n        From Duplicate 1 ( \n        \n          Accurate multiplex polony sequencing of an evolved bacterial genome\n        \n         - Shendure, J; Porreca, G J; Reppas, N B; Lin, X; McCutcheon, J P; Rosenbaum, A M; Wang, M D; Zhang, K; Mitra, R D; Church, G M )\nAnd  Duplicate 2 ( \n        \n          Accurate multiplex polony sequencing of an evolved bacterial genome\n        \n         - Shendure, J; Porreca, G J; Reppas, N B; Lin, X; McCutcheon, J P; Rosenbaum, A M; Wang, M D; Zhang, K; Mitra, R D; Church, G M )\n\n        \n        \n\n        \n\n        \n\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485635">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2B5067EA" w:rsidR="00B2035D" w:rsidRDefault="00C61FEB" w:rsidP="00F52FD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EF5BDA">
        <w:fldChar w:fldCharType="begin" w:fldLock="1"/>
      </w:r>
      <w:r w:rsidR="00485635">
        <w:instrText>ADDIN CSL_CITATION { "citationItems" : [ { "id" : "ITEM-1", "itemData" : { "DOI" : "10.1038/nature07517", "ISSN" : "1476-4687", "PMID" : "18987734", "abstract" : "DNA sequence information underpins genetic research, enabling discoveries of important biological or medical benefit. Sequencing projects have traditionally used long (400-800 base pair) reads, but the existence of reference sequences for the human and many other genomes makes it possible to develop new, fast approaches to re-sequencing, whereby shorter reads are compared to a reference to identify intraspecies genetic variation. Here we report an approach that generates several billion bases of accurate nucleotide sequence per experiment at low cost. Single molecules of DNA are attached to a flat surface, amplified in situ and used as templates for synthetic sequencing with fluorescent reversible terminator deoxyribonucleotides. Images of the surface are analysed to generate high-quality sequence. We demonstrate application of this approach to human genome sequencing on flow-sorted X chromosomes and then scale the approach to determine the genome sequence of a male Yoruba from Ibadan, Nigeria. We build an accurate consensus sequence from &gt;30x average depth of paired 35-base reads. We characterize four million single-nucleotide polymorphisms and four hundred thousand structural variants, many of which were previously unknown. Our approach is effective for accurate, rapid and economical whole-genome re-sequencing and many other biomedical applications.", "author" : [ { "dropping-particle" : "", "family" : "Bentley", "given" : "David R", "non-dropping-particle" : "", "parse-names" : false, "suffix" : "" }, { "dropping-particle" : "", "family" : "Balasubramanian", "given" : "Shankar", "non-dropping-particle" : "", "parse-names" : false, "suffix" : "" }, { "dropping-particle" : "", "family" : "Swerdlow", "given" : "Harold P", "non-dropping-particle" : "", "parse-names" : false, "suffix" : "" }, { "dropping-particle" : "", "family" : "Smith", "given" : "Geoffrey P", "non-dropping-particle" : "", "parse-names" : false, "suffix" : "" }, { "dropping-particle" : "", "family" : "Milton", "given" : "John", "non-dropping-particle" : "", "parse-names" : false, "suffix" : "" }, { "dropping-particle" : "", "family" : "Brown", "given" : "Clive G", "non-dropping-particle" : "", "parse-names" : false, "suffix" : "" }, { "dropping-particle" : "", "family" : "Hall", "given" : "Kevin P", "non-dropping-particle" : "", "parse-names" : false, "suffix" : "" }, { "dropping-particle" : "", "family" : "Evers", "given" : "Dirk J", "non-dropping-particle" : "", "parse-names" : false, "suffix" : "" }, { "dropping-particle" : "", "family" : "Barnes", "given" : "Colin L", "non-dropping-particle" : "", "parse-names" : false, "suffix" : "" }, { "dropping-particle" : "", "family" : "Bignell", "given" : "Helen R", "non-dropping-particle" : "", "parse-names" : false, "suffix" : "" }, { "dropping-particle" : "", "family" : "Boutell", "given" : "Jonathan M", "non-dropping-particle" : "", "parse-names" : false, "suffix" : "" }, { "dropping-particle" : "", "family" : "Bryant", "given" : "Jason", "non-dropping-particle" : "", "parse-names" : false, "suffix" : "" }, { "dropping-particle" : "", "family" : "Carter", "given" : "Richard J", "non-dropping-particle" : "", "parse-names" : false, "suffix" : "" }, { "dropping-particle" : "", "family" : "Keira Cheetham", "given" : "R", "non-dropping-particle" : "", "parse-names" : false, "suffix" : "" }, { "dropping-particle" : "", "family" : "Cox", "given" : "Anthony J", "non-dropping-particle" : "", "parse-names" : false, "suffix" : "" }, { "dropping-particle" : "", "family" : "Ellis", "given" : "Darren J", "non-dropping-particle" : "", "parse-names" : false, "suffix" : "" }, { "dropping-particle" : "", "family" : "Flatbush", "given" : "Michael R", "non-dropping-particle" : "", "parse-names" : false, "suffix" : "" }, { "dropping-particle" : "", "family" : "Gormley", "given" : "Niall a", "non-dropping-particle" : "", "parse-names" : false, "suffix" : "" }, { "dropping-particle" : "", "family" : "Humphray", "given" : "Sean J", "non-dropping-particle" : "", "parse-names" : false, "suffix" : "" }, { "dropping-particle" : "", "family" : "Irving", "given" : "Leslie J", "non-dropping-particle" : "", "parse-names" : false, "suffix" : "" }, { "dropping-particle" : "", "family" : "Karbelashvili", "given" : "Mirian S", "non-dropping-particle" : "", "parse-names" : false, "suffix" : "" }, { "dropping-particle" : "", "family" : "Kirk", "given" : "Scott M", "non-dropping-particle" : "", "parse-names" : false, "suffix" : "" }, { "dropping-particle" : "", "family" : "Li", "given" : "Heng", "non-dropping-particle" : "", "parse-names" : false, "suffix" : "" }, { "dropping-particle" : "", "family" : "Liu", "given" : "Xiaohai", "non-dropping-particle" : "", "parse-names" : false, "suffix" : "" }, { "dropping-particle" : "", "family" : "Maisinger", "given" : "Klaus S", "non-dropping-particle" : "", "parse-names" : false, "suffix" : "" }, { "dropping-particle" : "", "family" : "Murray", "given" : "Lisa J", "non-dropping-particle" : "", "parse-names" : false, "suffix" : "" }, { "dropping-particle" : "", "family" : "Obradovic", "given" : "Bojan", "non-dropping-particle" : "", "parse-names" : false, "suffix" : "" }, { "dropping-particle" : "", "family" : "Ost", "given" : "Tobias", "non-dropping-particle" : "", "parse-names" : false, "suffix" : "" }, { "dropping-particle" : "", "family" : "Parkinson", "given" : "Michael L", "non-dropping-particle" : "", "parse-names" : false, "suffix" : "" }, { "dropping-particle" : "", "family" : "Pratt", "given" : "Mark R", "non-dropping-particle" : "", "parse-names" : false, "suffix" : "" }, { "dropping-particle" : "", "family" : "Rasolonjatovo", "given" : "Isabelle M J", "non-dropping-particle" : "", "parse-names" : false, "suffix" : "" }, { "dropping-particle" : "", "family" : "Reed", "given" : "Mark T", "non-dropping-particle" : "", "parse-names" : false, "suffix" : "" }, { "dropping-particle" : "", "family" : "Rigatti", "given" : "Roberto", "non-dropping-particle" : "", "parse-names" : false, "suffix" : "" }, { "dropping-particle" : "", "family" : "Rodighiero", "given" : "Chiara", "non-dropping-particle" : "", "parse-names" : false, "suffix" : "" }, { "dropping-particle" : "", "family" : "Ross", "given" : "Mark T", "non-dropping-particle" : "", "parse-names" : false, "suffix" : "" }, { "dropping-particle" : "", "family" : "Sabot", "given" : "Andrea", "non-dropping-particle" : "", "parse-names" : false, "suffix" : "" }, { "dropping-particle" : "V", "family" : "Sankar", "given" : "Subramanian", "non-dropping-particle" : "", "parse-names" : false, "suffix" : "" }, { "dropping-particle" : "", "family" : "Scally", "given" : "Aylwyn", "non-dropping-particle" : "", "parse-names" : false, "suffix" : "" }, { "dropping-particle" : "", "family" : "Schroth", "given" : "Gary P", "non-dropping-particle" : "", "parse-names" : false, "suffix" : "" }, { "dropping-particle" : "", "family" : "Smith", "given" : "Mark E", "non-dropping-particle" : "", "parse-names" : false, "suffix" : "" }, { "dropping-particle" : "", "family" : "Smith", "given" : "Vincent P", "non-dropping-particle" : "", "parse-names" : false, "suffix" : "" }, { "dropping-particle" : "", "family" : "Spiridou", "given" : "Anastassia", "non-dropping-particle" : "", "parse-names" : false, "suffix" : "" }, { "dropping-particle" : "", "family" : "Torrance", "given" : "Peta E", "non-dropping-particle" : "", "parse-names" : false, "suffix" : "" }, { "dropping-particle" : "", "family" : "Tzonev", "given" : "Svilen S", "non-dropping-particle" : "", "parse-names" : false, "suffix" : "" }, { "dropping-particle" : "", "family" : "Vermaas", "given" : "Eric H", "non-dropping-particle" : "", "parse-names" : false, "suffix" : "" }, { "dropping-particle" : "", "family" : "Walter", "given" : "Klaudia", "non-dropping-particle" : "", "parse-names" : false, "suffix" : "" }, { "dropping-particle" : "", "family" : "Wu", "given" : "Xiaolin", "non-dropping-particle" : "", "parse-names" : false, "suffix" : "" }, { "dropping-particle" : "", "family" : "Zhang", "given" : "Lu", "non-dropping-particle" : "", "parse-names" : false, "suffix" : "" }, { "dropping-particle" : "", "family" : "Alam", "given" : "Mohammed D", "non-dropping-particle" : "", "parse-names" : false, "suffix" : "" }, { "dropping-particle" : "", "family" : "Anastasi", "given" : "Carole", "non-dropping-particle" : "", "parse-names" : false, "suffix" : "" }, { "dropping-particle" : "", "family" : "Aniebo", "given" : "Ify C", "non-dropping-particle" : "", "parse-names" : false, "suffix" : "" }, { "dropping-particle" : "", "family" : "Bailey", "given" : "David M D", "non-dropping-particle" : "", "parse-names" : false, "suffix" : "" }, { "dropping-particle" : "", "family" : "Bancarz", "given" : "Iain R", "non-dropping-particle" : "", "parse-names" : false, "suffix" : "" }, { "dropping-particle" : "", "family" : "Banerjee", "given" : "Saibal", "non-dropping-particle" : "", "parse-names" : false, "suffix" : "" }, { "dropping-particle" : "", "family" : "Barbour", "given" : "Selena G", "non-dropping-particle" : "", "parse-names" : false, "suffix" : "" }, { "dropping-particle" : "", "family" : "Baybayan", "given" : "Primo a", "non-dropping-particle" : "", "parse-names" : false, "suffix" : "" }, { "dropping-particle" : "", "family" : "Benoit", "given" : "Vincent a", "non-dropping-particle" : "", "parse-names" : false, "suffix" : "" }, { "dropping-particle" : "", "family" : "Benson", "given" : "Kevin F", "non-dropping-particle" : "", "parse-names" : false, "suffix" : "" }, { "dropping-particle" : "", "family" : "Bevis", "given" : "Claire", "non-dropping-particle" : "", "parse-names" : false, "suffix" : "" }, { "dropping-particle" : "", "family" : "Black", "given" : "Phillip J", "non-dropping-particle" : "", "parse-names" : false, "suffix" : "" }, { "dropping-particle" : "", "family" : "Boodhun", "given" : "Asha", "non-dropping-particle" : "", "parse-names" : false, "suffix" : "" }, { "dropping-particle" : "", "family" : "Brennan", "given" : "Joe S", "non-dropping-particle" : "", "parse-names" : false, "suffix" : "" }, { "dropping-particle" : "", "family" : "Bridgham", "given" : "John a", "non-dropping-particle" : "", "parse-names" : false, "suffix" : "" }, { "dropping-particle" : "", "family" : "Brown", "given" : "Rob C", "non-dropping-particle" : "", "parse-names" : false, "suffix" : "" }, { "dropping-particle" : "", "family" : "Brown", "given" : "Andrew a", "non-dropping-particle" : "", "parse-names" : false, "suffix" : "" }, { "dropping-particle" : "", "family" : "Buermann", "given" : "Dale H", "non-dropping-particle" : "", "parse-names" : false, "suffix" : "" }, { "dropping-particle" : "", "family" : "Bundu", "given" : "Abass a", "non-dropping-particle" : "", "parse-names" : false, "suffix" : "" }, { "dropping-particle" : "", "family" : "Burrows", "given" : "James C", "non-dropping-particle" : "", "parse-names" : false, "suffix" : "" }, { "dropping-particle" : "", "family" : "Carter", "given" : "Nigel P", "non-dropping-particle" : "", "parse-names" : false, "suffix" : "" }, { "dropping-particle" : "", "family" : "Castillo", "given" : "Nestor", "non-dropping-particle" : "", "parse-names" : false, "suffix" : "" }, { "dropping-particle" : "", "family" : "Chiara E Catenazzi", "given" : "Maria", "non-dropping-particle" : "", "parse-names" : false, "suffix" : "" }, { "dropping-particle" : "", "family" : "Chang", "given" : "Simon", "non-dropping-particle" : "", "parse-names" : false, "suffix" : "" }, { "dropping-particle" : "", "family" : "Neil Cooley", "given" : "R", "non-dropping-particle" : "", "parse-names" : false, "suffix" : "" }, { "dropping-particle" : "", "family" : "Crake", "given" : "Natasha R", "non-dropping-particle" : "", "parse-names" : false, "suffix" : "" }, { "dropping-particle" : "", "family" : "Dada", "given" : "Olubunmi O", "non-dropping-particle" : "", "parse-names" : false, "suffix" : "" }, { "dropping-particle" : "", "family" : "Diakoumakos", "given" : "Konstantinos D", "non-dropping-particle" : "", "parse-names" : false, "suffix" : "" }, { "dropping-particle" : "", "family" : "Dominguez-Fernandez", "given" : "Belen", "non-dropping-particle" : "", "parse-names" : false, "suffix" : "" }, { "dropping-particle" : "", "family" : "Earnshaw", "given" : "David J", "non-dropping-particle" : "", "parse-names" : false, "suffix" : "" }, { "dropping-particle" : "", "family" : "Egbujor", "given" : "Ugonna C", "non-dropping-particle" : "", "parse-names" : false, "suffix" : "" }, { "dropping-particle" : "", "family" : "Elmore", "given" : "David W", "non-dropping-particle" : "", "parse-names" : false, "suffix" : "" }, { "dropping-particle" : "", "family" : "Etchin", "given" : "Sergey S", "non-dropping-particle" : "", "parse-names" : false, "suffix" : "" }, { "dropping-particle" : "", "family" : "Ewan", "given" : "Mark R", "non-dropping-particle" : "", "parse-names" : false, "suffix" : "" }, { "dropping-particle" : "", "family" : "Fedurco", "given" : "Milan", "non-dropping-particle" : "", "parse-names" : false, "suffix" : "" }, { "dropping-particle" : "", "family" : "Fraser", "given" : "Louise J", "non-dropping-particle" : "", "parse-names" : false, "suffix" : "" }, { "dropping-particle" : "V", "family" : "Fuentes Fajardo", "given" : "Karin", "non-dropping-particle" : "", "parse-names" : false, "suffix" : "" }, { "dropping-particle" : "", "family" : "Scott Furey", "given" : "W", "non-dropping-particle" : "", "parse-names" : false, "suffix" : "" }, { "dropping-particle" : "", "family" : "George", "given" : "David", "non-dropping-particle" : "", "parse-names" : false, "suffix" : "" }, { "dropping-particle" : "", "family" : "Gietzen", "given" : "Kimberley J", "non-dropping-particle" : "", "parse-names" : false, "suffix" : "" }, { "dropping-particle" : "", "family" : "Goddard", "given" : "Colin P", "non-dropping-particle" : "", "parse-names" : false, "suffix" : "" }, { "dropping-particle" : "", "family" : "Golda", "given" : "George S", "non-dropping-particle" : "", "parse-names" : false, "suffix" : "" }, { "dropping-particle" : "", "family" : "Granieri", "given" : "Philip a", "non-dropping-particle" : "", "parse-names" : false, "suffix" : "" }, { "dropping-particle" : "", "family" : "Green", "given" : "David E", "non-dropping-particle" : "", "parse-names" : false, "suffix" : "" }, { "dropping-particle" : "", "family" : "Gustafson", "given" : "David L", "non-dropping-particle" : "", "parse-names" : false, "suffix" : "" }, { "dropping-particle" : "", "family" : "Hansen", "given" : "Nancy F", "non-dropping-particle" : "", "parse-names" : false, "suffix" : "" }, { "dropping-particle" : "", "family" : "Harnish", "given" : "Kevin", "non-dropping-particle" : "", "parse-names" : false, "suffix" : "" }, { "dropping-particle" : "", "family" : "Haudenschild", "given" : "Christian D", "non-dropping-particle" : "", "parse-names" : false, "suffix" : "" }, { "dropping-particle" : "", "family" : "Heyer", "given" : "Narinder I", "non-dropping-particle" : "", "parse-names" : false, "suffix" : "" }, { "dropping-particle" : "", "family" : "Hims", "given" : "Matthew M", "non-dropping-particle" : "", "parse-names" : false, "suffix" : "" }, { "dropping-particle" : "", "family" : "Ho", "given" : "Johnny T", "non-dropping-particle" : "", "parse-names" : false, "suffix" : "" }, { "dropping-particle" : "", "family" : "Horgan", "given" : "Adrian M", "non-dropping-particle" : "", "parse-names" : false, "suffix" : "" }, { "dropping-particle" : "", "family" : "Hoschler", "given" : "Katya", "non-dropping-particle" : "", "parse-names" : false, "suffix" : "" }, { "dropping-particle" : "", "family" : "Hurwitz", "given" : "Steve", "non-dropping-particle" : "", "parse-names" : false, "suffix" : "" }, { "dropping-particle" : "V", "family" : "Ivanov", "given" : "Denis", "non-dropping-particle" : "", "parse-names" : false, "suffix" : "" }, { "dropping-particle" : "", "family" : "Johnson", "given" : "Maria Q", "non-dropping-particle" : "", "parse-names" : false, "suffix" : "" }, { "dropping-particle" : "", "family" : "James", "given" : "Terena", "non-dropping-particle" : "", "parse-names" : false, "suffix" : "" }, { "dropping-particle" : "", "family" : "Huw Jones", "given" : "T a", "non-dropping-particle" : "", "parse-names" : false, "suffix" : "" }, { "dropping-particle" : "", "family" : "Kang", "given" : "Gyoung-Dong", "non-dropping-particle" : "", "parse-names" : false, "suffix" : "" }, { "dropping-particle" : "", "family" : "Kerelska", "given" : "Tzvetana H", "non-dropping-particle" : "", "parse-names" : false, "suffix" : "" }, { "dropping-particle" : "", "family" : "Kersey", "given" : "Alan D", "non-dropping-particle" : "", "parse-names" : false, "suffix" : "" }, { "dropping-particle" : "", "family" : "Khrebtukova", "given" : "Irina", "non-dropping-particle" : "", "parse-names" : false, "suffix" : "" }, { "dropping-particle" : "", "family" : "Kindwall", "given" : "Alex P", "non-dropping-particle" : "", "parse-names" : false, "suffix" : "" }, { "dropping-particle" : "", "family" : "Kingsbury", "given" : "Zoya", "non-dropping-particle" : "", "parse-names" : false, "suffix" : "" }, { "dropping-particle" : "", "family" : "Kokko-Gonzales", "given" : "Paula I", "non-dropping-particle" : "", "parse-names" : false, "suffix" : "" }, { "dropping-particle" : "", "family" : "Kumar", "given" : "Anil", "non-dropping-particle" : "", "parse-names" : false, "suffix" : "" }, { "dropping-particle" : "", "family" : "Laurent", "given" : "Marc a", "non-dropping-particle" : "", "parse-names" : false, "suffix" : "" }, { "dropping-particle" : "", "family" : "Lawley", "given" : "Cynthia T", "non-dropping-particle" : "", "parse-names" : false, "suffix" : "" }, { "dropping-particle" : "", "family" : "Lee", "given" : "Sarah E", "non-dropping-particle" : "", "parse-names" : false, "suffix" : "" }, { "dropping-particle" : "", "family" : "Lee", "given" : "Xavier", "non-dropping-particle" : "", "parse-names" : false, "suffix" : "" }, { "dropping-particle" : "", "family" : "Liao", "given" : "Arnold K", "non-dropping-particle" : "", "parse-names" : false, "suffix" : "" }, { "dropping-particle" : "", "family" : "Loch", "given" : "Jennifer a", "non-dropping-particle" : "", "parse-names" : false, "suffix" : "" }, { "dropping-particle" : "", "family" : "Lok", "given" : "Mitch", "non-dropping-particle" : "", "parse-names" : false, "suffix" : "" }, { "dropping-particle" : "", "family" : "Luo", "given" : "Shujun", "non-dropping-particle" : "", "parse-names" : false, "suffix" : "" }, { "dropping-particle" : "", "family" : "Mammen", "given" : "Radhika M", "non-dropping-particle" : "", "parse-names" : false, "suffix" : "" }, { "dropping-particle" : "", "family" : "Martin", "given" : "John W", "non-dropping-particle" : "", "parse-names" : false, "suffix" : "" }, { "dropping-particle" : "", "family" : "McCauley", "given" : "Patrick G", "non-dropping-particle" : "", "parse-names" : false, "suffix" : "" }, { "dropping-particle" : "", "family" : "McNitt", "given" : "Paul", "non-dropping-particle" : "", "parse-names" : false, "suffix" : "" }, { "dropping-particle" : "", "family" : "Mehta", "given" : "Parul", "non-dropping-particle" : "", "parse-names" : false, "suffix" : "" }, { "dropping-particle" : "", "family" : "Moon", "given" : "Keith W", "non-dropping-particle" : "", "parse-names" : false, "suffix" : "" }, { "dropping-particle" : "", "family" : "Mullens", "given" : "Joe W", "non-dropping-particle" : "", "parse-names" : false, "suffix" : "" }, { "dropping-particle" : "", "family" : "Newington", "given" : "Taksina", "non-dropping-particle" : "", "parse-names" : false, "suffix" : "" }, { "dropping-particle" : "", "family" : "Ning", "given" : "Zemin", "non-dropping-particle" : "", "parse-names" : false, "suffix" : "" }, { "dropping-particle" : "", "family" : "Ling Ng", "given" : "Bee", "non-dropping-particle" : "", "parse-names" : false, "suffix" : "" }, { "dropping-particle" : "", "family" : "Novo", "given" : "Sonia M", "non-dropping-particle" : "", "parse-names" : false, "suffix" : "" }, { "dropping-particle" : "", "family" : "O'Neill", "given" : "Michael J", "non-dropping-particle" : "", "parse-names" : false, "suffix" : "" }, { "dropping-particle" : "", "family" : "Osborne", "given" : "Mark a", "non-dropping-particle" : "", "parse-names" : false, "suffix" : "" }, { "dropping-particle" : "", "family" : "Osnowski", "given" : "Andrew", "non-dropping-particle" : "", "parse-names" : false, "suffix" : "" }, { "dropping-particle" : "", "family" : "Ostadan", "given" : "Omead", "non-dropping-particle" : "", "parse-names" : false, "suffix" : "" }, { "dropping-particle" : "", "family" : "Paraschos", "given" : "Lambros L", "non-dropping-particle" : "", "parse-names" : false, "suffix" : "" }, { "dropping-particle" : "", "family" : "Pickering", "given" : "Lea", "non-dropping-particle" : "", "parse-names" : false, "suffix" : "" }, { "dropping-particle" : "", "family" : "Pike", "given" : "Andrew C", "non-dropping-particle" : "", "parse-names" : false, "suffix" : "" }, { "dropping-particle" : "", "family" : "Pike", "given" : "Alger C", "non-dropping-particle" : "", "parse-names" : false, "suffix" : "" }, { "dropping-particle" : "", "family" : "Chris Pinkard", "given" : "D", "non-dropping-particle" : "", "parse-names" : false, "suffix" : "" }, { "dropping-particle" : "", "family" : "Pliskin", "given" : "Daniel P", "non-dropping-particle" : "", "parse-names" : false, "suffix" : "" }, { "dropping-particle" : "", "family" : "Podhasky", "given" : "Joe", "non-dropping-particle" : "", "parse-names" : false, "suffix" : "" }, { "dropping-particle" : "", "family" : "Quijano", "given" : "Victor J", "non-dropping-particle" : "", "parse-names" : false, "suffix" : "" }, { "dropping-particle" : "", "family" : "Raczy", "given" : "Come", "non-dropping-particle" : "", "parse-names" : false, "suffix" : "" }, { "dropping-particle" : "", "family" : "Rae", "given" : "Vicki H", "non-dropping-particle" : "", "parse-names" : false, "suffix" : "" }, { "dropping-particle" : "", "family" : "Rawlings", "given" : "Stephen R", "non-dropping-particle" : "", "parse-names" : false, "suffix" : "" }, { "dropping-particle" : "", "family" : "Chiva Rodriguez", "given" : "Ana", "non-dropping-particle" : "", "parse-names" : false, "suffix" : "" }, { "dropping-particle" : "", "family" : "Roe", "given" : "Phyllida M", "non-dropping-particle" : "", "parse-names" : false, "suffix" : "" }, { "dropping-particle" : "", "family" : "Rogers", "given" : "John", "non-dropping-particle" : "", "parse-names" : false, "suffix" : "" }, { "dropping-particle" : "", "family" : "Rogert Bacigalupo", "given" : "Maria C", "non-dropping-particle" : "", "parse-names" : false, "suffix" : "" }, { "dropping-particle" : "", "family" : "Romanov", "given" : "Nikolai", "non-dropping-particle" : "", "parse-names" : false, "suffix" : "" }, { "dropping-particle" : "", "family" : "Romieu", "given" : "Anthony", "non-dropping-particle" : "", "parse-names" : false, "suffix" : "" }, { "dropping-particle" : "", "family" : "Roth", "given" : "Rithy K", "non-dropping-particle" : "", "parse-names" : false, "suffix" : "" }, { "dropping-particle" : "", "family" : "Rourke", "given" : "Natalie J", "non-dropping-particle" : "", "parse-names" : false, "suffix" : "" }, { "dropping-particle" : "", "family" : "Ruediger", "given" : "Silke T", "non-dropping-particle" : "", "parse-names" : false, "suffix" : "" }, { "dropping-particle" : "", "family" : "Rusman", "given" : "Eli", "non-dropping-particle" : "", "parse-names" : false, "suffix" : "" }, { "dropping-particle" : "", "family" : "Sanches-Kuiper", "given" : "Raquel M", "non-dropping-particle" : "", "parse-names" : false, "suffix" : "" }, { "dropping-particle" : "", "family" : "Schenker", "given" : "Martin R", "non-dropping-particle" : "", "parse-names" : false, "suffix" : "" }, { "dropping-particle" : "", "family" : "Seoane", "given" : "Josefina M", "non-dropping-particle" : "", "parse-names" : false, "suffix" : "" }, { "dropping-particle" : "", "family" : "Shaw", "given" : "Richard J", "non-dropping-particle" : "", "parse-names" : false, "suffix" : "" }, { "dropping-particle" : "", "family" : "Shiver", "given" : "Mitch K", "non-dropping-particle" : "", "parse-names" : false, "suffix" : "" }, { "dropping-particle" : "", "family" : "Short", "given" : "Steven W", "non-dropping-particle" : "", "parse-names" : false, "suffix" : "" }, { "dropping-particle" : "", "family" : "Sizto", "given" : "Ning L", "non-dropping-particle" : "", "parse-names" : false, "suffix" : "" }, { "dropping-particle" : "", "family" : "Sluis", "given" : "Johannes P", "non-dropping-particle" : "", "parse-names" : false, "suffix" : "" }, { "dropping-particle" : "", "family" : "Smith", "given" : "Melanie a", "non-dropping-particle" : "", "parse-names" : false, "suffix" : "" }, { "dropping-particle" : "", "family" : "Ernest Sohna Sohna", "given" : "Jean", "non-dropping-particle" : "", "parse-names" : false, "suffix" : "" }, { "dropping-particle" : "", "family" : "Spence", "given" : "Eric J", "non-dropping-particle" : "", "parse-names" : false, "suffix" : "" }, { "dropping-particle" : "", "family" : "Stevens", "given" : "Kim", "non-dropping-particle" : "", "parse-names" : false, "suffix" : "" }, { "dropping-particle" : "", "family" : "Sutton", "given" : "Neil", "non-dropping-particle" : "", "parse-names" : false, "suffix" : "" }, { "dropping-particle" : "", "family" : "Szajkowski", "given" : "Lukasz", "non-dropping-particle" : "", "parse-names" : false, "suffix" : "" }, { "dropping-particle" : "", "family" : "Tregidgo", "given" : "Carolyn L", "non-dropping-particle" : "", "parse-names" : false, "suffix" : "" }, { "dropping-particle" : "", "family" : "Turcatti", "given" : "Gerardo", "non-dropping-particle" : "", "parse-names" : false, "suffix" : "" }, { "dropping-particle" : "", "family" : "Vandevondele", "given" : "Stephanie", "non-dropping-particle" : "", "parse-names" : false, "suffix" : "" }, { "dropping-particle" : "", "family" : "Verhovsky", "given" : "Yuli", "non-dropping-particle" : "", "parse-names" : false, "suffix" : "" }, { "dropping-particle" : "", "family" : "Virk", "given" : "Selene M", "non-dropping-particle" : "", "parse-names" : false, "suffix" : "" }, { "dropping-particle" : "", "family" : "Wakelin", "given" : "Suzanne", "non-dropping-particle" : "", "parse-names" : false, "suffix" : "" }, { "dropping-particle" : "", "family" : "Walcott", "given" : "Gregory C", "non-dropping-particle" : "", "parse-names" : false, "suffix" : "" }, { "dropping-particle" : "", "family" : "Wang", "given" : "Jingwen", "non-dropping-particle" : "", "parse-names" : false, "suffix" : "" }, { "dropping-particle" : "", "family" : "Worsley", "given" : "Graham J", "non-dropping-particle" : "", "parse-names" : false, "suffix" : "" }, { "dropping-particle" : "", "family" : "Yan", "given" : "Juying", "non-dropping-particle" : "", "parse-names" : false, "suffix" : "" }, { "dropping-particle" : "", "family" : "Yau", "given" : "Ling", "non-dropping-particle" : "", "parse-names" : false, "suffix" : "" }, { "dropping-particle" : "", "family" : "Zuerlein", "given" : "Mike", "non-dropping-particle" : "", "parse-names" : false, "suffix" : "" }, { "dropping-particle" : "", "family" : "Rogers", "given" : "Jane", "non-dropping-particle" : "", "parse-names" : false, "suffix" : "" }, { "dropping-particle" : "", "family" : "Mullikin", "given" : "James C", "non-dropping-particle" : "", "parse-names" : false, "suffix" : "" }, { "dropping-particle" : "", "family" : "Hurles", "given" : "Matthew E", "non-dropping-particle" : "", "parse-names" : false, "suffix" : "" }, { "dropping-particle" : "", "family" : "McCooke", "given" : "Nick J", "non-dropping-particle" : "", "parse-names" : false, "suffix" : "" }, { "dropping-particle" : "", "family" : "West", "given" : "John S", "non-dropping-particle" : "", "parse-names" : false, "suffix" : "" }, { "dropping-particle" : "", "family" : "Oaks", "given" : "Frank L", "non-dropping-particle" : "", "parse-names" : false, "suffix" : "" }, { "dropping-particle" : "", "family" : "Lundberg", "given" : "Peter L", "non-dropping-particle" : "", "parse-names" : false, "suffix" : "" }, { "dropping-particle" : "", "family" : "Klenerman", "given" : "David", "non-dropping-particle" : "", "parse-names" : false, "suffix" : "" }, { "dropping-particle" : "", "family" : "Durbin", "given" : "Richard", "non-dropping-particle" : "", "parse-names" : false, "suffix" : "" }, { "dropping-particle" : "", "family" : "Smith", "given" : "Anthony J", "non-dropping-particle" : "", "parse-names" : false, "suffix" : "" } ], "container-title" : "Nature", "id" : "ITEM-1", "issue" : "7218", "issued" : { "date-parts" : [ [ "2008", "11", "6" ] ] }, "note" : "Initial publication of the Illumina platform", "page" : "53-9", "title" : "Accurate whole human genome sequencing using reversible terminator chemistry.", "type" : "article-journal", "volume" : "456" }, "uris" : [ "http://www.mendeley.com/documents/?uuid=bc75b8f9-7956-4549-9081-210e2ed6f33b" ] } ], "mendeley" : { "previouslyFormattedCitation" : "(Bentley et al. 2008)" }, "properties" : { "noteIndex" : 0 }, "schema" : "https://github.com/citation-style-language/schema/raw/master/csl-citation.json" }</w:instrText>
      </w:r>
      <w:r w:rsidR="00EF5BDA">
        <w:fldChar w:fldCharType="separate"/>
      </w:r>
      <w:r w:rsidR="00EF5BDA" w:rsidRPr="00EF5BDA">
        <w:rPr>
          <w:noProof/>
        </w:rPr>
        <w:t>(Bentley et al. 2008)</w:t>
      </w:r>
      <w:r w:rsidR="00EF5BDA">
        <w:fldChar w:fldCharType="end"/>
      </w:r>
      <w:r>
        <w:t>.</w:t>
      </w:r>
      <w:r w:rsidR="00CC10C3">
        <w:t xml:space="preserve"> </w:t>
      </w:r>
      <w:r>
        <w:t>Since 2006, iterations of the Illumina platform (eg.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3" w:history="1">
        <w:r w:rsidR="0056361B" w:rsidRPr="0056361B">
          <w:rPr>
            <w:rStyle w:val="Hyperlink"/>
          </w:rPr>
          <w:t>Basespace blog</w:t>
        </w:r>
      </w:hyperlink>
      <w:r w:rsidR="0056361B">
        <w:t xml:space="preserve">, that they had sequenced a HapMap </w:t>
      </w:r>
      <w:hyperlink r:id="rId14"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nt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F52FD9">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754EF823" w:rsidR="0043408C" w:rsidRDefault="0043408C" w:rsidP="00EE5BD2">
      <w:pPr>
        <w:pStyle w:val="Figure-01-Title"/>
      </w:pPr>
      <w:bookmarkStart w:id="44" w:name="_Toc256001335"/>
      <w:bookmarkStart w:id="45" w:name="OLE_LINK5"/>
      <w:bookmarkStart w:id="46" w:name="OLE_LINK6"/>
      <w:r>
        <w:t xml:space="preserve">Figure </w:t>
      </w:r>
      <w:fldSimple w:instr=" STYLEREF 1 \s ">
        <w:r w:rsidR="00AA19E9">
          <w:rPr>
            <w:noProof/>
          </w:rPr>
          <w:t>1</w:t>
        </w:r>
      </w:fldSimple>
      <w:r w:rsidR="009947D8">
        <w:noBreakHyphen/>
      </w:r>
      <w:fldSimple w:instr=" SEQ Figure \* ARABIC \s 1 ">
        <w:r w:rsidR="00AA19E9">
          <w:rPr>
            <w:noProof/>
          </w:rPr>
          <w:t>2</w:t>
        </w:r>
      </w:fldSimple>
      <w:r>
        <w:t>, Cost of sequencing the human genome over time</w:t>
      </w:r>
      <w:bookmarkEnd w:id="44"/>
    </w:p>
    <w:p w14:paraId="1021DF4C" w14:textId="244C99BF" w:rsidR="0043408C" w:rsidRPr="0043408C" w:rsidRDefault="0043408C" w:rsidP="00F52FD9">
      <w:pPr>
        <w:pStyle w:val="Figure-03-Legend"/>
        <w:rPr>
          <w:noProof/>
        </w:rPr>
      </w:pPr>
      <w:r>
        <w:t xml:space="preserve">The costs of sequencing the human genome has decreased on a log scale over a roughly 10 year period thanks to major improvements in high-throughput </w:t>
      </w:r>
      <w:r>
        <w:lastRenderedPageBreak/>
        <w:t xml:space="preserve">sequencing. </w:t>
      </w:r>
      <w:proofErr w:type="gramStart"/>
      <w:r>
        <w:t xml:space="preserve">Data from </w:t>
      </w:r>
      <w:r w:rsidRPr="0043408C">
        <w:rPr>
          <w:noProof/>
        </w:rPr>
        <w:t>Wetterstrand KA.</w:t>
      </w:r>
      <w:proofErr w:type="gramEnd"/>
      <w:r w:rsidRPr="0043408C">
        <w:rPr>
          <w:noProof/>
        </w:rPr>
        <w:t xml:space="preserve"> DNA Sequencing Costs: Data from the NHGRI Genome Sequencing Program (GSP) Available at: </w:t>
      </w:r>
      <w:hyperlink r:id="rId16" w:history="1">
        <w:r w:rsidRPr="0043408C">
          <w:rPr>
            <w:rStyle w:val="Hyperlink"/>
          </w:rPr>
          <w:t>www.genome.gov/sequencingcosts</w:t>
        </w:r>
      </w:hyperlink>
      <w:r>
        <w:t>. Accessed 2013-09-03</w:t>
      </w:r>
    </w:p>
    <w:bookmarkEnd w:id="45"/>
    <w:bookmarkEnd w:id="46"/>
    <w:p w14:paraId="0C2C8B3E" w14:textId="49B98353" w:rsidR="0043408C" w:rsidRDefault="0043408C" w:rsidP="00F52FD9">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5FE35F1E" w:rsidR="006D7B9C" w:rsidRDefault="006D7B9C" w:rsidP="00392CB4">
      <w:r>
        <w:fldChar w:fldCharType="begin" w:fldLock="1"/>
      </w:r>
      <w:r w:rsidR="00485635">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7CB50D9D" w:rsidR="00081109" w:rsidRDefault="00081109" w:rsidP="00F52FD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485635">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48563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0B829F72" w:rsidR="00081109" w:rsidRPr="00213D57" w:rsidRDefault="00B424FC" w:rsidP="00F52FD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48563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485635">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485635">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485635">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485635">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2C71A3F8" w:rsidR="00B424FC" w:rsidRDefault="00B424FC" w:rsidP="00F52FD9">
      <w:pPr>
        <w:pStyle w:val="ThesisNormalCompressed"/>
      </w:pPr>
      <w:r>
        <w:lastRenderedPageBreak/>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485635">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485635">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w:t>
      </w:r>
      <w:proofErr w:type="gramStart"/>
      <w:r w:rsidR="005F2022">
        <w:t>:protein</w:t>
      </w:r>
      <w:proofErr w:type="gramEnd"/>
      <w:r w:rsidR="005F2022">
        <w:t xml:space="preserve">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485635">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485635">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48563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71BD5401" w14:textId="77777777" w:rsidR="00A74CB5" w:rsidRDefault="00A74CB5" w:rsidP="00F52FD9">
      <w:pPr>
        <w:pStyle w:val="ThesisNormalCompressed"/>
      </w:pPr>
    </w:p>
    <w:p w14:paraId="074CAB3E" w14:textId="23522D30" w:rsidR="00A74CB5" w:rsidRDefault="00A74CB5" w:rsidP="00F52FD9">
      <w:pPr>
        <w:pStyle w:val="ThesisNormalCompressed"/>
      </w:pPr>
      <w:r w:rsidRPr="00A74CB5">
        <w:t>&lt;Need to add PAL-Seq to the figure below&gt; See Paper Phil sent out from the Burge lab.</w:t>
      </w:r>
    </w:p>
    <w:p w14:paraId="7071C729" w14:textId="0B44A67A" w:rsidR="005700A5" w:rsidRDefault="005700A5" w:rsidP="00F52FD9">
      <w:pPr>
        <w:pStyle w:val="ThesisNormalCompressed"/>
      </w:pPr>
      <w:r>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gramStart"/>
      <w:r w:rsidRPr="005700A5">
        <w:rPr>
          <w:rFonts w:ascii="Times" w:hAnsi="Times" w:cs="Times New Roman"/>
          <w:sz w:val="20"/>
          <w:szCs w:val="20"/>
        </w:rPr>
        <w:t>Chang, Hyeshik, Jaechul Lim, Minju Ha, and V. Narry Kim.</w:t>
      </w:r>
      <w:proofErr w:type="gramEnd"/>
      <w:r w:rsidRPr="005700A5">
        <w:rPr>
          <w:rFonts w:ascii="Times" w:hAnsi="Times" w:cs="Times New Roman"/>
          <w:sz w:val="20"/>
          <w:szCs w:val="20"/>
        </w:rPr>
        <w:t xml:space="preserve"> 2014. “TAIL-Seq: Genome-Wide Determination of </w:t>
      </w:r>
      <w:proofErr w:type="gramStart"/>
      <w:r w:rsidRPr="005700A5">
        <w:rPr>
          <w:rFonts w:ascii="Times" w:hAnsi="Times" w:cs="Times New Roman"/>
          <w:sz w:val="20"/>
          <w:szCs w:val="20"/>
        </w:rPr>
        <w:t>Poly(</w:t>
      </w:r>
      <w:proofErr w:type="gramEnd"/>
      <w:r w:rsidRPr="005700A5">
        <w:rPr>
          <w:rFonts w:ascii="Times" w:hAnsi="Times" w:cs="Times New Roman"/>
          <w:sz w:val="20"/>
          <w:szCs w:val="20"/>
        </w:rPr>
        <w:t>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doi:10.1016/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r w:rsidRPr="005700A5">
        <w:rPr>
          <w:rFonts w:ascii="Times" w:hAnsi="Times" w:cs="Times New Roman"/>
          <w:sz w:val="20"/>
          <w:szCs w:val="20"/>
        </w:rPr>
        <w:t>Subtelny, Alexander O., Stephen W. Eichhorn, Grace R. Chen, Hazel Sive, and David P. Bartel. 2014. “</w:t>
      </w:r>
      <w:proofErr w:type="gramStart"/>
      <w:r w:rsidRPr="005700A5">
        <w:rPr>
          <w:rFonts w:ascii="Times" w:hAnsi="Times" w:cs="Times New Roman"/>
          <w:sz w:val="20"/>
          <w:szCs w:val="20"/>
        </w:rPr>
        <w:t>Poly(</w:t>
      </w:r>
      <w:proofErr w:type="gramEnd"/>
      <w:r w:rsidRPr="005700A5">
        <w:rPr>
          <w:rFonts w:ascii="Times" w:hAnsi="Times" w:cs="Times New Roman"/>
          <w:sz w:val="20"/>
          <w:szCs w:val="20"/>
        </w:rPr>
        <w:t xml:space="preserve">A)-Tail Profiling Reveals an Embryonic Switch in Translational Control.” </w:t>
      </w:r>
      <w:r w:rsidRPr="005700A5">
        <w:rPr>
          <w:rFonts w:ascii="Times" w:hAnsi="Times" w:cs="Times New Roman"/>
          <w:i/>
          <w:iCs/>
          <w:sz w:val="20"/>
          <w:szCs w:val="20"/>
        </w:rPr>
        <w:t>Nature</w:t>
      </w:r>
      <w:r w:rsidRPr="005700A5">
        <w:rPr>
          <w:rFonts w:ascii="Times" w:hAnsi="Times" w:cs="Times New Roman"/>
          <w:sz w:val="20"/>
          <w:szCs w:val="20"/>
        </w:rPr>
        <w:t xml:space="preserve"> (January 29). </w:t>
      </w:r>
      <w:proofErr w:type="gramStart"/>
      <w:r w:rsidRPr="005700A5">
        <w:rPr>
          <w:rFonts w:ascii="Times" w:hAnsi="Times" w:cs="Times New Roman"/>
          <w:sz w:val="20"/>
          <w:szCs w:val="20"/>
        </w:rPr>
        <w:t>doi:10.1038</w:t>
      </w:r>
      <w:proofErr w:type="gramEnd"/>
      <w:r w:rsidRPr="005700A5">
        <w:rPr>
          <w:rFonts w:ascii="Times" w:hAnsi="Times" w:cs="Times New Roman"/>
          <w:sz w:val="20"/>
          <w:szCs w:val="20"/>
        </w:rPr>
        <w:t>/nature13007. http://www.nature.com/doifinder/10.1038/nature13007.</w:t>
      </w:r>
    </w:p>
    <w:p w14:paraId="57F27378" w14:textId="77777777" w:rsidR="005700A5" w:rsidRDefault="005700A5" w:rsidP="00F52FD9">
      <w:pPr>
        <w:pStyle w:val="ThesisNormalCompressed"/>
      </w:pPr>
    </w:p>
    <w:p w14:paraId="045F2C66" w14:textId="77777777" w:rsidR="005700A5" w:rsidRPr="00A74CB5" w:rsidRDefault="005700A5" w:rsidP="00F52FD9">
      <w:pPr>
        <w:pStyle w:val="ThesisNormalCompressed"/>
      </w:pPr>
    </w:p>
    <w:p w14:paraId="62AB2235" w14:textId="77777777" w:rsidR="002A6CF3" w:rsidRDefault="002A6CF3" w:rsidP="00F52FD9">
      <w:pPr>
        <w:pStyle w:val="Figure-02-Figure"/>
      </w:pPr>
      <w:r>
        <w:lastRenderedPageBreak/>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19FCE804" w:rsidR="002A6CF3" w:rsidRDefault="002A6CF3" w:rsidP="00EE5BD2">
      <w:pPr>
        <w:pStyle w:val="Figure-01-Title"/>
      </w:pPr>
      <w:bookmarkStart w:id="47" w:name="_Toc256001336"/>
      <w:r>
        <w:t xml:space="preserve">Figure </w:t>
      </w:r>
      <w:fldSimple w:instr=" STYLEREF 1 \s ">
        <w:r w:rsidR="00AA19E9">
          <w:rPr>
            <w:noProof/>
          </w:rPr>
          <w:t>1</w:t>
        </w:r>
      </w:fldSimple>
      <w:r w:rsidR="009947D8">
        <w:noBreakHyphen/>
      </w:r>
      <w:fldSimple w:instr=" SEQ Figure \* ARABIC \s 1 ">
        <w:r w:rsidR="00AA19E9">
          <w:rPr>
            <w:noProof/>
          </w:rPr>
          <w:t>3</w:t>
        </w:r>
      </w:fldSimple>
      <w:r>
        <w:t>, Methods for HTS of RNA</w:t>
      </w:r>
      <w:bookmarkEnd w:id="47"/>
    </w:p>
    <w:p w14:paraId="3B39D057" w14:textId="42E12F7F" w:rsidR="009539D4" w:rsidRDefault="009539D4" w:rsidP="00F52FD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485635">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n        From Duplicate 1 ( \n        \n          Single-cell sequencing-based technologies will revolutionize whole-organism science.\n        \n         - Shapiro, Ehud; Biezuner, Tamir; Linnarsson, Sten )\n\n        \n        \n\n        \n\n        \n\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485635">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485635">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w:t>
      </w:r>
      <w:r w:rsidR="00100771">
        <w:lastRenderedPageBreak/>
        <w:t xml:space="preserve">informative </w:t>
      </w:r>
      <w:r w:rsidR="00895411">
        <w:t>endeavor</w:t>
      </w:r>
      <w:r w:rsidR="00E46D77">
        <w:t xml:space="preserve"> </w:t>
      </w:r>
      <w:r w:rsidR="00E46D77">
        <w:fldChar w:fldCharType="begin" w:fldLock="1"/>
      </w:r>
      <w:r w:rsidR="00485635">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485635">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485635">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        \nImportant and usefule quotes are reproduced and shown in line notes below.\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5681AB2B" w:rsidR="00B424FC" w:rsidRPr="00EB0E32" w:rsidRDefault="00EB0E32" w:rsidP="00F52FD9">
      <w:pPr>
        <w:pStyle w:val="ThesisNormalCompressed"/>
      </w:pPr>
      <w:r w:rsidRPr="00EB0E32">
        <w:t xml:space="preserve">Include this </w:t>
      </w:r>
      <w:proofErr w:type="gramStart"/>
      <w:r w:rsidRPr="00EB0E32">
        <w:t>Recent</w:t>
      </w:r>
      <w:proofErr w:type="gramEnd"/>
      <w:r w:rsidRPr="00EB0E32">
        <w:t xml:space="preserve"> citation for single-cell RNA-Seq versus cell pools</w:t>
      </w:r>
    </w:p>
    <w:p w14:paraId="02C9845A" w14:textId="77777777" w:rsidR="00EB0E32" w:rsidRPr="00EB0E32" w:rsidRDefault="00EB0E32" w:rsidP="00EB0E32">
      <w:pPr>
        <w:spacing w:before="100" w:beforeAutospacing="1" w:after="100" w:afterAutospacing="1" w:line="240" w:lineRule="auto"/>
        <w:ind w:left="480" w:hanging="480"/>
        <w:rPr>
          <w:rFonts w:ascii="Times" w:hAnsi="Times" w:cs="Times New Roman"/>
          <w:color w:val="FF0000"/>
          <w:sz w:val="20"/>
          <w:szCs w:val="20"/>
        </w:rPr>
      </w:pPr>
      <w:r w:rsidRPr="00EB0E32">
        <w:rPr>
          <w:rFonts w:ascii="Times" w:hAnsi="Times" w:cs="Times New Roman"/>
          <w:color w:val="FF0000"/>
          <w:sz w:val="20"/>
          <w:szCs w:val="20"/>
        </w:rPr>
        <w:t xml:space="preserve">Marinov, Georgi K, Brian a Williams, Kenneth McCue, Gary P Schroth, Jason Gertz, Richard M Myers, and Barbara J Wold. 2013. “From Single-Cell to Cell-Pool Transcriptomes: Stochasticity in Gene Expression and RNA Splicing.” </w:t>
      </w:r>
      <w:r w:rsidRPr="00EB0E32">
        <w:rPr>
          <w:rFonts w:ascii="Times" w:hAnsi="Times" w:cs="Times New Roman"/>
          <w:i/>
          <w:iCs/>
          <w:color w:val="FF0000"/>
          <w:sz w:val="20"/>
          <w:szCs w:val="20"/>
        </w:rPr>
        <w:t>Genome Research</w:t>
      </w:r>
      <w:r w:rsidRPr="00EB0E32">
        <w:rPr>
          <w:rFonts w:ascii="Times" w:hAnsi="Times" w:cs="Times New Roman"/>
          <w:color w:val="FF0000"/>
          <w:sz w:val="20"/>
          <w:szCs w:val="20"/>
        </w:rPr>
        <w:t xml:space="preserve"> (December 3): 496–510. doi:10.1101/gr.161034.113. http://www.ncbi.nlm.nih.gov/pubmed/24299736.</w:t>
      </w:r>
    </w:p>
    <w:p w14:paraId="479065E4" w14:textId="77777777" w:rsidR="00EB0E32" w:rsidRPr="00081109" w:rsidRDefault="00EB0E32" w:rsidP="00F52FD9">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08813F4A" w:rsidR="00701557" w:rsidRDefault="00701557" w:rsidP="00701557">
      <w:r>
        <w:t xml:space="preserve">&lt;Some useful information from this review </w:t>
      </w:r>
      <w:r>
        <w:fldChar w:fldCharType="begin" w:fldLock="1"/>
      </w:r>
      <w:r w:rsidR="00485635">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n        From Duplicate 1 ( \n        \n          Function of alternative splicing.\n        \n         - Kelemen, Olga; Convertini, Paolo; Zhang, Zhaiyi; Wen, Yuan; Shen, Manli; Falaleeva, Marina; Stamm, Stefan )\n\n        \n        \nReferenced in Spliceosomal pre-mRNA splicing book\nSeems to be a very good resource.\n\n        \n\n      ", "page" : "1-30", "publisher" : "Elsevier B.V.", "title" : "Function of alternative splicing.", "type" : "article-journal", "volume" : "514" }, "uris" : [ "http://www.mendeley.com/documents/?uuid=dc7248a1-745b-42d2-ada4-25b79bacab0c"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656375">
      <w:pPr>
        <w:pStyle w:val="CompressedNumberedOutline"/>
      </w:pPr>
      <w:r>
        <w:t>There is a AG dinucleotide exlusion zone between the brand point and 3´ SS in Ased exons (Gooding et al 2006)</w:t>
      </w:r>
    </w:p>
    <w:p w14:paraId="2251D971" w14:textId="77777777" w:rsidR="00701557" w:rsidRDefault="00701557" w:rsidP="00656375">
      <w:pPr>
        <w:pStyle w:val="CompressedNumberedOutline"/>
      </w:pPr>
    </w:p>
    <w:p w14:paraId="0E7AE448" w14:textId="77777777" w:rsidR="00701557" w:rsidRPr="00701557" w:rsidRDefault="00701557" w:rsidP="00656375">
      <w:pPr>
        <w:pStyle w:val="CompressedNumberedOutline"/>
        <w:numPr>
          <w:ilvl w:val="0"/>
          <w:numId w:val="0"/>
        </w:numPr>
        <w:ind w:left="720"/>
      </w:pPr>
    </w:p>
    <w:p w14:paraId="78731063" w14:textId="4E7318CF" w:rsidR="009539D4" w:rsidRDefault="009539D4" w:rsidP="009539D4">
      <w:r w:rsidRPr="00563470">
        <w:rPr>
          <w:highlight w:val="yellow"/>
        </w:rPr>
        <w:t>Mention the pair of papers in science, dec 2012 that discuss evolution using RNA-Seq</w:t>
      </w:r>
      <w:r w:rsidR="00792948" w:rsidRPr="00563470">
        <w:rPr>
          <w:highlight w:val="yellow"/>
        </w:rPr>
        <w:t xml:space="preserve"> </w:t>
      </w:r>
      <w:r w:rsidR="00792948" w:rsidRPr="00563470">
        <w:rPr>
          <w:highlight w:val="yellow"/>
        </w:rPr>
        <w:fldChar w:fldCharType="begin" w:fldLock="1"/>
      </w:r>
      <w:r w:rsidR="00485635">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GEO References\nGSE41338, GSE30352\n\n        \n\"We propose that the rapid divergence in AS patterns in vertebrate organs may have played a more widespread role in shaping species-specific dif- ferences than did changes in mRNA expression\"\n\n        \n\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n        \n\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F52FD9">
      <w:pPr>
        <w:pStyle w:val="ThesisNormalCompressed"/>
      </w:pPr>
      <w:r>
        <w:t xml:space="preserve">Add a section about long genes/transcripts? New papers discussing importance of topoisomerase just came out in Nature - </w:t>
      </w:r>
      <w:r w:rsidRPr="00BA377C">
        <w:t xml:space="preserve">King, Ian F., Chandri N. Yandava, Angela M. Mabb, Jack S. Hsiao, Hsien-Sung Huang, Brandon L. Pearson, J. Mauro Calabrese, et al. 2013. “Topoisomerases Facilitate Transcription of Long Genes Linked to Autism.” </w:t>
      </w:r>
      <w:r w:rsidRPr="00BA377C">
        <w:rPr>
          <w:i/>
          <w:iCs/>
        </w:rPr>
        <w:t>Nature</w:t>
      </w:r>
      <w:r w:rsidRPr="00BA377C">
        <w:t xml:space="preserve"> 501 (7465) (August 28): 58–62. </w:t>
      </w:r>
      <w:proofErr w:type="gramStart"/>
      <w:r w:rsidRPr="00BA377C">
        <w:t>doi:10.1038</w:t>
      </w:r>
      <w:proofErr w:type="gramEnd"/>
      <w:r w:rsidRPr="00BA377C">
        <w:t>/nature12504. http://www.nature.com/doifinder/10.1038/nature12504.</w:t>
      </w:r>
    </w:p>
    <w:p w14:paraId="7592D4F1" w14:textId="1D0028CC" w:rsidR="00BA377C" w:rsidRPr="009539D4" w:rsidRDefault="00BA377C" w:rsidP="009539D4"/>
    <w:p w14:paraId="0AEDF854" w14:textId="70B70438" w:rsidR="00691863" w:rsidRDefault="00691863" w:rsidP="00F52FD9">
      <w:pPr>
        <w:pStyle w:val="ThesisNormalCompressed"/>
      </w:pPr>
      <w:r>
        <w:t>Soon after the discovery of introns, it was reasoned that genes could be arranged in different combinations, greatly increasing the coding potential of a genome</w:t>
      </w:r>
      <w:r w:rsidR="007A4289">
        <w:t xml:space="preserve"> </w:t>
      </w:r>
      <w:r w:rsidR="00792948">
        <w:lastRenderedPageBreak/>
        <w:fldChar w:fldCharType="begin" w:fldLock="1"/>
      </w:r>
      <w:r w:rsidR="00485635">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485635">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485635">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485635">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485635">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0C7E58F9" w:rsidR="00691863" w:rsidRDefault="00691863" w:rsidP="00F52FD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485635">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485635">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485635">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485635">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63564CD8" w:rsidR="00691863" w:rsidRPr="00691863" w:rsidRDefault="00691863" w:rsidP="00F52FD9">
      <w:pPr>
        <w:pStyle w:val="ThesisNormalCompressed"/>
      </w:pPr>
      <w:r>
        <w:t>Sequence motifs that compose the AS code have been teased out</w:t>
      </w:r>
      <w:r w:rsidR="007A4289">
        <w:t xml:space="preserve"> </w:t>
      </w:r>
      <w:r w:rsidR="007A4289">
        <w:fldChar w:fldCharType="begin" w:fldLock="1"/>
      </w:r>
      <w:r w:rsidR="00485635">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485635">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Many of these approaches are performed in vitro and disregard the importance of cellular context on binding affinities.</w:t>
      </w:r>
      <w:r w:rsidR="00CC10C3">
        <w:t xml:space="preserve"> </w:t>
      </w:r>
      <w:r>
        <w:t xml:space="preserve">However, with the increasing </w:t>
      </w:r>
      <w:r>
        <w:lastRenderedPageBreak/>
        <w:t>accessibility of deep sequencing, many groups are extracting physiologically relevant, high-resolution data from traditional biochemical techniques</w:t>
      </w:r>
      <w:r w:rsidR="00B330A6">
        <w:fldChar w:fldCharType="begin" w:fldLock="1"/>
      </w:r>
      <w:r w:rsidR="00485635">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485635">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F52FD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F52FD9">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003C2BC8" w:rsidR="0074168A" w:rsidRDefault="0074168A" w:rsidP="00EE5BD2">
      <w:pPr>
        <w:pStyle w:val="Figure-01-Title"/>
      </w:pPr>
      <w:bookmarkStart w:id="48" w:name="_Toc256001337"/>
      <w:r>
        <w:t xml:space="preserve">Figure </w:t>
      </w:r>
      <w:fldSimple w:instr=" STYLEREF 1 \s ">
        <w:r w:rsidR="00AA19E9">
          <w:rPr>
            <w:noProof/>
          </w:rPr>
          <w:t>1</w:t>
        </w:r>
      </w:fldSimple>
      <w:r w:rsidR="009947D8">
        <w:noBreakHyphen/>
      </w:r>
      <w:fldSimple w:instr=" SEQ Figure \* ARABIC \s 1 ">
        <w:r w:rsidR="00AA19E9">
          <w:rPr>
            <w:noProof/>
          </w:rPr>
          <w:t>4</w:t>
        </w:r>
      </w:fldSimple>
      <w:r>
        <w:t>, Limitations of Sequencing technologies for the study of splicing coordination</w:t>
      </w:r>
      <w:bookmarkEnd w:id="48"/>
    </w:p>
    <w:p w14:paraId="5A8F0BA2" w14:textId="00EA4230" w:rsidR="00500D94" w:rsidRDefault="00500D94" w:rsidP="00F52FD9">
      <w:pPr>
        <w:pStyle w:val="ThesisNormalCompressed"/>
      </w:pPr>
      <w:r>
        <w:t>Microarrays rely on hybridization of a target sequence to a known probe averaging 25 to 100 nt in length</w:t>
      </w:r>
      <w:r w:rsidR="0084447A">
        <w:t xml:space="preserve"> </w:t>
      </w:r>
      <w:r w:rsidR="0084447A">
        <w:fldChar w:fldCharType="begin" w:fldLock="1"/>
      </w:r>
      <w:r w:rsidR="00485635">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 xml:space="preserve">Say we are investigating a transcript known to </w:t>
      </w:r>
      <w:r>
        <w:lastRenderedPageBreak/>
        <w:t>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485635">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48563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0259F33D" w:rsidR="00500D94" w:rsidRDefault="00500D94" w:rsidP="00F52FD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48563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485635">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r w:rsidRPr="00210B68">
        <w:rPr>
          <w:highlight w:val="lightGray"/>
        </w:rPr>
        <w:t>B</w:t>
      </w:r>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485635">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485635">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7A7BD6CF" w:rsidR="00500D94" w:rsidRDefault="00500D94" w:rsidP="00F52FD9">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485635">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485635">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F52FD9">
      <w:pPr>
        <w:pStyle w:val="ThesisNormalCompressed"/>
      </w:pPr>
    </w:p>
    <w:p w14:paraId="6D4286F7" w14:textId="11CFE95A" w:rsidR="00B473B9" w:rsidRPr="00500D94" w:rsidRDefault="00B473B9" w:rsidP="00F52FD9">
      <w:pPr>
        <w:pStyle w:val="ThesisNormalCompressed"/>
      </w:pPr>
      <w:r w:rsidRPr="00B473B9">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003AF6" w:rsidRDefault="00003AF6" w:rsidP="00F52FD9">
      <w:pPr>
        <w:pStyle w:val="ThesisNormalCompressed"/>
      </w:pPr>
      <w:r w:rsidRPr="00003AF6">
        <w:t>&lt;Consider a leadin with this paper, Osheim YN, Miller OL Jr et al (1985) RNP particles at splice junction sequences on Drosophila chorion transcripts. Cell 43(1): 143–151&gt;</w:t>
      </w:r>
      <w:r>
        <w:t xml:space="preserve"> </w:t>
      </w:r>
      <w:proofErr w:type="gramStart"/>
      <w:r>
        <w:t>That</w:t>
      </w:r>
      <w:proofErr w:type="gramEnd"/>
      <w:r>
        <w:t xml:space="preserve"> shows spliceosomes associated with nascent RNA transcripts</w:t>
      </w:r>
    </w:p>
    <w:p w14:paraId="5F6D3862" w14:textId="77777777" w:rsidR="00003AF6" w:rsidRDefault="00003AF6" w:rsidP="00F52FD9">
      <w:pPr>
        <w:pStyle w:val="ThesisNormalCompressed"/>
      </w:pPr>
    </w:p>
    <w:p w14:paraId="3483A797" w14:textId="3EEDC1EE" w:rsidR="002414F8" w:rsidRPr="002414F8" w:rsidRDefault="002414F8" w:rsidP="00F52FD9">
      <w:pPr>
        <w:pStyle w:val="ThesisNormalCompressed"/>
      </w:pPr>
      <w:r w:rsidRPr="002414F8">
        <w:lastRenderedPageBreak/>
        <w:t>&lt; Also consider referencing and discussing the Mediator complex and its effect on downstream splicing - read this paper: Bieberstein NI, Carrillo Oesterreich F, Straube K et al (2012) First exon length controls active chromatin signatures and transcription. Cell Rep 2(1):62–68&gt;</w:t>
      </w:r>
    </w:p>
    <w:p w14:paraId="184F8D55" w14:textId="77777777" w:rsidR="002414F8" w:rsidRPr="00003AF6" w:rsidRDefault="002414F8" w:rsidP="00F52FD9">
      <w:pPr>
        <w:pStyle w:val="ThesisNormalCompressed"/>
      </w:pPr>
    </w:p>
    <w:p w14:paraId="7D9AEE84" w14:textId="6A7CC0B6" w:rsidR="00500D94" w:rsidRDefault="00500D94" w:rsidP="00F52FD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F52FD9">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2549167D" w:rsidR="00C470D1" w:rsidRDefault="00C470D1" w:rsidP="00EE5BD2">
      <w:pPr>
        <w:pStyle w:val="Figure-01-Title"/>
      </w:pPr>
      <w:bookmarkStart w:id="49" w:name="_Toc256001338"/>
      <w:r>
        <w:t xml:space="preserve">Figure </w:t>
      </w:r>
      <w:fldSimple w:instr=" STYLEREF 1 \s ">
        <w:r w:rsidR="00AA19E9">
          <w:rPr>
            <w:noProof/>
          </w:rPr>
          <w:t>1</w:t>
        </w:r>
      </w:fldSimple>
      <w:r w:rsidR="009947D8">
        <w:noBreakHyphen/>
      </w:r>
      <w:fldSimple w:instr=" SEQ Figure \* ARABIC \s 1 ">
        <w:r w:rsidR="00AA19E9">
          <w:rPr>
            <w:noProof/>
          </w:rPr>
          <w:t>5</w:t>
        </w:r>
      </w:fldSimple>
      <w:r>
        <w:t>, Transcript structure of alternatively spliced section of Mouse Fibronectin</w:t>
      </w:r>
      <w:bookmarkEnd w:id="49"/>
    </w:p>
    <w:p w14:paraId="3BBD3FCE" w14:textId="2A975CF9" w:rsidR="00500D94" w:rsidRDefault="00500D94" w:rsidP="00F52FD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485635">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485635">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48563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622AFEAD" w14:textId="679D235B" w:rsidR="00875A59" w:rsidRDefault="00875A59" w:rsidP="00F52FD9">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485635">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xml:space="preserve">. This is accomplished through 'intrasplicing' involving an intronic sequence </w:t>
      </w:r>
      <w:r>
        <w:lastRenderedPageBreak/>
        <w:t>element (the 'intraexon')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485635">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n        From Duplicate 2 ( \n        \n          Subdivision of large introns in Drosophila by recursive splicing at nonexonic elements.\n        \n         - Burnette, James M; Miyamoto-Sato, Etsuko; Schaub, Marc a; Conklin, Jamie; Lopez, a Javier )\n\n        \n        \n\n        \n\n        \n\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r w:rsidR="007A3336" w:rsidRPr="007A3336">
        <w:rPr>
          <w:rFonts w:ascii="Lucida Grande" w:hAnsi="Lucida Grande" w:cs="Lucida Grande"/>
          <w:i/>
          <w:color w:val="000000"/>
        </w:rPr>
        <w:t>casin</w:t>
      </w:r>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485635">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n\n        \nHighlights importance of unique Dscam Isoform expression in neurons\n\n        \n\n        \n\n        \n\n        \n\n        \n\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Peng et al. examined human and mouse EST data looking for correlations between adjacent AS cassette exons </w:t>
      </w:r>
      <w:r w:rsidR="00D26B8D">
        <w:fldChar w:fldCharType="begin" w:fldLock="1"/>
      </w:r>
      <w:r w:rsidR="00485635">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000CE4C2" w:rsidR="005C3DFA" w:rsidRDefault="00563470" w:rsidP="00F52FD9">
      <w:pPr>
        <w:pStyle w:val="ThesisNormalCompressed"/>
        <w:divId w:val="472453775"/>
      </w:pPr>
      <w:r>
        <w:t xml:space="preserve">The last, most current, and thorough study of intra-gene splicing coordination involves the </w:t>
      </w:r>
      <w:r w:rsidRPr="00563470">
        <w:t>Caenorhabditis elegans</w:t>
      </w:r>
      <w:r>
        <w:t xml:space="preserve"> gene slo1 </w:t>
      </w:r>
      <w:r w:rsidR="00C920F4">
        <w:fldChar w:fldCharType="begin" w:fldLock="1"/>
      </w:r>
      <w:r w:rsidR="00485635">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n        \n\n        \n\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fldChar w:fldCharType="separate"/>
      </w:r>
      <w:r w:rsidR="00C920F4" w:rsidRPr="00C920F4">
        <w:rPr>
          <w:noProof/>
        </w:rPr>
        <w:t>(Glauser et al. 2011; B. E. Johnson et al. 2011)</w:t>
      </w:r>
      <w:r w:rsidR="00C920F4">
        <w:fldChar w:fldCharType="end"/>
      </w:r>
      <w:r w:rsidR="00C920F4">
        <w:t xml:space="preserve">. </w:t>
      </w:r>
      <w:r w:rsidR="00FB3B07">
        <w:t xml:space="preserve">The slo1 gene is the </w:t>
      </w:r>
      <w:r w:rsidR="00830F94" w:rsidRPr="00830F94">
        <w:t>C.elegans</w:t>
      </w:r>
      <w:r w:rsidR="00830F94">
        <w:t xml:space="preserve"> orthologue of the human BK channel gene Kcnma1, also known to undergo extensive alternative splicing </w:t>
      </w:r>
      <w:r w:rsidR="00830F94">
        <w:fldChar w:fldCharType="begin" w:fldLock="1"/>
      </w:r>
      <w:r w:rsidR="00485635">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Kcnma1 gene is highly developmentally, spatially, and tissue regulated. It is involved in a diverse range of cellular processes, including hearing, circadian </w:t>
      </w:r>
      <w:r w:rsidR="001C7E4A">
        <w:t>rhythms</w:t>
      </w:r>
      <w:r w:rsidR="00676E8D">
        <w:t xml:space="preserve">, urinary function, and vasoregulation </w:t>
      </w:r>
      <w:r w:rsidR="00676E8D">
        <w:fldChar w:fldCharType="begin" w:fldLock="1"/>
      </w:r>
      <w:r w:rsidR="00485635">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n        From Duplicate 2 ( \n        \n          Convergent evolution of alternative splices at domain boundaries of the BK channel.\n        \n         - Fodor, Anthony a; Aldrich, Richard W )\n\n        \n        \n\n        \n\n        \n\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slo1 can produce up to 12 different isoforms. Glauser et al. used QPCR to demonstrate </w:t>
      </w:r>
      <w:r w:rsidR="00210B68">
        <w:t>individual,</w:t>
      </w:r>
      <w:r w:rsidR="001C7E4A">
        <w:t xml:space="preserve"> AS region inclusion frequencies do not correspond to complete isoform frequencies, when measured via a TaqMan probe approach. They go on to describe a interdependent-splicing model that best fits the data, and support interdependence via mutations at one sight altering splicing at both upstream and downstream sites of AS, separated by atleast one other splicing event. After measuring the biophysical properties of the isoforms </w:t>
      </w:r>
      <w:r w:rsidR="001C7E4A">
        <w:fldChar w:fldCharType="begin" w:fldLock="1"/>
      </w:r>
      <w:r w:rsidR="00485635">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n\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Default="000D01A4" w:rsidP="00F52FD9">
      <w:pPr>
        <w:pStyle w:val="ThesisNormalCompressed"/>
        <w:divId w:val="472453775"/>
      </w:pPr>
      <w:r w:rsidRPr="000D01A4">
        <w:rPr>
          <w:highlight w:val="lightGray"/>
        </w:rPr>
        <w:t xml:space="preserve">Optional continue on with discussion and include Discuss long range RNA secondary structure and implecations of regulating alternative splicing (See Li, S., &amp; Breaker, R. R. (2013). </w:t>
      </w:r>
      <w:proofErr w:type="gramStart"/>
      <w:r w:rsidRPr="000D01A4">
        <w:rPr>
          <w:highlight w:val="lightGray"/>
        </w:rPr>
        <w:t>Eukaryotic TPP riboswitch regulation of alternative splicing involving long-distance base pairing.</w:t>
      </w:r>
      <w:proofErr w:type="gramEnd"/>
      <w:r w:rsidRPr="000D01A4">
        <w:rPr>
          <w:highlight w:val="lightGray"/>
        </w:rPr>
        <w:t xml:space="preserve"> Nucleic acids research, 41(5), 3022–31. doi:10.1093/nar/gkt057) and Reg of AS by long RANGE SS folder in Mendeley</w:t>
      </w:r>
    </w:p>
    <w:p w14:paraId="52A0D867" w14:textId="77777777" w:rsidR="00F84594" w:rsidRDefault="00F84594" w:rsidP="00F52FD9">
      <w:pPr>
        <w:pStyle w:val="ThesisNormalCompressed"/>
        <w:divId w:val="472453775"/>
      </w:pPr>
    </w:p>
    <w:p w14:paraId="470637CC" w14:textId="77777777" w:rsidR="00F84594" w:rsidRPr="00F84594" w:rsidRDefault="00F84594" w:rsidP="00F84594">
      <w:pPr>
        <w:pStyle w:val="NormalWeb"/>
        <w:ind w:left="480" w:hanging="480"/>
        <w:divId w:val="472453775"/>
      </w:pPr>
      <w:r w:rsidRPr="00F84594">
        <w:rPr>
          <w:color w:val="FF0000"/>
        </w:rPr>
        <w:t xml:space="preserve">Also insert </w:t>
      </w:r>
      <w:r>
        <w:rPr>
          <w:color w:val="FF0000"/>
        </w:rPr>
        <w:t xml:space="preserve">section on new paper describing long range chip interactions = </w:t>
      </w:r>
      <w:r w:rsidRPr="00F84594">
        <w:t xml:space="preserve">Liang, Jun, Laurent Lacroix, Adrien Gamot, Suresh Cuddapah, Sophie Queille, Priscillia Lhoumaud, Pierre Lepetit, et al. 2014. “Chromatin Immunoprecipitation Indirect Peaks Highlight Long-Range Interactions of Insulator Proteins and Pol II Pausing.” </w:t>
      </w:r>
      <w:r w:rsidRPr="00F84594">
        <w:rPr>
          <w:i/>
          <w:iCs/>
        </w:rPr>
        <w:t>Molecular Cell</w:t>
      </w:r>
      <w:r w:rsidRPr="00F84594">
        <w:t xml:space="preserve"> 5 (January): 672–681. doi:10.1016/j.molcel.2013.12.029. http://linkinghub.elsevier.com/retrieve/pii/S1097276514000355.</w:t>
      </w:r>
    </w:p>
    <w:p w14:paraId="7F9AC4B3" w14:textId="11E90AAB" w:rsidR="00F84594" w:rsidRPr="00F84594" w:rsidRDefault="00F84594" w:rsidP="00F52FD9">
      <w:pPr>
        <w:pStyle w:val="ThesisNormalCompressed"/>
        <w:divId w:val="472453775"/>
      </w:pPr>
    </w:p>
    <w:p w14:paraId="73ECBE43" w14:textId="26248E46" w:rsidR="0032443F" w:rsidRDefault="0032443F" w:rsidP="0032443F">
      <w:pPr>
        <w:pStyle w:val="Heading3"/>
        <w:divId w:val="472453775"/>
        <w:rPr>
          <w:i/>
        </w:rPr>
      </w:pPr>
      <w:r w:rsidRPr="0032443F">
        <w:rPr>
          <w:i/>
        </w:rPr>
        <w:t>Drosophila melanogaster Dscam1</w:t>
      </w:r>
    </w:p>
    <w:p w14:paraId="49EA3441" w14:textId="49433F77" w:rsidR="00451541" w:rsidRDefault="00451541" w:rsidP="00F52FD9">
      <w:pPr>
        <w:pStyle w:val="ThesisNormalCompressed"/>
      </w:pPr>
      <w:r w:rsidRPr="00451541">
        <w:t>It is easy to think of AS as a binary process. Isoform A or B is producing based upon picking either exon A or B. What quickly b</w:t>
      </w:r>
      <w:r w:rsidR="00F52FD9">
        <w:t>ecomes evident,</w:t>
      </w:r>
      <w:r w:rsidRPr="00451541">
        <w:t>and is far to</w:t>
      </w:r>
      <w:r w:rsidR="00F52FD9">
        <w:t>o</w:t>
      </w:r>
      <w:r w:rsidRPr="00451541">
        <w:t xml:space="preserve"> real for researchers building </w:t>
      </w:r>
      <w:r w:rsidR="00F52FD9" w:rsidRPr="00451541">
        <w:t xml:space="preserve">transcriptome assembly </w:t>
      </w:r>
      <w:r w:rsidRPr="00451541">
        <w:t xml:space="preserve">algorithms is that the </w:t>
      </w:r>
      <w:r w:rsidR="00F52FD9" w:rsidRPr="00451541">
        <w:t>combinatorial</w:t>
      </w:r>
      <w:r w:rsidRPr="00451541">
        <w:t xml:space="preserve"> nature of AS that makes it</w:t>
      </w:r>
      <w:r w:rsidR="00F52FD9">
        <w:t xml:space="preserve"> both</w:t>
      </w:r>
      <w:r w:rsidRPr="00451541">
        <w:t xml:space="preserve"> power means o</w:t>
      </w:r>
      <w:r w:rsidR="00F52FD9">
        <w:t>f generating isoform diversity and a difficult problem to study</w:t>
      </w:r>
      <w:r w:rsidR="00621FE0">
        <w:fldChar w:fldCharType="begin" w:fldLock="1"/>
      </w:r>
      <w:r w:rsidR="00485635">
        <w:instrText>ADDIN CSL_CITATION { "citationItems" : [ { "id" : "ITEM-1", "itemData" : { "DOI" : "10.1038/nprot.2012.016", "ISSN" : "1754-2189", "abstract" : "Recent advances in high-throughput cDNA sequencing (RNA-seq) can reveal new genes and splice variants and quantify expression genome-wide in a single assay. The volume and complexity of data from RNA-seq experiments necessitate scalable, fast and mathematically principled analysis software. TopHat and Cufflinks are free, open-source software tools for gene discovery and comprehensive expression analysis of high-throughput mRNA sequencing (RNA-seq) data. Together, they allow biologists to identify new genes and new splice variants of known ones, as well as compare gene and transcript expression under two or more conditions. This protocol describes in detail how to use TopHat and Cufflinks to perform such analyses. It also covers several accessory tools and utilities that aid in managing data, including CummeRbund, a tool for visualizing RNA-seq analysis results. Although the procedure assumes basic informatics skills, these tools assume little to no background with RNA-seq analysis and are meant for novices and experts alike. The protocol begins with raw sequencing reads and produces a transcriptome assembly, lists of differentially expressed and regulated genes and transcripts, and publication-quality visualizations of analysis results. The protocol's execution time depends on the volume of transcriptome sequencing data and available computing resources but takes less than 1 d of computer time for typical experiments and ~1 h of hands-on time.", "author" : [ { "dropping-particle" : "", "family" : "Trapnell", "given" : "Cole", "non-dropping-particle" : "", "parse-names" : false, "suffix" : "" }, { "dropping-particle" : "", "family" : "Roberts", "given" : "Adam", "non-dropping-particle" : "", "parse-names" : false, "suffix" : "" }, { "dropping-particle" : "", "family" : "Goff", "given" : "Loyal", "non-dropping-particle" : "", "parse-names" : false, "suffix" : "" }, { "dropping-particle" : "", "family" : "Pertea", "given" : "Geo", "non-dropping-particle" : "", "parse-names" : false, "suffix" : "" }, { "dropping-particle" : "", "family" : "Kim", "given" : "Daehwan", "non-dropping-particle" : "", "parse-names" : false, "suffix" : "" }, { "dropping-particle" : "", "family" : "Kelley", "given" : "David R", "non-dropping-particle" : "", "parse-names" : false, "suffix" : "" }, { "dropping-particle" : "", "family" : "Pimentel", "given" : "Harold", "non-dropping-particle" : "", "parse-names" : false, "suffix" : "" }, { "dropping-particle" : "", "family" : "Salzberg", "given" : "Steven L", "non-dropping-particle" : "", "parse-names" : false, "suffix" : "" }, { "dropping-particle" : "", "family" : "Rinn", "given" : "John L", "non-dropping-particle" : "", "parse-names" : false, "suffix" : "" }, { "dropping-particle" : "", "family" : "Pachter", "given" : "Lior", "non-dropping-particle" : "", "parse-names" : false, "suffix" : "" } ], "container-title" : "Nature Protocols", "id" : "ITEM-1", "issue" : "3", "issued" : { "date-parts" : [ [ "2012", "3" ] ] }, "page" : "562-578", "title" : "Differential gene and transcript expression analysis of RNA-seq experiments with TopHat and Cufflinks", "type" : "article-journal", "volume" : "7" }, "uris" : [ "http://www.mendeley.com/documents/?uuid=f31bc576-c537-4532-a438-99842e74c4e3" ] }, { "id" : "ITEM-2", "itemData" : { "DOI" : "10.1038/nprot.2013.084", "ISSN" : "1754-2189", "PMID" : "23845962", "abstract" : "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Blood", "given" : "Philip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Lieber", "given" : "Matthias",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dropping-particle" : "", "family" : "Strozzi", "given" : "Francesco", "non-dropping-particle" : "", "parse-names" : false, "suffix" : "" }, { "dropping-particle" : "", "family" : "Weeks", "given" : "Nathan", "non-dropping-particle" : "", "parse-names" : false, "suffix" : "" }, { "dropping-particle" : "", "family" : "Westerman", "given" : "Rick", "non-dropping-particle" : "", "parse-names" : false, "suffix" : "" }, { "dropping-particle" : "", "family" : "William", "given" : "Thomas", "non-dropping-particle" : "", "parse-names" : false, "suffix" : "" }, { "dropping-particle" : "", "family" : "Dewey", "given" : "Colin N", "non-dropping-particle" : "", "parse-names" : false, "suffix" : "" }, { "dropping-particle" : "", "family" : "Henschel", "given" : "Robert", "non-dropping-particle" : "", "parse-names" : false, "suffix" : "" }, { "dropping-particle" : "", "family" : "LeDuc", "given" : "Richard D", "non-dropping-particle" : "", "parse-names" : false, "suffix" : "" }, { "dropping-particle" : "", "family" : "Friedman", "given" : "Nir", "non-dropping-particle" : "", "parse-names" : false, "suffix" : "" }, { "dropping-particle" : "", "family" : "Regev", "given" : "Aviv", "non-dropping-particle" : "", "parse-names" : false, "suffix" : "" } ], "container-title" : "Nature Protocols", "id" : "ITEM-2", "issue" : "8", "issued" : { "date-parts" : [ [ "2013", "7", "11" ] ] }, "page" : "1494-1512", "title" : "De novo transcript sequence reconstruction from RNA-seq using the Trinity platform for reference generation and analysis", "type" : "article-journal", "volume" : "8" }, "uris" : [ "http://www.mendeley.com/documents/?uuid=5554366f-ce5d-43da-9b17-645808fb0ff9" ] } ], "mendeley" : { "previouslyFormattedCitation" : "(Trapnell et al. 2012; Haas et al. 2013)" }, "properties" : { "noteIndex" : 0 }, "schema" : "https://github.com/citation-style-language/schema/raw/master/csl-citation.json" }</w:instrText>
      </w:r>
      <w:r w:rsidR="00621FE0">
        <w:fldChar w:fldCharType="separate"/>
      </w:r>
      <w:r w:rsidR="00621FE0" w:rsidRPr="00621FE0">
        <w:rPr>
          <w:noProof/>
        </w:rPr>
        <w:t>(Trapnell et al. 2012; Haas et al. 2013)</w:t>
      </w:r>
      <w:r w:rsidR="00621FE0">
        <w:fldChar w:fldCharType="end"/>
      </w:r>
      <w:r w:rsidR="00F52FD9">
        <w:t>.</w:t>
      </w:r>
    </w:p>
    <w:p w14:paraId="518AA5DC" w14:textId="3CF6DA68" w:rsidR="00F52FD9" w:rsidRPr="00451541" w:rsidRDefault="00604BBD" w:rsidP="00F52FD9">
      <w:pPr>
        <w:pStyle w:val="ThesisNormalCompressed"/>
      </w:pPr>
      <w:hyperlink w:anchor="_Figures_to_make" w:history="1">
        <w:r w:rsidR="00F52FD9" w:rsidRPr="00F52FD9">
          <w:rPr>
            <w:rStyle w:val="Hyperlink"/>
          </w:rPr>
          <w:t>&lt;$Types of AS figure&gt;</w:t>
        </w:r>
      </w:hyperlink>
    </w:p>
    <w:p w14:paraId="0C346999" w14:textId="2F2F630F" w:rsidR="00451541" w:rsidRDefault="00451541" w:rsidP="00F52FD9">
      <w:pPr>
        <w:pStyle w:val="ThesisNormalCompressed"/>
      </w:pPr>
      <w:r w:rsidRPr="00451541">
        <w:t xml:space="preserve">One of the most recent attempts to investigate the breath of combinations produced by AS </w:t>
      </w:r>
      <w:r w:rsidR="00F52FD9">
        <w:t xml:space="preserve">is </w:t>
      </w:r>
      <w:r w:rsidRPr="00451541">
        <w:t xml:space="preserve">the already mentioned ENCODE project. ENCODE performed extremely in depth analysis of </w:t>
      </w:r>
      <w:r w:rsidR="00621FE0">
        <w:t>15</w:t>
      </w:r>
      <w:r w:rsidRPr="00451541">
        <w:t xml:space="preserve"> cell lines, and find that each isoform produces </w:t>
      </w:r>
      <w:r w:rsidR="00621FE0">
        <w:t>~10</w:t>
      </w:r>
      <w:r w:rsidRPr="00451541">
        <w:t xml:space="preserve"> transcripts per gene, with a broad distribution</w:t>
      </w:r>
      <w:r w:rsidR="00621FE0">
        <w:t xml:space="preserve"> in terms of isoforms expressed per sample</w:t>
      </w:r>
      <w:r w:rsidR="00F52FD9">
        <w:t>.</w:t>
      </w:r>
      <w:r w:rsidRPr="00451541">
        <w:t xml:space="preserve"> </w:t>
      </w:r>
    </w:p>
    <w:p w14:paraId="437070CC" w14:textId="5BD6A5D2" w:rsidR="00F52FD9" w:rsidRPr="00451541" w:rsidRDefault="00604BBD" w:rsidP="00F52FD9">
      <w:pPr>
        <w:pStyle w:val="ThesisNormalCompressed"/>
      </w:pPr>
      <w:hyperlink w:anchor="_Figures_to_make" w:history="1">
        <w:r w:rsidR="00F52FD9" w:rsidRPr="00F52FD9">
          <w:rPr>
            <w:rStyle w:val="Hyperlink"/>
          </w:rPr>
          <w:t>&lt;$Isoforms per gene histogram from ENCODE&gt;</w:t>
        </w:r>
      </w:hyperlink>
    </w:p>
    <w:p w14:paraId="195B6627" w14:textId="673491C9" w:rsidR="00451541" w:rsidRPr="00451541" w:rsidRDefault="00451541" w:rsidP="00F52FD9">
      <w:pPr>
        <w:pStyle w:val="ThesisNormalCompressed"/>
      </w:pPr>
      <w:r w:rsidRPr="00451541">
        <w:t>The ENCODE project clearly demonstrated that most genes can under AS in many more ways than previously appreciated. Most genes could be consider</w:t>
      </w:r>
      <w:r w:rsidR="00BD779F">
        <w:t>ed</w:t>
      </w:r>
      <w:r w:rsidRPr="00451541">
        <w:t xml:space="preserve"> as undergoing ‘complex’ AS</w:t>
      </w:r>
      <w:r w:rsidR="00BD779F">
        <w:t xml:space="preserve">, with numerous forms of AS (see $FIGURE X) </w:t>
      </w:r>
      <w:r w:rsidRPr="00451541">
        <w:t>Despite the prevalence of complex alternative spliced genes, just a few genes are used as exa</w:t>
      </w:r>
      <w:r w:rsidR="00F52FD9">
        <w:t>mples to illustrate numerical possibilities and biological significance</w:t>
      </w:r>
      <w:r w:rsidRPr="00451541">
        <w:t xml:space="preserve">. For </w:t>
      </w:r>
      <w:r w:rsidR="00F70E12">
        <w:t xml:space="preserve">example the human immune system relies heavily on </w:t>
      </w:r>
      <w:r w:rsidR="00F52FD9">
        <w:t xml:space="preserve">AS </w:t>
      </w:r>
      <w:r w:rsidR="00F70E12">
        <w:t xml:space="preserve">to be plastic toward antigen recognition and response </w:t>
      </w:r>
      <w:r w:rsidR="00F70E12">
        <w:fldChar w:fldCharType="begin" w:fldLock="1"/>
      </w:r>
      <w:r w:rsidR="00485635">
        <w:instrText>ADDIN CSL_CITATION { "citationItems" : [ { "id" : "ITEM-1", "itemData" : { "DOI" : "10.1038/nri1497", "ISSN" : "1474-1733", "author" : [ { "dropping-particle" : "", "family" : "Lynch", "given" : "Kristen W.", "non-dropping-particle" : "", "parse-names" : false, "suffix" : "" } ], "container-title" : "Nat Rev Immunol", "id" : "ITEM-1", "issue" : "12", "issued" : { "date-parts" : [ [ "2004", "12" ] ] }, "page" : "931-940", "title" : "Consequences of regulated pre-mRNA splicing in the immune system", "type" : "article-journal", "volume" : "4" }, "uris" : [ "http://www.mendeley.com/documents/?uuid=bf760958-0eba-4948-b483-a4dcdb9b6e16" ] } ], "mendeley" : { "previouslyFormattedCitation" : "(Lynch 2004)" }, "properties" : { "noteIndex" : 0 }, "schema" : "https://github.com/citation-style-language/schema/raw/master/csl-citation.json" }</w:instrText>
      </w:r>
      <w:r w:rsidR="00F70E12">
        <w:fldChar w:fldCharType="separate"/>
      </w:r>
      <w:r w:rsidR="00F70E12" w:rsidRPr="00F70E12">
        <w:rPr>
          <w:noProof/>
        </w:rPr>
        <w:t>(Lynch 2004)</w:t>
      </w:r>
      <w:r w:rsidR="00F70E12">
        <w:fldChar w:fldCharType="end"/>
      </w:r>
      <w:r w:rsidR="00F70E12">
        <w:t xml:space="preserve">. Modulation of extracellular signaling proteins such as </w:t>
      </w:r>
      <w:r w:rsidRPr="00451541">
        <w:t>CD</w:t>
      </w:r>
      <w:r w:rsidR="00F70E12">
        <w:t>44 and cellular adhesion protein CD45 have been well-studied</w:t>
      </w:r>
      <w:r w:rsidR="006763A7">
        <w:t xml:space="preserve"> </w:t>
      </w:r>
      <w:r w:rsidR="006763A7">
        <w:fldChar w:fldCharType="begin" w:fldLock="1"/>
      </w:r>
      <w:r w:rsidR="00485635">
        <w:instrText>ADDIN CSL_CITATION { "citationItems" : [ { "id" : "ITEM-1", "itemData" : { "DOI" : "10.1016/j.immuni.2008.12.005", "ISSN" : "1074-7613", "abstract" : "&lt;p&gt;&lt;br/&gt;Mechanisms underlying the regulated splicing of CD45 RNA have been long-standing puzzles. In this issue of Immunity, Wu et\u00a0al. (2008) identify hnRNPLL as a critical regulator of both signal-induced exon skipping in CD45 and global alternative-transcript expression in memory T\u00a0cells.&lt;/p&gt;", "author" : [ { "dropping-particle" : "", "family" : "Zikherman", "given" : "Julie", "non-dropping-particle" : "", "parse-names" : false, "suffix" : "" }, { "dropping-particle" : "", "family" : "Weiss", "given" : "Arthur", "non-dropping-particle" : "", "parse-names" : false, "suffix" : "" } ], "container-title" : "Immunity", "id" : "ITEM-1", "issue" : "6", "issued" : { "date-parts" : [ [ "2008", "12" ] ] }, "page" : "839-841", "shortTitle" : "Alternative Splicing of CD45", "title" : "Alternative Splicing of CD45: The Tip of the Iceberg", "type" : "article-journal", "volume" : "29" }, "uris" : [ "http://www.mendeley.com/documents/?uuid=8324b0c5-4a1b-41de-a990-11aae5ea0f5d" ] }, { "id" : "ITEM-2", "itemData" : { "DOI" : "10.1038/nrm1004", "ISSN" : "1471-0072", "PMID" : "12511867", "abstract" : "Cell-adhesion molecules, once believed to function primarily in tethering cells to extracellular ligands, are now recognized as having broader functions in cellular signalling cascades. The CD44 transmembrane glycoprotein family adds new aspects to these roles by participating in signal-transduction processes--not only by establishing specific transmembrane complexes, but also by organizing signalling cascades through association with the actin cytoskeleton. CD44 and its associated partner proteins monitor changes in the extracellular matrix that influence cell growth, survival and differentiation.", "author" : [ { "dropping-particle" : "", "family" : "Ponta", "given" : "Helmut", "non-dropping-particle" : "", "parse-names" : false, "suffix" : "" }, { "dropping-particle" : "", "family" : "Sherman", "given" : "Larry", "non-dropping-particle" : "", "parse-names" : false, "suffix" : "" }, { "dropping-particle" : "", "family" : "Herrlich", "given" : "Peter a", "non-dropping-particle" : "", "parse-names" : false, "suffix" : "" } ], "container-title" : "Nature reviews. Molecular cell biology", "id" : "ITEM-2", "issue" : "1", "issued" : { "date-parts" : [ [ "2003", "1" ] ] }, "page" : "33-45", "title" : "CD44: from adhesion molecules to signalling regulators.", "type" : "article-journal", "volume" : "4" }, "uris" : [ "http://www.mendeley.com/documents/?uuid=9676e97b-9891-471d-b416-9b218871c0e2" ] } ], "mendeley" : { "previouslyFormattedCitation" : "(Zikherman and Weiss 2008; Ponta, Sherman, and Herrlich 2003)" }, "properties" : { "noteIndex" : 0 }, "schema" : "https://github.com/citation-style-language/schema/raw/master/csl-citation.json" }</w:instrText>
      </w:r>
      <w:r w:rsidR="006763A7">
        <w:fldChar w:fldCharType="separate"/>
      </w:r>
      <w:r w:rsidR="006763A7" w:rsidRPr="006763A7">
        <w:rPr>
          <w:noProof/>
        </w:rPr>
        <w:t>(Zikherman and Weiss 2008; Ponta, Sherman, and Herrlich 2003)</w:t>
      </w:r>
      <w:r w:rsidR="006763A7">
        <w:fldChar w:fldCharType="end"/>
      </w:r>
      <w:r w:rsidRPr="00451541">
        <w:t xml:space="preserve">. </w:t>
      </w:r>
      <w:r w:rsidR="006763A7">
        <w:t xml:space="preserve">AS in humans however, does not seem to produce the number of unique possible combinations as AS of genes in simpler organisms, such as fruit flies, perhaps due to specialization of genes, or different genes that work in combination or complexes, as oppose to unique isoforms </w:t>
      </w:r>
      <w:r w:rsidR="006763A7">
        <w:fldChar w:fldCharType="begin" w:fldLock="1"/>
      </w:r>
      <w:r w:rsidR="00485635">
        <w:instrText>ADDIN CSL_CITATION { "citationItems" : [ { "id" : "ITEM-1", "itemData" : { "ISSN" : "0065-2598", "abstract" : "Alternative splicing is a powerful means of controlling gene expression and increasing protein diversity. Most genes express a limited number of mRNA isoforms, but there are several examples of genes that use alternative splicing to generate hundreds, thousands and even tens of thousands of isoforms. Collectively such genes are considered to undergo complex alternative splicing. The best example is the Drosophila Down syndrome cell adhesion molecule (Dscam) gene, which can generate 38,016 isoforms by the alternative splicing of 95 variable exons. In this review, we will describe several genes that use complex alternative splicing to generate large repertoires of mRNAs and what is known about the mechanisms by which they do so.", "author" : [ { "dropping-particle" : "", "family" : "Park", "given" : "Jung Woo", "non-dropping-particle" : "", "parse-names" : false, "suffix" : "" }, { "dropping-particle" : "", "family" : "Graveley", "given" : "Brenton R", "non-dropping-particle" : "", "parse-names" : false, "suffix" : "" } ], "container-title" : "Advances in Experimental Medicine and Biology", "id" : "ITEM-1", "issued" : { "date-parts" : [ [ "2007" ] ] }, "page" : "50-63", "title" : "Complex alternative splicing", "type" : "article-journal", "volume" : "623" }, "uris" : [ "http://www.mendeley.com/documents/?uuid=38599b8c-280c-4553-b0ef-4682702e1d81" ] } ], "mendeley" : { "previouslyFormattedCitation" : "(Park and Graveley 2007)" }, "properties" : { "noteIndex" : 0 }, "schema" : "https://github.com/citation-style-language/schema/raw/master/csl-citation.json" }</w:instrText>
      </w:r>
      <w:r w:rsidR="006763A7">
        <w:fldChar w:fldCharType="separate"/>
      </w:r>
      <w:r w:rsidR="006763A7" w:rsidRPr="006763A7">
        <w:rPr>
          <w:noProof/>
        </w:rPr>
        <w:t>(Park and Graveley 2007)</w:t>
      </w:r>
      <w:r w:rsidR="006763A7">
        <w:fldChar w:fldCharType="end"/>
      </w:r>
      <w:r w:rsidR="006763A7">
        <w:t xml:space="preserve">. For example, the fruit fly gene muscle </w:t>
      </w:r>
      <w:r w:rsidR="006763A7" w:rsidRPr="006763A7">
        <w:t>myosin heavy chain</w:t>
      </w:r>
      <w:r w:rsidR="006763A7">
        <w:t xml:space="preserve"> (</w:t>
      </w:r>
      <w:r w:rsidR="006763A7" w:rsidRPr="006763A7">
        <w:rPr>
          <w:i/>
        </w:rPr>
        <w:t>M</w:t>
      </w:r>
      <w:r w:rsidR="006763A7">
        <w:rPr>
          <w:i/>
        </w:rPr>
        <w:t>h</w:t>
      </w:r>
      <w:r w:rsidR="006763A7" w:rsidRPr="006763A7">
        <w:rPr>
          <w:i/>
        </w:rPr>
        <w:t>c</w:t>
      </w:r>
      <w:r w:rsidR="006763A7" w:rsidRPr="006763A7">
        <w:t>)</w:t>
      </w:r>
      <w:r w:rsidR="006763A7">
        <w:t xml:space="preserve"> can produce up to 480 different isoforms through AS of 17 different cassette exons </w:t>
      </w:r>
      <w:r w:rsidR="00485635">
        <w:fldChar w:fldCharType="begin" w:fldLock="1"/>
      </w:r>
      <w:r w:rsidR="00485635">
        <w:instrText>ADDIN CSL_CITATION { "citationItems" : [ { "id" : "ITEM-1", "itemData" : { "DOI" : "10.1038/302393a0", "ISSN" : "0028-0836", "author" : [ { "dropping-particle" : "", "family" : "Bernstein", "given" : "Sanford I.", "non-dropping-particle" : "", "parse-names" : false, "suffix" : "" }, { "dropping-particle" : "", "family" : "Mogami", "given" : "Kaname", "non-dropping-particle" : "", "parse-names" : false, "suffix" : "" }, { "dropping-particle" : "", "family" : "Donady", "given" : "J. James", "non-dropping-particle" : "", "parse-names" : false, "suffix" : "" }, { "dropping-particle" : "", "family" : "Emerson", "given" : "Charles P.", "non-dropping-particle" : "", "parse-names" : false, "suffix" : "" } ], "container-title" : "Nature", "id" : "ITEM-1", "issue" : "5907", "issued" : { "date-parts" : [ [ "1983", "3", "31" ] ] }, "page" : "393-397", "publisher" : "Nature Publishing Group", "title" : "Drosophila muscle myosin heavy chain encoded by a single gene in a cluster of muscle mutations", "type" : "article-journal", "volume" : "302" }, "uris" : [ "http://www.mendeley.com/documents/?uuid=4abf42e3-5cd6-4738-9360-ee0a021b5e7f" ] } ], "mendeley" : { "previouslyFormattedCitation" : "(Bernstein et al. 1983)" }, "properties" : { "noteIndex" : 0 }, "schema" : "https://github.com/citation-style-language/schema/raw/master/csl-citation.json" }</w:instrText>
      </w:r>
      <w:r w:rsidR="00485635">
        <w:fldChar w:fldCharType="separate"/>
      </w:r>
      <w:r w:rsidR="00485635" w:rsidRPr="00485635">
        <w:rPr>
          <w:noProof/>
        </w:rPr>
        <w:t>(Bernstein et al. 1983)</w:t>
      </w:r>
      <w:r w:rsidR="00485635">
        <w:fldChar w:fldCharType="end"/>
      </w:r>
      <w:r w:rsidR="006763A7">
        <w:rPr>
          <w:i/>
        </w:rPr>
        <w:t xml:space="preserve"> </w:t>
      </w:r>
      <w:r w:rsidR="006763A7" w:rsidRPr="006763A7">
        <w:t xml:space="preserve"> </w:t>
      </w:r>
      <w:r w:rsidR="00F52FD9" w:rsidRPr="006763A7">
        <w:t>Unquestionably</w:t>
      </w:r>
      <w:r w:rsidRPr="00451541">
        <w:t>,</w:t>
      </w:r>
      <w:r w:rsidR="00F52FD9">
        <w:t xml:space="preserve"> </w:t>
      </w:r>
      <w:r w:rsidRPr="00451541">
        <w:t xml:space="preserve">the gene most frequently used to demonstrate the combinatorial power of </w:t>
      </w:r>
      <w:r w:rsidR="0093362F">
        <w:t>AS is</w:t>
      </w:r>
      <w:r w:rsidR="00732BC2">
        <w:t xml:space="preserve"> fly</w:t>
      </w:r>
      <w:r w:rsidR="0093362F">
        <w:t xml:space="preserve"> </w:t>
      </w:r>
      <w:r w:rsidR="0093362F">
        <w:rPr>
          <w:i/>
        </w:rPr>
        <w:t>Dscam1</w:t>
      </w:r>
      <w:r w:rsidRPr="00451541">
        <w:t>.</w:t>
      </w:r>
    </w:p>
    <w:p w14:paraId="440E111E" w14:textId="237DA61E" w:rsidR="00451541" w:rsidRPr="00451541" w:rsidRDefault="00604BBD" w:rsidP="00F52FD9">
      <w:pPr>
        <w:pStyle w:val="ThesisNormalCompressed"/>
      </w:pPr>
      <w:hyperlink w:anchor="_Figures_to_make" w:history="1">
        <w:r w:rsidR="00451541" w:rsidRPr="0093362F">
          <w:rPr>
            <w:rStyle w:val="Hyperlink"/>
          </w:rPr>
          <w:t>&lt;</w:t>
        </w:r>
        <w:r w:rsidR="0093362F" w:rsidRPr="0093362F">
          <w:rPr>
            <w:rStyle w:val="Hyperlink"/>
          </w:rPr>
          <w:t>$Histogram of drosmel Tx AS events, showing how different Dscam is from others, similar to Brent’s talk&gt;</w:t>
        </w:r>
      </w:hyperlink>
      <w:r w:rsidR="0093362F">
        <w:t xml:space="preserve"> </w:t>
      </w:r>
    </w:p>
    <w:p w14:paraId="7C8CA004" w14:textId="71B23304" w:rsidR="000B6AFF" w:rsidRPr="000B6AFF" w:rsidRDefault="000B6AFF" w:rsidP="00F52FD9">
      <w:pPr>
        <w:pStyle w:val="ThesisNormalCompressed"/>
      </w:pPr>
      <w:r w:rsidRPr="000B6AFF">
        <w:t>Human</w:t>
      </w:r>
      <w:r>
        <w:rPr>
          <w:i/>
        </w:rPr>
        <w:t xml:space="preserve"> </w:t>
      </w:r>
      <w:r w:rsidR="0093362F">
        <w:rPr>
          <w:i/>
        </w:rPr>
        <w:t>Dscam</w:t>
      </w:r>
      <w:r w:rsidR="00732BC2">
        <w:rPr>
          <w:i/>
        </w:rPr>
        <w:t>,</w:t>
      </w:r>
      <w:r w:rsidR="00732BC2">
        <w:t xml:space="preserve"> for which drosmel </w:t>
      </w:r>
      <w:r w:rsidR="00732BC2" w:rsidRPr="00732BC2">
        <w:rPr>
          <w:i/>
        </w:rPr>
        <w:t>Dscam1</w:t>
      </w:r>
      <w:r w:rsidR="00732BC2">
        <w:t xml:space="preserve"> was named,</w:t>
      </w:r>
      <w:r w:rsidR="0093362F">
        <w:t xml:space="preserve"> was </w:t>
      </w:r>
      <w:r>
        <w:t xml:space="preserve">identified </w:t>
      </w:r>
      <w:r w:rsidRPr="000B6AFF">
        <w:t>Yamakawa</w:t>
      </w:r>
      <w:r>
        <w:t xml:space="preserve"> et al while looking for genes on chromosome 21, specifically band </w:t>
      </w:r>
      <w:r w:rsidRPr="000B6AFF">
        <w:t>21q22</w:t>
      </w:r>
      <w:r>
        <w:t>, where extra copies expressed in Down syndrome patients, a trisomy 21 disorder, may be causative for disease</w:t>
      </w:r>
      <w:r>
        <w:fldChar w:fldCharType="begin" w:fldLock="1"/>
      </w:r>
      <w:r w:rsidR="00485635">
        <w:instrText>ADDIN CSL_CITATION { "citationItems" : [ { "id" : "ITEM-1", "itemData" : { "ISSN" : "0964-6906", "PMID" : "9426258", "abstract" : "Down syndrome (DS), a major cause of mental retardation, is characterized by subtle abnormalities of cortical neuroanatomy, neurochemistry and function. Recent work has shown that chromosome band 21q22 is critical for many of the neurological phenotypes of DS. A gene, DSCAM (Down syndrome cell adhesion molecule), has now been isolated from chromosome band 21q22.2-22.3. Homology searches indicate that the putative DSCAM protein is a novel member of the immunoglobulin (Ig) superfamily that represents a new class of neural cell adhesion molecules. The sequence of cDNAs indicates alternative splicing and predicts two protein isoforms, both containing 10 Ig-C2 domains, with nine at the N-terminus and the tenth located between domains 4 and 5 of the following array of six fibronectin III domains, with or without the following transmembrane and intracellular domains. Northern analyses reveals the transcripts of 9.7, 8.5 and 7.6 kb primarily in brain. These transcripts are differentially expressed in substructures of the adult brain. Tissue in situ hybridization analyses of a mouse homolog of the DSCAM gene revealed broad expression within the nervous system at the time of neuronal differentiation in the neural tube, cortex, hippocampus, medulla, spinal cord and most neural crest-derived tissues. Given its location on chromosome 21, its specific expression in the central nervous system and neural crest, and the homologies to molecules involved in neural migration, differentiation, and synaptic function, we propose that DSCAM is involved in neural differentiation and contributes to the central and peripheral nervous system defects in DS.", "author" : [ { "dropping-particle" : "", "family" : "Yamakawa", "given" : "K", "non-dropping-particle" : "", "parse-names" : false, "suffix" : "" }, { "dropping-particle" : "", "family" : "Huot", "given" : "Y K", "non-dropping-particle" : "", "parse-names" : false, "suffix" : "" }, { "dropping-particle" : "", "family" : "Haendelt", "given" : "M a", "non-dropping-particle" : "", "parse-names" : false, "suffix" : "" }, { "dropping-particle" : "", "family" : "Hubert", "given" : "R", "non-dropping-particle" : "", "parse-names" : false, "suffix" : "" }, { "dropping-particle" : "", "family" : "Chen", "given" : "X N", "non-dropping-particle" : "", "parse-names" : false, "suffix" : "" }, { "dropping-particle" : "", "family" : "Lyons", "given" : "G E", "non-dropping-particle" : "", "parse-names" : false, "suffix" : "" }, { "dropping-particle" : "", "family" : "Korenberg", "given" : "J R", "non-dropping-particle" : "", "parse-names" : false, "suffix" : "" } ], "container-title" : "Human molecular genetics", "id" : "ITEM-1", "issue" : "2", "issued" : { "date-parts" : [ [ "1998", "2" ] ] }, "page" : "227-37", "title" : "DSCAM: a novel member of the immunoglobulin superfamily maps in a Down syndrome region and is involved in the development of the nervous system.", "type" : "article-journal", "volume" : "7" }, "uris" : [ "http://www.mendeley.com/documents/?uuid=4a1800d4-b7a9-4967-a21c-b904bfb20fac" ] } ], "mendeley" : { "previouslyFormattedCitation" : "(Yamakawa et al. 1998)" }, "properties" : { "noteIndex" : 0 }, "schema" : "https://github.com/citation-style-language/schema/raw/master/csl-citation.json" }</w:instrText>
      </w:r>
      <w:r>
        <w:fldChar w:fldCharType="separate"/>
      </w:r>
      <w:r w:rsidRPr="000B6AFF">
        <w:rPr>
          <w:noProof/>
        </w:rPr>
        <w:t>(Yamakawa et al. 1998)</w:t>
      </w:r>
      <w:r>
        <w:fldChar w:fldCharType="end"/>
      </w:r>
      <w:r>
        <w:t xml:space="preserve">. </w:t>
      </w:r>
      <w:r>
        <w:rPr>
          <w:i/>
        </w:rPr>
        <w:t xml:space="preserve">Dscam </w:t>
      </w:r>
      <w:r>
        <w:t>(</w:t>
      </w:r>
      <w:r w:rsidRPr="0093362F">
        <w:rPr>
          <w:u w:val="single"/>
        </w:rPr>
        <w:t>D</w:t>
      </w:r>
      <w:r>
        <w:t xml:space="preserve">own </w:t>
      </w:r>
      <w:r w:rsidRPr="0093362F">
        <w:rPr>
          <w:u w:val="single"/>
        </w:rPr>
        <w:t>S</w:t>
      </w:r>
      <w:r>
        <w:t xml:space="preserve">yndrome </w:t>
      </w:r>
      <w:r w:rsidRPr="0093362F">
        <w:rPr>
          <w:u w:val="single"/>
        </w:rPr>
        <w:t>C</w:t>
      </w:r>
      <w:r>
        <w:t xml:space="preserve">ellular </w:t>
      </w:r>
      <w:r w:rsidRPr="0093362F">
        <w:rPr>
          <w:u w:val="single"/>
        </w:rPr>
        <w:t>A</w:t>
      </w:r>
      <w:r>
        <w:t xml:space="preserve">dhesion </w:t>
      </w:r>
      <w:r w:rsidRPr="0093362F">
        <w:rPr>
          <w:u w:val="single"/>
        </w:rPr>
        <w:t>M</w:t>
      </w:r>
      <w:r>
        <w:t xml:space="preserve">olecule) was named according to this association, and its membership in the </w:t>
      </w:r>
      <w:r w:rsidRPr="000B6AFF">
        <w:t>immunoglobulin superfamily</w:t>
      </w:r>
      <w:r>
        <w:t xml:space="preserve"> of proteins with extracellular adhesion functions. Human </w:t>
      </w:r>
      <w:r>
        <w:rPr>
          <w:i/>
        </w:rPr>
        <w:t>Dscam</w:t>
      </w:r>
      <w:r>
        <w:t xml:space="preserve"> does under</w:t>
      </w:r>
      <w:r w:rsidR="00732BC2">
        <w:t>go some alternatively splicing and broadly expressed in the developing nervous system.</w:t>
      </w:r>
    </w:p>
    <w:p w14:paraId="1F4A3865" w14:textId="77777777" w:rsidR="00732BC2" w:rsidRPr="00451541" w:rsidRDefault="00604BBD" w:rsidP="00732BC2">
      <w:pPr>
        <w:pStyle w:val="ThesisNormalCompressed"/>
      </w:pPr>
      <w:hyperlink w:anchor="_Figures_to_make" w:history="1">
        <w:r w:rsidR="00732BC2" w:rsidRPr="00F52FD9">
          <w:rPr>
            <w:rStyle w:val="Hyperlink"/>
          </w:rPr>
          <w:t>&lt;$Dscam archecture figure&gt;</w:t>
        </w:r>
      </w:hyperlink>
    </w:p>
    <w:p w14:paraId="50D97AA6" w14:textId="43CF9B9B" w:rsidR="0093362F" w:rsidRDefault="00732BC2" w:rsidP="00F52FD9">
      <w:pPr>
        <w:pStyle w:val="ThesisNormalCompressed"/>
      </w:pPr>
      <w:r>
        <w:t xml:space="preserve">Complex AS of Drosmel </w:t>
      </w:r>
      <w:r>
        <w:rPr>
          <w:i/>
        </w:rPr>
        <w:t>Dscam1</w:t>
      </w:r>
      <w:r>
        <w:t xml:space="preserve"> was first noticed by the Zipursky lab in 2000. They were looking for XXX of </w:t>
      </w:r>
      <w:r>
        <w:rPr>
          <w:i/>
        </w:rPr>
        <w:t xml:space="preserve">dock </w:t>
      </w:r>
      <w:r>
        <w:t xml:space="preserve">and </w:t>
      </w:r>
      <w:r>
        <w:rPr>
          <w:i/>
        </w:rPr>
        <w:t>pak</w:t>
      </w:r>
      <w:r>
        <w:t xml:space="preserve">, when they observed that most clones </w:t>
      </w:r>
      <w:r>
        <w:lastRenderedPageBreak/>
        <w:t xml:space="preserve">of </w:t>
      </w:r>
      <w:r>
        <w:rPr>
          <w:i/>
        </w:rPr>
        <w:t>Dscam1</w:t>
      </w:r>
      <w:r>
        <w:t xml:space="preserve"> did not contain the same exons 4,6, &amp; 9. In fact, these three exons are chosen from three clusters of mutually-exclusive cassette exons, containing 12, 48, and 33 different options each. The initial report kicked off an exciting period of research into </w:t>
      </w:r>
      <w:r>
        <w:rPr>
          <w:i/>
        </w:rPr>
        <w:t>Dscam1</w:t>
      </w:r>
      <w:r>
        <w:t xml:space="preserve"> structure and function. T</w:t>
      </w:r>
      <w:r w:rsidR="0093362F">
        <w:t xml:space="preserve">he functional significance of </w:t>
      </w:r>
      <w:r w:rsidR="0093362F">
        <w:rPr>
          <w:i/>
        </w:rPr>
        <w:t xml:space="preserve">Dscam1 </w:t>
      </w:r>
      <w:r w:rsidR="0093362F">
        <w:t xml:space="preserve">AS was a major goal of multiple labs. </w:t>
      </w:r>
    </w:p>
    <w:p w14:paraId="21C292C7" w14:textId="53AD27BA" w:rsidR="0093362F" w:rsidRDefault="0093362F" w:rsidP="00F52FD9">
      <w:pPr>
        <w:pStyle w:val="ThesisNormalCompressed"/>
      </w:pPr>
      <w:r>
        <w:t xml:space="preserve">Before the highlights of </w:t>
      </w:r>
      <w:r>
        <w:rPr>
          <w:i/>
        </w:rPr>
        <w:t>Dscam1</w:t>
      </w:r>
      <w:r>
        <w:t xml:space="preserve"> research are reviewed, it is illustrative to discuss some basic drosmel anatomy. </w:t>
      </w:r>
      <w:r w:rsidR="00FC363D">
        <w:t>There are two main ‘peaks’ of Dscam expression, during early larval development, and during pupal development.</w:t>
      </w:r>
    </w:p>
    <w:p w14:paraId="7C33360A" w14:textId="2B17EC2B" w:rsidR="00FC363D" w:rsidRDefault="00604BBD" w:rsidP="00F52FD9">
      <w:pPr>
        <w:pStyle w:val="ThesisNormalCompressed"/>
      </w:pPr>
      <w:hyperlink w:anchor="_Figures_to_make" w:history="1">
        <w:r w:rsidR="00FC363D" w:rsidRPr="00FC363D">
          <w:rPr>
            <w:rStyle w:val="Hyperlink"/>
          </w:rPr>
          <w:t>&lt;$Dscam1 expression with relevant Drosmel Anatomy&gt;</w:t>
        </w:r>
      </w:hyperlink>
    </w:p>
    <w:p w14:paraId="46BCD834" w14:textId="2C6A26AB" w:rsidR="0093362F" w:rsidRDefault="00FC363D" w:rsidP="00FC363D">
      <w:pPr>
        <w:pStyle w:val="ThesisNormalCompressed"/>
      </w:pPr>
      <w:r>
        <w:t xml:space="preserve">During larval development, </w:t>
      </w:r>
      <w:r>
        <w:rPr>
          <w:i/>
        </w:rPr>
        <w:t>Dscam1</w:t>
      </w:r>
      <w:r>
        <w:t xml:space="preserve"> is expressed in the da neurons of the larval body wall, these neurons create a uniform sensory feed, allowing the larva to respond to mechanical stimulus. In the mushroom body, Dscam is expressed in neurons that travel from the XX as the bifurcate into each lob of the XX. </w:t>
      </w:r>
    </w:p>
    <w:p w14:paraId="7462C67D" w14:textId="77777777" w:rsidR="00FC363D" w:rsidRDefault="00FC363D" w:rsidP="00F52FD9">
      <w:pPr>
        <w:pStyle w:val="ThesisNormalCompressed"/>
      </w:pPr>
    </w:p>
    <w:p w14:paraId="5E9471BA" w14:textId="55BF2472" w:rsidR="00451541" w:rsidRPr="00451541" w:rsidRDefault="0093362F" w:rsidP="00F52FD9">
      <w:pPr>
        <w:pStyle w:val="ThesisNormalCompressed"/>
      </w:pPr>
      <w:r>
        <w:t>Papers to discuss.</w:t>
      </w:r>
    </w:p>
    <w:p w14:paraId="0C65ABCA" w14:textId="08B8498D" w:rsidR="00FC363D" w:rsidRPr="00451541" w:rsidRDefault="00451541" w:rsidP="00F52FD9">
      <w:pPr>
        <w:pStyle w:val="ThesisNormalCompressed"/>
      </w:pPr>
      <w:r w:rsidRPr="00451541">
        <w:tab/>
        <w:t>1. Shumicker</w:t>
      </w:r>
      <w:r w:rsidR="0093362F">
        <w:t xml:space="preserve"> 2000</w:t>
      </w:r>
      <w:r w:rsidR="00FC363D">
        <w:t xml:space="preserve"> - Discovery</w:t>
      </w:r>
      <w:r w:rsidR="00FC363D">
        <w:tab/>
      </w:r>
    </w:p>
    <w:p w14:paraId="31960AEF" w14:textId="20EA5894" w:rsidR="00451541" w:rsidRPr="00451541" w:rsidRDefault="00451541" w:rsidP="00F52FD9">
      <w:pPr>
        <w:pStyle w:val="ThesisNormalCompressed"/>
      </w:pPr>
      <w:r w:rsidRPr="00451541">
        <w:tab/>
        <w:t>2. Graveley 2001</w:t>
      </w:r>
      <w:r w:rsidR="00FC363D">
        <w:t xml:space="preserve"> - Regulation</w:t>
      </w:r>
    </w:p>
    <w:p w14:paraId="642E34FC" w14:textId="5954DBA3" w:rsidR="00451541" w:rsidRPr="00451541" w:rsidRDefault="00451541" w:rsidP="00F52FD9">
      <w:pPr>
        <w:pStyle w:val="ThesisNormalCompressed"/>
      </w:pPr>
      <w:r w:rsidRPr="00451541">
        <w:tab/>
        <w:t>3. Umass guy Suman lee</w:t>
      </w:r>
      <w:r w:rsidR="00FC363D">
        <w:t xml:space="preserve"> = Not sure</w:t>
      </w:r>
    </w:p>
    <w:p w14:paraId="5BB3904C" w14:textId="277AED0F" w:rsidR="00451541" w:rsidRPr="00451541" w:rsidRDefault="00451541" w:rsidP="00F52FD9">
      <w:pPr>
        <w:pStyle w:val="ThesisNormalCompressed"/>
      </w:pPr>
      <w:r w:rsidRPr="00451541">
        <w:tab/>
        <w:t>4. Neves 2004</w:t>
      </w:r>
      <w:r w:rsidR="00FC363D">
        <w:t xml:space="preserve"> - Diversity</w:t>
      </w:r>
    </w:p>
    <w:p w14:paraId="12B38AE7" w14:textId="31E5210E" w:rsidR="00451541" w:rsidRPr="00451541" w:rsidRDefault="00451541" w:rsidP="00F52FD9">
      <w:pPr>
        <w:pStyle w:val="ThesisNormalCompressed"/>
      </w:pPr>
      <w:r w:rsidRPr="00451541">
        <w:tab/>
        <w:t>5. Zhang 2004</w:t>
      </w:r>
      <w:r w:rsidR="00FC363D">
        <w:t xml:space="preserve"> - Diveristy</w:t>
      </w:r>
    </w:p>
    <w:p w14:paraId="0CE48ADA" w14:textId="7D6CA43D" w:rsidR="00451541" w:rsidRPr="00451541" w:rsidRDefault="00451541" w:rsidP="00F52FD9">
      <w:pPr>
        <w:pStyle w:val="ThesisNormalCompressed"/>
      </w:pPr>
      <w:r w:rsidRPr="00451541">
        <w:tab/>
        <w:t>6. Graveley 2004</w:t>
      </w:r>
      <w:r w:rsidR="00FC363D">
        <w:t xml:space="preserve"> – Selector and Docking</w:t>
      </w:r>
    </w:p>
    <w:p w14:paraId="36AF72E3" w14:textId="3FE15F77" w:rsidR="00451541" w:rsidRPr="00451541" w:rsidRDefault="00451541" w:rsidP="00F52FD9">
      <w:pPr>
        <w:pStyle w:val="ThesisNormalCompressed"/>
      </w:pPr>
      <w:r w:rsidRPr="00451541">
        <w:tab/>
        <w:t>7. Schmucker science 2005</w:t>
      </w:r>
      <w:r w:rsidR="00FC363D">
        <w:t xml:space="preserve"> – Diversity, Immunity</w:t>
      </w:r>
    </w:p>
    <w:p w14:paraId="03D72FF5" w14:textId="23A01E31" w:rsidR="00451541" w:rsidRPr="00451541" w:rsidRDefault="00451541" w:rsidP="00F52FD9">
      <w:pPr>
        <w:pStyle w:val="ThesisNormalCompressed"/>
      </w:pPr>
      <w:r w:rsidRPr="00451541">
        <w:tab/>
        <w:t>8. Hattori series</w:t>
      </w:r>
      <w:r w:rsidR="00FC363D">
        <w:t xml:space="preserve"> – Minimal require divsersity</w:t>
      </w:r>
    </w:p>
    <w:p w14:paraId="71577409" w14:textId="30891508" w:rsidR="00451541" w:rsidRPr="00451541" w:rsidRDefault="00451541" w:rsidP="00F52FD9">
      <w:pPr>
        <w:pStyle w:val="ThesisNormalCompressed"/>
      </w:pPr>
      <w:r w:rsidRPr="00451541">
        <w:tab/>
        <w:t>9. The cell paper mattori 2013</w:t>
      </w:r>
      <w:r w:rsidR="00FC363D">
        <w:t xml:space="preserve"> – Diversity dynamics, bunch of other cool stuff.</w:t>
      </w:r>
    </w:p>
    <w:p w14:paraId="2A46C33A" w14:textId="77777777" w:rsidR="00451541" w:rsidRPr="00451541" w:rsidRDefault="00451541" w:rsidP="00F52FD9">
      <w:pPr>
        <w:pStyle w:val="ThesisNormalCompressed"/>
      </w:pPr>
    </w:p>
    <w:p w14:paraId="229C3EBD" w14:textId="52F8FC9B" w:rsidR="00A74CB5" w:rsidRDefault="00A85490" w:rsidP="005A5D6F">
      <w:pPr>
        <w:pStyle w:val="Heading3"/>
      </w:pPr>
      <w:r>
        <w:t xml:space="preserve">RNA </w:t>
      </w:r>
      <w:r w:rsidR="006759C2">
        <w:t>S</w:t>
      </w:r>
      <w:r w:rsidR="00A74CB5">
        <w:t>equence investigation by ligation</w:t>
      </w:r>
    </w:p>
    <w:p w14:paraId="6789C6CF" w14:textId="4F78575E" w:rsidR="001D344F" w:rsidRPr="0093362F" w:rsidRDefault="001D344F" w:rsidP="0093362F">
      <w:pPr>
        <w:pStyle w:val="TableofFigures"/>
        <w:rPr>
          <w:rStyle w:val="ThesisNormalCompressedChar"/>
        </w:rPr>
      </w:pPr>
      <w:r w:rsidRPr="004542BD">
        <w:t xml:space="preserve">In the late 1960's and early 1970's, </w:t>
      </w:r>
      <w:r w:rsidR="00815449" w:rsidRPr="004542BD">
        <w:t>the Lehman and Richardson labs characterized two-workhorse enzymes of modern molecular biology</w:t>
      </w:r>
      <w:r w:rsidRPr="004542BD">
        <w:t>. Robert Lehman</w:t>
      </w:r>
      <w:r w:rsidR="004F6CAF" w:rsidRPr="004542BD">
        <w:t xml:space="preserve"> and colleges</w:t>
      </w:r>
      <w:r w:rsidRPr="004542BD">
        <w:t>, working at Stanford</w:t>
      </w:r>
      <w:r w:rsidR="006759C2" w:rsidRPr="004542BD">
        <w:t xml:space="preserve"> Medical School</w:t>
      </w:r>
      <w:r w:rsidRPr="004542BD">
        <w:t xml:space="preserve">, first described the activity of </w:t>
      </w:r>
      <w:r w:rsidR="004F6CAF" w:rsidRPr="004542BD">
        <w:t xml:space="preserve">'polynucleotide-joining enzyme' </w:t>
      </w:r>
      <w:r w:rsidR="006759C2" w:rsidRPr="004542BD">
        <w:t>f</w:t>
      </w:r>
      <w:r w:rsidRPr="004542BD">
        <w:t xml:space="preserve">rom </w:t>
      </w:r>
      <w:r w:rsidRPr="0093362F">
        <w:rPr>
          <w:rStyle w:val="ThesisNormalCompressedChar"/>
          <w:i/>
        </w:rPr>
        <w:t>E</w:t>
      </w:r>
      <w:r w:rsidR="0093362F">
        <w:rPr>
          <w:rStyle w:val="ThesisNormalCompressedChar"/>
          <w:i/>
        </w:rPr>
        <w:t>.</w:t>
      </w:r>
      <w:r w:rsidRPr="0093362F">
        <w:rPr>
          <w:rStyle w:val="ThesisNormalCompressedChar"/>
          <w:i/>
        </w:rPr>
        <w:t xml:space="preserve"> coli</w:t>
      </w:r>
      <w:r w:rsidRPr="0093362F">
        <w:rPr>
          <w:rStyle w:val="ThesisNormalCompressedChar"/>
        </w:rPr>
        <w:t xml:space="preserve"> (now known as E.coli DNA Ligase)</w:t>
      </w:r>
      <w:r w:rsidR="00B224DA" w:rsidRPr="0093362F">
        <w:rPr>
          <w:rStyle w:val="ThesisNormalCompressedChar"/>
        </w:rPr>
        <w:t xml:space="preserve"> </w:t>
      </w:r>
      <w:r w:rsidR="00B224DA" w:rsidRPr="0093362F">
        <w:rPr>
          <w:rStyle w:val="ThesisNormalCompressedChar"/>
        </w:rPr>
        <w:fldChar w:fldCharType="begin" w:fldLock="1"/>
      </w:r>
      <w:r w:rsidR="00485635">
        <w:rPr>
          <w:rStyle w:val="ThesisNormalCompressedChar"/>
        </w:rPr>
        <w:instrText>ADDIN CSL_CITATION { "citationItems" : [ { "id" : "ITEM-1",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1",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previouslyFormattedCitation" : "(Olivera and Lehman 1967)"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Olivera and Lehman 1967)</w:t>
      </w:r>
      <w:r w:rsidR="00B224DA" w:rsidRPr="0093362F">
        <w:rPr>
          <w:rStyle w:val="ThesisNormalCompressedChar"/>
        </w:rPr>
        <w:fldChar w:fldCharType="end"/>
      </w:r>
      <w:r w:rsidRPr="0093362F">
        <w:rPr>
          <w:rStyle w:val="ThesisNormalCompressedChar"/>
        </w:rPr>
        <w:t xml:space="preserve">. Work in this enzyme </w:t>
      </w:r>
      <w:r w:rsidR="00AA19E9" w:rsidRPr="0093362F">
        <w:rPr>
          <w:rStyle w:val="ThesisNormalCompressedChar"/>
        </w:rPr>
        <w:t>paralleled</w:t>
      </w:r>
      <w:r w:rsidRPr="0093362F">
        <w:rPr>
          <w:rStyle w:val="ThesisNormalCompressedChar"/>
        </w:rPr>
        <w:t xml:space="preserve"> that from </w:t>
      </w:r>
      <w:r w:rsidR="00AA19E9" w:rsidRPr="0093362F">
        <w:rPr>
          <w:rStyle w:val="ThesisNormalCompressedChar"/>
        </w:rPr>
        <w:t>Richardson lab at Harvard Medical school</w:t>
      </w:r>
      <w:r w:rsidRPr="0093362F">
        <w:rPr>
          <w:rStyle w:val="ThesisNormalCompressedChar"/>
        </w:rPr>
        <w:t xml:space="preserve">, where they focused on </w:t>
      </w:r>
      <w:r w:rsidR="00D42D69" w:rsidRPr="0093362F">
        <w:rPr>
          <w:rStyle w:val="ThesisNormalCompressedChar"/>
        </w:rPr>
        <w:t xml:space="preserve">'polynucleotide </w:t>
      </w:r>
      <w:r w:rsidRPr="0093362F">
        <w:rPr>
          <w:rStyle w:val="ThesisNormalCompressedChar"/>
        </w:rPr>
        <w:t>ligase</w:t>
      </w:r>
      <w:r w:rsidR="00D42D69" w:rsidRPr="0093362F">
        <w:rPr>
          <w:rStyle w:val="ThesisNormalCompressedChar"/>
        </w:rPr>
        <w:t xml:space="preserve">' from E. coli infected with </w:t>
      </w:r>
      <w:r w:rsidRPr="0093362F">
        <w:rPr>
          <w:rStyle w:val="ThesisNormalCompressedChar"/>
        </w:rPr>
        <w:t>T4 bacteriophage</w:t>
      </w:r>
      <w:r w:rsidR="00B224DA" w:rsidRPr="0093362F">
        <w:rPr>
          <w:rStyle w:val="ThesisNormalCompressedChar"/>
        </w:rPr>
        <w:t xml:space="preserve"> </w:t>
      </w:r>
      <w:r w:rsidR="00D42D69" w:rsidRPr="0093362F">
        <w:rPr>
          <w:rStyle w:val="ThesisNormalCompressedChar"/>
        </w:rPr>
        <w:t>(now known as T4 DNA ligase)</w:t>
      </w:r>
      <w:r w:rsidR="006759C2" w:rsidRPr="0093362F">
        <w:rPr>
          <w:rStyle w:val="ThesisNormalCompressedChar"/>
        </w:rPr>
        <w:t xml:space="preserve"> </w:t>
      </w:r>
      <w:r w:rsidR="00B224DA" w:rsidRPr="0093362F">
        <w:rPr>
          <w:rStyle w:val="ThesisNormalCompressedChar"/>
        </w:rPr>
        <w:fldChar w:fldCharType="begin" w:fldLock="1"/>
      </w:r>
      <w:r w:rsidR="00485635">
        <w:rPr>
          <w:rStyle w:val="ThesisNormalCompressedChar"/>
        </w:rPr>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mendeley" : { "previouslyFormattedCitation" : "(Weiss and Richardson 1967)"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Weiss and Richardson 1967)</w:t>
      </w:r>
      <w:r w:rsidR="00B224DA" w:rsidRPr="0093362F">
        <w:rPr>
          <w:rStyle w:val="ThesisNormalCompressedChar"/>
        </w:rPr>
        <w:fldChar w:fldCharType="end"/>
      </w:r>
      <w:r w:rsidRPr="0093362F">
        <w:rPr>
          <w:rStyle w:val="ThesisNormalCompressedChar"/>
        </w:rPr>
        <w:t>.</w:t>
      </w:r>
      <w:r w:rsidR="00B224DA" w:rsidRPr="0093362F">
        <w:rPr>
          <w:rStyle w:val="ThesisNormalCompressedChar"/>
        </w:rPr>
        <w:t xml:space="preserve"> It became clear that while these two enzyme's shared a common </w:t>
      </w:r>
      <w:r w:rsidR="00C92D79" w:rsidRPr="0093362F">
        <w:rPr>
          <w:rStyle w:val="ThesisNormalCompressedChar"/>
        </w:rPr>
        <w:t>mechanism</w:t>
      </w:r>
      <w:r w:rsidR="00B224DA" w:rsidRPr="0093362F">
        <w:rPr>
          <w:rStyle w:val="ThesisNormalCompressedChar"/>
        </w:rPr>
        <w:t xml:space="preserve">, worked out in detail later </w:t>
      </w:r>
      <w:r w:rsidR="00B224DA" w:rsidRPr="0093362F">
        <w:rPr>
          <w:rStyle w:val="ThesisNormalCompressedChar"/>
        </w:rPr>
        <w:fldChar w:fldCharType="begin" w:fldLock="1"/>
      </w:r>
      <w:r w:rsidR="00485635">
        <w:rPr>
          <w:rStyle w:val="ThesisNormalCompressedChar"/>
        </w:rPr>
        <w:instrText>ADDIN CSL_CITATION { "citationItems" : [ { "id" : "ITEM-1", "itemData" : { "ISSN" : "0021-9258, 1083-351X", "abstract" : "The DNA-joining reaction catalyzed by the Escherichia coli DNA ligase is markedly enhanced by low concentrations of monovalent cations, NH4+ being most effective. The Km for NH4+ is about 1 mm, and at saturating concentrations it increases the true Vmax by 20-fold. Under these conditions the Km for diphosphopyridine nucleotide is 7 \u00b5m, the Km for single strand breaks is 0.03 to 0.06 \u00b5m, and the turnover number is 25 sealing events per min. The DNA-joining reaction obeys ping-pong kinetics, thus providing kinetic evidence for the participation of a covalent intermediate, presumably ligase-adenylate. The rate of the ligase-catalyzed diphosphopyridine nucleotide-nicotinamide mononucleotide exchange reaction is unaffected by NH4+, indicating that the activation occurs at a step subsequent to the formation of ligase-adenylate; furthermore, the exchange reaction is faster than the rate of DNA-joining, demonstrating that ligase-adenylate can be formed at a rate sufficient to be an intermediate in the over-all reaction. The rate of release of adenosine 5'-monophosphate from synthetic DNA-adenylate in the absence of NH4+ is greater than the rate of DNA-joining, as expected for a kinetically significant intermediate. However, in the presence of NH4+, the rate of adenosine 5'-monophosphate release is less than that of the over-all reaction. Since NH4+ markedly increases the apparent rate of dissociation of ligase-adenylate from DNA, the result may reflect reversal of the reaction to form ligaseadenylate from ligase and DNA-adenylate and dissociation of this form of the enzyme from the DNA.", "author" : [ { "dropping-particle" : "", "family" : "Modrich", "given" : "Paul", "non-dropping-particle" : "", "parse-names" : false, "suffix" : "" }, { "dropping-particle" : "", "family" : "Lehman", "given" : "I. R.", "non-dropping-particle" : "", "parse-names" : false, "suffix" : "" } ], "container-title" : "Journal of Biological Chemistry", "id" : "ITEM-1", "issue" : "21", "issued" : { "date-parts" : [ [ "1973", "11" ] ] }, "note" : "Mechanism of DNA Ligase\n\n        \nMechanism of DNA Ligase\n\n        \nMechanism of DNA Ligase\n\n        \nMechanism of DNA Ligase\n\n        \nMechanism of DNA Ligase\n\n        \nMechanism of DNA Ligase\n\n        \nMechanism of DNA Ligase\n\n        \nMechanism of DNA Ligase", "page" : "7502-7511", "title" : "Deoxyribonucleic acid ligase. A steady state kinetic analysis of the reaction catalyzed by the enzyme from Escherichia coli", "type" : "article-journal", "volume" : "248" }, "uris" : [ "http://www.mendeley.com/documents/?uuid=0bc7b596-86ee-4bc3-a3a8-824996c02870" ] } ], "mendeley" : { "previouslyFormattedCitation" : "(Modrich and Lehman 1973)" }, "properties" : { "noteIndex" : 0 }, "schema" : "https://github.com/citation-style-language/schema/raw/master/csl-citation.json" }</w:instrText>
      </w:r>
      <w:r w:rsidR="00B224DA" w:rsidRPr="0093362F">
        <w:rPr>
          <w:rStyle w:val="ThesisNormalCompressedChar"/>
        </w:rPr>
        <w:fldChar w:fldCharType="separate"/>
      </w:r>
      <w:r w:rsidR="00B224DA" w:rsidRPr="0093362F">
        <w:rPr>
          <w:rStyle w:val="ThesisNormalCompressedChar"/>
          <w:noProof/>
        </w:rPr>
        <w:t>(Modrich and Lehman 1973)</w:t>
      </w:r>
      <w:r w:rsidR="00B224DA" w:rsidRPr="0093362F">
        <w:rPr>
          <w:rStyle w:val="ThesisNormalCompressedChar"/>
        </w:rPr>
        <w:fldChar w:fldCharType="end"/>
      </w:r>
      <w:r w:rsidR="00B224DA" w:rsidRPr="0093362F">
        <w:rPr>
          <w:rStyle w:val="ThesisNormalCompressedChar"/>
        </w:rPr>
        <w:t>, they had important differences. First</w:t>
      </w:r>
      <w:r w:rsidR="00D42D69" w:rsidRPr="0093362F">
        <w:rPr>
          <w:rStyle w:val="ThesisNormalCompressedChar"/>
        </w:rPr>
        <w:t xml:space="preserve">, E. Coli DNA ligase required a "cofactor" which was not ATP, </w:t>
      </w:r>
      <w:r w:rsidR="006759C2" w:rsidRPr="0093362F">
        <w:rPr>
          <w:rStyle w:val="ThesisNormalCompressedChar"/>
        </w:rPr>
        <w:t>(</w:t>
      </w:r>
      <w:r w:rsidR="00D42D69" w:rsidRPr="0093362F">
        <w:rPr>
          <w:rStyle w:val="ThesisNormalCompressedChar"/>
        </w:rPr>
        <w:t>now known to be NAD</w:t>
      </w:r>
      <w:r w:rsidR="006759C2" w:rsidRPr="0093362F">
        <w:rPr>
          <w:rStyle w:val="ThesisNormalCompressedChar"/>
        </w:rPr>
        <w:t>)</w:t>
      </w:r>
      <w:r w:rsidR="00AA19E9" w:rsidRPr="0093362F">
        <w:rPr>
          <w:rStyle w:val="ThesisNormalCompressedChar"/>
        </w:rPr>
        <w:t>;</w:t>
      </w:r>
      <w:r w:rsidR="00D42D69" w:rsidRPr="0093362F">
        <w:rPr>
          <w:rStyle w:val="ThesisNormalCompressedChar"/>
        </w:rPr>
        <w:t xml:space="preserve"> while for T4 DNA ligase the cofactor was ATP. Second, </w:t>
      </w:r>
      <w:r w:rsidR="00001793" w:rsidRPr="0093362F">
        <w:rPr>
          <w:rStyle w:val="ThesisNormalCompressedChar"/>
        </w:rPr>
        <w:t xml:space="preserve">only T4 DNA ligase will catalyze ligation of blunt-ended DNA </w:t>
      </w:r>
      <w:r w:rsidR="00001793" w:rsidRPr="0093362F">
        <w:rPr>
          <w:rStyle w:val="ThesisNormalCompressedChar"/>
        </w:rPr>
        <w:fldChar w:fldCharType="begin" w:fldLock="1"/>
      </w:r>
      <w:r w:rsidR="00485635">
        <w:rPr>
          <w:rStyle w:val="ThesisNormalCompressedChar"/>
        </w:rPr>
        <w:instrText>ADDIN CSL_CITATION { "citationItems" : [ { "id" : "ITEM-1", "itemData" : { "author" : [ { "dropping-particle" : "", "family" : "Tabor", "given" : "Stanley", "non-dropping-particle" : "", "parse-names" : false, "suffix" : "" } ], "container-title" : "Current Protocols in Molecular Biology", "id" : "ITEM-1", "issued" : { "date-parts" : [ [ "1987" ] ] }, "page" : "3.14.1-3.14.4", "title" : "DNA Ligases", "type" : "article-journal" }, "uris" : [ "http://www.mendeley.com/documents/?uuid=1d467f6f-12f2-4503-809c-6bf6ef7d0096" ] } ], "mendeley" : { "previouslyFormattedCitation" : "(Tabor 1987)" }, "properties" : { "noteIndex" : 0 }, "schema" : "https://github.com/citation-style-language/schema/raw/master/csl-citation.json" }</w:instrText>
      </w:r>
      <w:r w:rsidR="00001793" w:rsidRPr="0093362F">
        <w:rPr>
          <w:rStyle w:val="ThesisNormalCompressedChar"/>
        </w:rPr>
        <w:fldChar w:fldCharType="separate"/>
      </w:r>
      <w:r w:rsidR="00001793" w:rsidRPr="0093362F">
        <w:rPr>
          <w:rStyle w:val="ThesisNormalCompressedChar"/>
          <w:noProof/>
        </w:rPr>
        <w:t>(Tabor 1987)</w:t>
      </w:r>
      <w:r w:rsidR="00001793" w:rsidRPr="0093362F">
        <w:rPr>
          <w:rStyle w:val="ThesisNormalCompressedChar"/>
        </w:rPr>
        <w:fldChar w:fldCharType="end"/>
      </w:r>
      <w:r w:rsidR="00A85490" w:rsidRPr="0093362F">
        <w:rPr>
          <w:rStyle w:val="ThesisNormalCompressedChar"/>
        </w:rPr>
        <w:t>.</w:t>
      </w:r>
    </w:p>
    <w:p w14:paraId="780CA5B8" w14:textId="77777777" w:rsidR="004943D1" w:rsidRDefault="004943D1" w:rsidP="00F52FD9">
      <w:pPr>
        <w:pStyle w:val="Figure-02-Figure"/>
      </w:pPr>
      <w:r>
        <w:lastRenderedPageBreak/>
        <w:drawing>
          <wp:inline distT="0" distB="0" distL="0" distR="0" wp14:anchorId="1D7A4D3F" wp14:editId="7100D8FD">
            <wp:extent cx="5158517" cy="71663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LigationMechanism.ai"/>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158517" cy="7166356"/>
                    </a:xfrm>
                    <a:prstGeom prst="rect">
                      <a:avLst/>
                    </a:prstGeom>
                    <a:noFill/>
                    <a:ln>
                      <a:noFill/>
                    </a:ln>
                  </pic:spPr>
                </pic:pic>
              </a:graphicData>
            </a:graphic>
          </wp:inline>
        </w:drawing>
      </w:r>
    </w:p>
    <w:p w14:paraId="61C79D2C" w14:textId="7B90F445" w:rsidR="004943D1" w:rsidRDefault="004943D1" w:rsidP="004943D1">
      <w:pPr>
        <w:pStyle w:val="Figure-01-Title"/>
      </w:pPr>
      <w:bookmarkStart w:id="50" w:name="_Toc256001339"/>
      <w:r>
        <w:t xml:space="preserve">Figure </w:t>
      </w:r>
      <w:fldSimple w:instr=" STYLEREF 1 \s ">
        <w:r w:rsidR="00AA19E9">
          <w:rPr>
            <w:noProof/>
          </w:rPr>
          <w:t>1</w:t>
        </w:r>
      </w:fldSimple>
      <w:r w:rsidR="009947D8">
        <w:noBreakHyphen/>
      </w:r>
      <w:fldSimple w:instr=" SEQ Figure \* ARABIC \s 1 ">
        <w:r w:rsidR="00AA19E9">
          <w:rPr>
            <w:noProof/>
          </w:rPr>
          <w:t>6</w:t>
        </w:r>
      </w:fldSimple>
      <w:r>
        <w:t xml:space="preserve"> - Mechanism of </w:t>
      </w:r>
      <w:r w:rsidR="005B5548">
        <w:t xml:space="preserve">Rnl2 </w:t>
      </w:r>
      <w:r>
        <w:t>ATP-dependent ligation</w:t>
      </w:r>
      <w:bookmarkEnd w:id="50"/>
    </w:p>
    <w:p w14:paraId="58EF9A8A" w14:textId="2310CE8D" w:rsidR="004943D1" w:rsidRPr="004943D1" w:rsidRDefault="004943D1" w:rsidP="00F52FD9">
      <w:pPr>
        <w:pStyle w:val="Figure-03-Legend"/>
      </w:pPr>
      <w:r>
        <w:t>Adapted from Nandakumar</w:t>
      </w:r>
      <w:r w:rsidR="005B5548">
        <w:t xml:space="preserve">, Shuman, and </w:t>
      </w:r>
      <w:r>
        <w:t xml:space="preserve">Lima, Cell 2006; </w:t>
      </w:r>
      <w:r>
        <w:fldChar w:fldCharType="begin" w:fldLock="1"/>
      </w:r>
      <w:r w:rsidR="00485635">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r>
        <w:t xml:space="preserve">. </w:t>
      </w:r>
      <w:r w:rsidR="00817141">
        <w:t>A</w:t>
      </w:r>
      <w:r>
        <w:t xml:space="preserve">) </w:t>
      </w:r>
      <w:r w:rsidR="002B32A0">
        <w:t xml:space="preserve">Step 1: </w:t>
      </w:r>
      <w:r>
        <w:t xml:space="preserve">the </w:t>
      </w:r>
      <w:r w:rsidR="00A43CA4">
        <w:t>α-</w:t>
      </w:r>
      <w:r w:rsidR="00817141">
        <w:t xml:space="preserve">phosphate of ATP undergoes </w:t>
      </w:r>
      <w:r w:rsidR="00F00BDB">
        <w:t>n</w:t>
      </w:r>
      <w:r w:rsidR="00F00BDB" w:rsidRPr="00F00BDB">
        <w:t xml:space="preserve">ucleophilic </w:t>
      </w:r>
      <w:r w:rsidR="00817141">
        <w:t>attac</w:t>
      </w:r>
      <w:r w:rsidR="002B32A0">
        <w:t>k</w:t>
      </w:r>
      <w:r w:rsidR="00817141">
        <w:t xml:space="preserve"> from the </w:t>
      </w:r>
      <w:r w:rsidR="002B32A0">
        <w:t xml:space="preserve">active site lysine </w:t>
      </w:r>
      <w:r w:rsidR="00F00BDB">
        <w:rPr>
          <w:rFonts w:ascii="Cambria Math" w:hAnsi="Cambria Math" w:cs="Cambria Math"/>
        </w:rPr>
        <w:t>𝛆</w:t>
      </w:r>
      <w:r w:rsidR="00F00BDB">
        <w:rPr>
          <w:rFonts w:ascii="Times New Roman" w:hAnsi="Times New Roman" w:cs="Times New Roman"/>
        </w:rPr>
        <w:t>-</w:t>
      </w:r>
      <w:r w:rsidR="00817141" w:rsidRPr="00F00BDB">
        <w:t>a</w:t>
      </w:r>
      <w:r w:rsidRPr="00F00BDB">
        <w:t>mino group</w:t>
      </w:r>
      <w:r w:rsidR="00817141">
        <w:t xml:space="preserve">. B) The ligase is now charged with </w:t>
      </w:r>
      <w:r w:rsidR="002B32A0">
        <w:t xml:space="preserve">AMP and </w:t>
      </w:r>
      <w:r w:rsidR="00AA19E9">
        <w:t>i</w:t>
      </w:r>
      <w:r w:rsidR="002B32A0">
        <w:t>norganic phosphate (PPi) is freed into solution</w:t>
      </w:r>
      <w:r w:rsidR="00757B7C">
        <w:t xml:space="preserve">. C) </w:t>
      </w:r>
      <w:r w:rsidR="002B32A0">
        <w:t>Step 2: Nucleophilic</w:t>
      </w:r>
      <w:r w:rsidR="00757B7C">
        <w:t xml:space="preserve"> attac</w:t>
      </w:r>
      <w:r w:rsidR="002B32A0">
        <w:t>k</w:t>
      </w:r>
      <w:r w:rsidR="00757B7C">
        <w:t xml:space="preserve"> by the 5´ </w:t>
      </w:r>
      <w:r w:rsidR="002B32A0">
        <w:t>phosphate</w:t>
      </w:r>
      <w:r w:rsidR="00757B7C">
        <w:t xml:space="preserve"> on the </w:t>
      </w:r>
      <w:r w:rsidR="002B32A0">
        <w:t xml:space="preserve">3´ nick side </w:t>
      </w:r>
      <w:r w:rsidR="00757B7C">
        <w:t>DNA to the AMP</w:t>
      </w:r>
      <w:proofErr w:type="gramStart"/>
      <w:r w:rsidR="00757B7C">
        <w:t>:</w:t>
      </w:r>
      <w:r w:rsidR="002B32A0">
        <w:t>l</w:t>
      </w:r>
      <w:r w:rsidR="00757B7C">
        <w:t>igase</w:t>
      </w:r>
      <w:proofErr w:type="gramEnd"/>
      <w:r w:rsidR="00757B7C">
        <w:t xml:space="preserve"> intermediate. D) The 'adenylated' DNA is now competent for DNA </w:t>
      </w:r>
      <w:r w:rsidR="002B32A0">
        <w:t>ligation</w:t>
      </w:r>
      <w:r w:rsidR="00757B7C">
        <w:t xml:space="preserve">. E) </w:t>
      </w:r>
      <w:r w:rsidR="002B32A0">
        <w:t xml:space="preserve">Step 3: the </w:t>
      </w:r>
      <w:r w:rsidR="00757B7C">
        <w:t xml:space="preserve">3´ </w:t>
      </w:r>
      <w:r w:rsidR="002B32A0">
        <w:t xml:space="preserve">OH on the </w:t>
      </w:r>
      <w:r w:rsidR="00EC3DA8">
        <w:t>5</w:t>
      </w:r>
      <w:r w:rsidR="002B32A0">
        <w:t xml:space="preserve">´ side of the nick </w:t>
      </w:r>
      <w:r w:rsidR="00757B7C">
        <w:t xml:space="preserve">performs </w:t>
      </w:r>
      <w:r w:rsidR="002B32A0">
        <w:t>nucleophilic</w:t>
      </w:r>
      <w:r w:rsidR="00757B7C">
        <w:t xml:space="preserve"> </w:t>
      </w:r>
      <w:r w:rsidR="00757B7C">
        <w:lastRenderedPageBreak/>
        <w:t>attac</w:t>
      </w:r>
      <w:r w:rsidR="002B32A0">
        <w:t>k</w:t>
      </w:r>
      <w:r w:rsidR="00757B7C">
        <w:t xml:space="preserve"> on the 5´ P</w:t>
      </w:r>
      <w:r w:rsidR="002B32A0">
        <w:t>O</w:t>
      </w:r>
      <w:r w:rsidR="002B32A0">
        <w:rPr>
          <w:vertAlign w:val="subscript"/>
        </w:rPr>
        <w:t>4</w:t>
      </w:r>
      <w:r w:rsidR="00757B7C">
        <w:t xml:space="preserve"> across the DNA nick, liberating AMP into solution. F) Sealed nick resulting in: Ligase; AMP; and completely dsDNA.</w:t>
      </w:r>
    </w:p>
    <w:p w14:paraId="1571C863" w14:textId="77777777" w:rsidR="004943D1" w:rsidRPr="00EB71E5" w:rsidRDefault="004943D1" w:rsidP="00F52FD9">
      <w:pPr>
        <w:pStyle w:val="Figure-02-Figure"/>
      </w:pPr>
    </w:p>
    <w:p w14:paraId="0DA0B918" w14:textId="5B95C014" w:rsidR="00EB71E5" w:rsidRPr="00EC3DA8" w:rsidRDefault="00D15D23" w:rsidP="00F52FD9">
      <w:pPr>
        <w:pStyle w:val="ThesisNormalCompressed"/>
      </w:pPr>
      <w:r>
        <w:t xml:space="preserve">Show in the figure above is the ligation mechanism of Rnl2, but the </w:t>
      </w:r>
      <w:r w:rsidR="00EC3DA8">
        <w:t xml:space="preserve">general mechanism </w:t>
      </w:r>
      <w:r w:rsidR="00AA19E9">
        <w:t>is</w:t>
      </w:r>
      <w:r w:rsidR="00EC3DA8">
        <w:t xml:space="preserve"> common to virtually all </w:t>
      </w:r>
      <w:r w:rsidR="00AA19E9">
        <w:t xml:space="preserve">ligases </w:t>
      </w:r>
      <w:r w:rsidR="00EC3DA8">
        <w:t>studied, RNA and DNA both. The first step of ligation ("Step1") is covalent attachment of AMP to an active site residue, liberating inorganic phosphate into solution. Step 2 is transfer of that AMP to the 5´ P</w:t>
      </w:r>
      <w:r>
        <w:t>O</w:t>
      </w:r>
      <w:r w:rsidR="00EC3DA8">
        <w:rPr>
          <w:vertAlign w:val="subscript"/>
        </w:rPr>
        <w:t>4</w:t>
      </w:r>
      <w:r w:rsidR="00EC3DA8">
        <w:t xml:space="preserve"> on the 3´ side of the nick. Finally, in step 3 AMP acts as a leaving group, catalyzing phosphodiester bond formation between the 3´ OH and 5´ PO</w:t>
      </w:r>
      <w:r w:rsidR="00EC3DA8">
        <w:rPr>
          <w:vertAlign w:val="subscript"/>
        </w:rPr>
        <w:t>4</w:t>
      </w:r>
      <w:r w:rsidR="00EC3DA8">
        <w:t xml:space="preserve"> resulting in ligated DNA.</w:t>
      </w:r>
    </w:p>
    <w:p w14:paraId="01144C5D" w14:textId="7296ED6F" w:rsidR="00301AF6" w:rsidRDefault="005B5548" w:rsidP="00F52FD9">
      <w:pPr>
        <w:pStyle w:val="ThesisNormalCompressed"/>
      </w:pPr>
      <w:r>
        <w:t>In addition to working out the general mechanism of ligation, t</w:t>
      </w:r>
      <w:r w:rsidR="003E0E7D">
        <w:t>he lack of preference by T4 DNA ligase for terminal polynucleotide structures</w:t>
      </w:r>
      <w:r>
        <w:t xml:space="preserve"> was also realized</w:t>
      </w:r>
      <w:r w:rsidR="003E0E7D">
        <w:t xml:space="preserve">. The activity of this enzyme on different combinations of nucleic acids was reported nearly simultaneously by the Khorana and Richardson labs </w:t>
      </w:r>
      <w:r w:rsidR="003E0E7D">
        <w:fldChar w:fldCharType="begin" w:fldLock="1"/>
      </w:r>
      <w:r w:rsidR="00485635">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note" : "This paper is very well done, and torough.\n\n        \nThey use end-labeled (32P) oligos against different 'polymers' to test the possible activities of T4 'polynucleotide' ligase (I'm assuming this is the same as the current 'T4 DNA ligase'. They call the 'homopolymer' the RNA/DNA;DNA reaction.\n\n        \nThey find that, in contast to E.Coli DNA ligase, previous characterized by Olivera and Lehman (1968), that T4 DNA ligase will catalyze RNA-templated DNA;DNA, and DNA-tempalted RNA:RNA reactions.\n\n        \nOne particularly cool quote is \n\n        \n&gt;\"Although the rates observed with the hybrid molecule are greatly reduced compared to the deoxyribonucleotide substrates, the reaction can be carried to completeion by either prolonged incubation or by the addition of excess enzyme\"\n\n        \n\n        \nMake sure to see the Kleppe 1970 paper that came out just before this, showing the RNA-tempalte DNA:DNA activity for T4 DNA ligase technically first.",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rsidR="003E0E7D">
        <w:fldChar w:fldCharType="separate"/>
      </w:r>
      <w:r w:rsidR="003E0E7D" w:rsidRPr="003E0E7D">
        <w:rPr>
          <w:noProof/>
        </w:rPr>
        <w:t>(Kleppe, Van de Sande, and Khorana 1970; Fareed, Wilt, and Richardson 1971)</w:t>
      </w:r>
      <w:r w:rsidR="003E0E7D">
        <w:fldChar w:fldCharType="end"/>
      </w:r>
      <w:r w:rsidR="003E0E7D">
        <w:t>. Both of these papers describe an activity of T4 DNA ligase</w:t>
      </w:r>
      <w:r w:rsidR="00255EFF">
        <w:t xml:space="preserve">, </w:t>
      </w:r>
      <w:r w:rsidR="003E0E7D" w:rsidRPr="00255EFF">
        <w:rPr>
          <w:u w:val="single"/>
        </w:rPr>
        <w:t>RNA-templated DNA</w:t>
      </w:r>
      <w:proofErr w:type="gramStart"/>
      <w:r w:rsidR="003E0E7D" w:rsidRPr="00255EFF">
        <w:rPr>
          <w:u w:val="single"/>
        </w:rPr>
        <w:t>:DNA</w:t>
      </w:r>
      <w:proofErr w:type="gramEnd"/>
      <w:r w:rsidR="003E0E7D" w:rsidRPr="00255EFF">
        <w:rPr>
          <w:u w:val="single"/>
        </w:rPr>
        <w:t xml:space="preserve"> ligat</w:t>
      </w:r>
      <w:r w:rsidR="00255EFF" w:rsidRPr="00255EFF">
        <w:rPr>
          <w:u w:val="single"/>
        </w:rPr>
        <w:t>ion</w:t>
      </w:r>
      <w:r w:rsidR="00255EFF" w:rsidRPr="00255EFF">
        <w:t xml:space="preserve">, </w:t>
      </w:r>
      <w:r w:rsidR="003E0E7D">
        <w:t>that is of particular relevance to this work. Importantly, E.</w:t>
      </w:r>
      <w:r>
        <w:t xml:space="preserve"> </w:t>
      </w:r>
      <w:r w:rsidR="003E0E7D">
        <w:t xml:space="preserve">coli DNA ligase will not join DNA strands templated from RNA </w:t>
      </w:r>
      <w:r w:rsidR="003E0E7D">
        <w:fldChar w:fldCharType="begin" w:fldLock="1"/>
      </w:r>
      <w:r w:rsidR="00485635">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3E0E7D">
        <w:fldChar w:fldCharType="separate"/>
      </w:r>
      <w:r w:rsidR="003E0E7D" w:rsidRPr="003E0E7D">
        <w:rPr>
          <w:noProof/>
        </w:rPr>
        <w:t>(Bullard and Bowater 2006)</w:t>
      </w:r>
      <w:r w:rsidR="003E0E7D">
        <w:fldChar w:fldCharType="end"/>
      </w:r>
      <w:r w:rsidR="006759C2">
        <w:t xml:space="preserve">. Soon after demonstrating </w:t>
      </w:r>
      <w:r w:rsidR="00255EFF">
        <w:t>activities</w:t>
      </w:r>
      <w:r w:rsidR="003E0E7D">
        <w:t xml:space="preserve"> in vitro, the Khor</w:t>
      </w:r>
      <w:r w:rsidR="006759C2">
        <w:t xml:space="preserve">ana lab was the first to report detection of DNA in vivo </w:t>
      </w:r>
      <w:r>
        <w:t>by</w:t>
      </w:r>
      <w:r w:rsidR="006759C2">
        <w:t xml:space="preserve"> ligation</w:t>
      </w:r>
      <w:r w:rsidR="009E5082">
        <w:t xml:space="preserve"> </w:t>
      </w:r>
      <w:r w:rsidR="009E5082">
        <w:fldChar w:fldCharType="begin" w:fldLock="1"/>
      </w:r>
      <w:r w:rsidR="00485635">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note" : "This shows the use in vivo of ligase-based DNA detection!\n\n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rsidR="009E5082">
        <w:fldChar w:fldCharType="separate"/>
      </w:r>
      <w:r w:rsidR="009E5082" w:rsidRPr="006759C2">
        <w:rPr>
          <w:noProof/>
        </w:rPr>
        <w:t>(Besmer et al. 1972)</w:t>
      </w:r>
      <w:r w:rsidR="009E5082">
        <w:fldChar w:fldCharType="end"/>
      </w:r>
      <w:r w:rsidR="006759C2">
        <w:t xml:space="preserve"> </w:t>
      </w:r>
      <w:r w:rsidR="009E5082">
        <w:t xml:space="preserve">setting up an orthogonal field (respective to PCR) of nucleic acid sequence characterization </w:t>
      </w:r>
      <w:r w:rsidR="009E5082">
        <w:fldChar w:fldCharType="begin" w:fldLock="1"/>
      </w:r>
      <w:r w:rsidR="00485635">
        <w:instrText>ADDIN CSL_CITATION { "citationItems" : [ { "id" : "ITEM-1", "itemData" : { "DOI" : "10.1146/annurev-anchem-060908-155239", "ISSN" : "1936-1335", "PMID" : "20636060", "abstract" : "Analytical reactions in which short DNA strands are used in combination with DNA ligases have proven useful for measuring, decoding, and locating most classes of macromolecules. Given the need to accumulate large amounts of precise molecular information from biological systems in research and in diagnostics, ligation reactions will continue to offer valuable strategies for advanced analytical reactions. Here, we provide a basis for further development of methods by reviewing the history of analytical ligation reactions, discussing the properties of ligation reactions that render them suitable for engineering novel assays, describing a wide range of successful ligase-based assays, and briefly considering future directions.", "author" : [ { "dropping-particle" : "", "family" : "Conze", "given" : "Tim", "non-dropping-particle" : "", "parse-names" : false, "suffix" : "" }, { "dropping-particle" : "", "family" : "Shetye", "given" : "Alysha", "non-dropping-particle" : "", "parse-names" : false, "suffix" : "" }, { "dropping-particle" : "", "family" : "Tanaka", "given" : "Yuki", "non-dropping-particle" : "", "parse-names" : false, "suffix" : "" }, { "dropping-particle" : "", "family" : "Gu", "given" : "Jijuan", "non-dropping-particle" : "", "parse-names" : false, "suffix" : "" }, { "dropping-particle" : "", "family" : "Larsson", "given" : "Chatarina", "non-dropping-particle" : "", "parse-names" : false, "suffix" : "" }, { "dropping-particle" : "", "family" : "G\u00f6ransson", "given" : "Jenny", "non-dropping-particle" : "", "parse-names" : false, "suffix" : "" }, { "dropping-particle" : "", "family" : "Tavoosidana", "given" : "Gholamreza", "non-dropping-particle" : "", "parse-names" : false, "suffix" : "" }, { "dropping-particle" : "", "family" : "S\u00f6derberg", "given" : "Ola", "non-dropping-particle" : "", "parse-names" : false, "suffix" : "" }, { "dropping-particle" : "", "family" : "Nilsson", "given" : "Mats", "non-dropping-particle" : "", "parse-names" : false, "suffix" : "" }, { "dropping-particle" : "", "family" : "Landegren", "given" : "Ulf", "non-dropping-particle" : "", "parse-names" : false, "suffix" : "" } ], "container-title" : "Annual review of analytical chemistry (Palo Alto, Calif.)", "id" : "ITEM-1", "issued" : { "date-parts" : [ [ "2009", "1" ] ] }, "note" : "\n        From Duplicate 1 ( \n        \n          Analysis of genes, transcripts, and proteins via DNA ligation.\n        \n         - Conze, Tim; Shetye, Alysha; Tanaka, Yuki; Gu, Jijuan; Larsson, Chatarina; G\u00f6ransson, Jenny; Tavoosidana, Gholamreza; S\u00f6derberg, Ola; Nilsson, Mats; Landegren, Ulf )\n\n        \n        \nA good review article in the beginning.  It tails off quickly once it talks about Padlock probes in terms of application to my own work.\n\n        \n\n        \n\n        \n\n      ", "page" : "215-39", "title" : "Analysis of genes, transcripts, and proteins via DNA ligation.", "type" : "article-journal", "volume" : "2" }, "uris" : [ "http://www.mendeley.com/documents/?uuid=e1ebf1b4-19c4-4ea6-bc2c-9c8ccfbcfb18" ] } ], "mendeley" : { "previouslyFormattedCitation" : "(Conze et al. 2009)" }, "properties" : { "noteIndex" : 0 }, "schema" : "https://github.com/citation-style-language/schema/raw/master/csl-citation.json" }</w:instrText>
      </w:r>
      <w:r w:rsidR="009E5082">
        <w:fldChar w:fldCharType="separate"/>
      </w:r>
      <w:r w:rsidR="009E5082" w:rsidRPr="009E5082">
        <w:rPr>
          <w:noProof/>
        </w:rPr>
        <w:t>(Conze et al. 2009)</w:t>
      </w:r>
      <w:r w:rsidR="009E5082">
        <w:fldChar w:fldCharType="end"/>
      </w:r>
      <w:r w:rsidR="006759C2">
        <w:t xml:space="preserve">. </w:t>
      </w:r>
    </w:p>
    <w:p w14:paraId="461FFDB9" w14:textId="02A15EB4" w:rsidR="00E91E54" w:rsidRDefault="009E5082" w:rsidP="00F52FD9">
      <w:pPr>
        <w:pStyle w:val="ThesisNormalCompressed"/>
      </w:pPr>
      <w:r>
        <w:t>RNA-templated DNA</w:t>
      </w:r>
      <w:proofErr w:type="gramStart"/>
      <w:r>
        <w:t>:DNA</w:t>
      </w:r>
      <w:proofErr w:type="gramEnd"/>
      <w:r>
        <w:t xml:space="preserve"> ligation activity is very useful for a </w:t>
      </w:r>
      <w:r w:rsidR="005B5548">
        <w:t>two</w:t>
      </w:r>
      <w:r>
        <w:t xml:space="preserve"> reasons: 1) Using RNA as the template means no modification </w:t>
      </w:r>
      <w:r w:rsidR="005B5548">
        <w:t xml:space="preserve">is </w:t>
      </w:r>
      <w:r>
        <w:t xml:space="preserve">made to the molecule being </w:t>
      </w:r>
      <w:r w:rsidR="005B5548">
        <w:t>characterized</w:t>
      </w:r>
      <w:r>
        <w:t xml:space="preserve">, in contrast to cDNA analysis, where the RNA has been converted by </w:t>
      </w:r>
      <w:r w:rsidR="00D15D23">
        <w:t>an</w:t>
      </w:r>
      <w:r>
        <w:t xml:space="preserve"> enzyme (RT); and 2) </w:t>
      </w:r>
      <w:r w:rsidR="005B5548">
        <w:t>s</w:t>
      </w:r>
      <w:r>
        <w:t>ynthesis of DNA probes, used in ligation, is inherently easier and cheaper compared to RNA probes. In addition to being cheaper, high-through</w:t>
      </w:r>
      <w:r w:rsidR="00AD45AF">
        <w:t>put</w:t>
      </w:r>
      <w:r>
        <w:t xml:space="preserve"> synthesis of DNA probes has been common place since to adoption of microarrays as a standard gene expression measurement tool </w:t>
      </w:r>
      <w:r w:rsidR="00AD45AF">
        <w:fldChar w:fldCharType="begin" w:fldLock="1"/>
      </w:r>
      <w:r w:rsidR="00485635">
        <w:instrText>ADDIN CSL_CITATION { "citationItems" : [ { "id" : "ITEM-1", "itemData" : {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New York, N.Y.)", "id" : "ITEM-1", "issue" : "5235", "issued" : { "date-parts" : [ [ "1995", "10", "20" ] ] }, "note" : "Mechanism of DNA Ligase\n\n        \nMechanism of DNA Ligase\n\n        \nMechanism of DNA Ligase", "page" : "467-70", "title" : "Quantitative monitoring of gene expression patterns with a complementary DNA microarray.", "type" : "article-journal", "volume" : "270" }, "uris" : [ "http://www.mendeley.com/documents/?uuid=15d7956b-a6ef-4344-b90c-c8f4c3c32d91" ] } ], "mendeley" : { "previouslyFormattedCitation" : "(Schena et al. 1995)" }, "properties" : { "noteIndex" : 0 }, "schema" : "https://github.com/citation-style-language/schema/raw/master/csl-citation.json" }</w:instrText>
      </w:r>
      <w:r w:rsidR="00AD45AF">
        <w:fldChar w:fldCharType="separate"/>
      </w:r>
      <w:r w:rsidR="00AD45AF" w:rsidRPr="00AD45AF">
        <w:rPr>
          <w:noProof/>
        </w:rPr>
        <w:t>(Schena et al. 1995)</w:t>
      </w:r>
      <w:r w:rsidR="00AD45AF">
        <w:fldChar w:fldCharType="end"/>
      </w:r>
      <w:r w:rsidR="00AD45AF">
        <w:t xml:space="preserve">. A pair of papers from the Landegren lab </w:t>
      </w:r>
      <w:r w:rsidR="00805321">
        <w:t>were</w:t>
      </w:r>
      <w:r w:rsidR="00AD45AF">
        <w:t xml:space="preserve"> the first report</w:t>
      </w:r>
      <w:r w:rsidR="00805321">
        <w:t>s</w:t>
      </w:r>
      <w:r w:rsidR="00AD45AF">
        <w:t xml:space="preserve"> </w:t>
      </w:r>
      <w:r w:rsidR="00805321">
        <w:t xml:space="preserve">discussing the </w:t>
      </w:r>
      <w:r w:rsidR="00AD45AF">
        <w:t>utility of RNA-</w:t>
      </w:r>
      <w:r w:rsidR="00805321">
        <w:t>t</w:t>
      </w:r>
      <w:r w:rsidR="00AD45AF">
        <w:t>emplated DNA:DNA ligation</w:t>
      </w:r>
      <w:r w:rsidR="00805321">
        <w:t xml:space="preserve"> for analysis of RNA transcripts </w:t>
      </w:r>
      <w:r w:rsidR="00805321">
        <w:fldChar w:fldCharType="begin" w:fldLock="1"/>
      </w:r>
      <w:r w:rsidR="00485635">
        <w:instrText>ADDIN CSL_CITATION { "citationItems" : [ { "id" : "ITEM-1", "itemData" : { "DOI" : "10.1038/77367", "ISSN" : "1087-0156", "PMID" : "10888852", "abstract" : "It is important that RNA molecules representing members of gene families are distinguished in expression analyses, and even greater resolving power may be required to identify allelic variants of transcripts in order to investigate imprinting or to study the distribution of mutant genes in tissues. Ligase-mediated gene detection allows precise distinction of DNA sequence variants, but it is not known if ligases can also be used to distinguish variants of RNA sequences. Here we present conditions for efficient ligation of pairs of DNA oligonucleotides hybridizing next to one another on RNA strands, permitting discrimination of any single nucleotide probe-target mismatch by a factor of between 20- and 200-fold. The mechanism allows padlock probes to be used to distinguish single-nucleotide variants in RNA. Ligase-mediated gene detection could therefore provide highly sensitive and accurate ligase-mediated detection and distinction of RNA sequence variants in solution, on DNA microarrays, and in situ.", "author" : [ { "dropping-particle" : "", "family" : "Nilsson", "given" : "Mats", "non-dropping-particle" : "", "parse-names" : false, "suffix" : "" }, { "dropping-particle" : "", "family" : "Barbany", "given" : "G", "non-dropping-particle" : "", "parse-names" : false, "suffix" : "" }, { "dropping-particle" : "", "family" : "Antson", "given" : "D O", "non-dropping-particle" : "", "parse-names" : false, "suffix" : "" }, { "dropping-particle" : "", "family" : "Gertow", "given" : "K", "non-dropping-particle" : "", "parse-names" : false, "suffix" : "" }, { "dropping-particle" : "", "family" : "Landegren", "given" : "U", "non-dropping-particle" : "", "parse-names" : false, "suffix" : "" } ], "container-title" : "Nature biotechnology", "id" : "ITEM-1", "issue" : "7", "issued" : { "date-parts" : [ [ "2000", "7" ] ] }, "page" : "791-3", "title" : "Enhanced detection and distinction of RNA by enzymatic probe ligation.", "type" : "article-journal", "volume" : "18" }, "uris" : [ "http://www.mendeley.com/documents/?uuid=4efcb37d-ac4a-43f3-8779-f46d767655a3" ] }, { "id" : "ITEM-2",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2", "issue" : "2", "issued" : { "date-parts" : [ [ "2001", "1" ] ] }, "page" : "578-581", "title" : "RNA-templated DNA ligation for  transcript analysis", "type" : "article-journal", "volume" : "29" }, "uris" : [ "http://www.mendeley.com/documents/?uuid=edc57c30-43c1-4946-86dc-03aa0249182c" ] } ], "mendeley" : { "previouslyFormattedCitation" : "(Nilsson et al. 2000; Nilsson et al. 2001)" }, "properties" : { "noteIndex" : 0 }, "schema" : "https://github.com/citation-style-language/schema/raw/master/csl-citation.json" }</w:instrText>
      </w:r>
      <w:r w:rsidR="00805321">
        <w:fldChar w:fldCharType="separate"/>
      </w:r>
      <w:r w:rsidR="00351105" w:rsidRPr="00351105">
        <w:rPr>
          <w:noProof/>
        </w:rPr>
        <w:t>(Nilsson et al. 2000; Nilsson et al. 2001)</w:t>
      </w:r>
      <w:r w:rsidR="00805321">
        <w:fldChar w:fldCharType="end"/>
      </w:r>
      <w:r w:rsidR="00805321">
        <w:t xml:space="preserve">. This approach was best applied in a multiplex experimental design by the Fu lab in collaboration with Illumina </w:t>
      </w:r>
      <w:r w:rsidR="00805321">
        <w:fldChar w:fldCharType="begin" w:fldLock="1"/>
      </w:r>
      <w:r w:rsidR="00485635">
        <w:instrText>ADDIN CSL_CITATION { "citationItems" : [ { "id" : "ITEM-1",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 : "4", "issued" : { "date-parts" : [ [ "2002", "4" ] ] }, "page" : "353-358", "title" : "Profiling alternative splicing on fiber-optic arrays", "type" : "article-journal", "volume" : "20" }, "uris" : [ "http://www.mendeley.com/documents/?uuid=a9de13f0-1fe8-47ea-9b48-29cf0cf3798e" ] }, { "id" : "ITEM-2", "itemData" : { "DOI" : "10.1002/0471142727.mb0413s98", "ISBN" : "0471142727", "ISSN" : "1934-3647", "PMID" : "22470064", "abstract" : "Large-scale, quantitative analysis of gene expression can be accomplished by microarray or RNA-seq analysis. While these methods are applicable to genome-wide analysis, it is often desirable to quantify expression of a more limited set of genes in hundreds, thousands, or even tens of thousands of biological samples. For example, some studies may require monitoring a sizable panel of key genes under many different experimental conditions, during development, or following treatment with a large library of small molecules, for which current genome-wide methods are either inefficient or cost-prohibitive. This unit presents a method that permits quantitative profiling of several hundred selected genes in a large number of samples by coupling RNA-mediated oligonucleotide Annealing, Selection, and Ligation with Next-Gen sequencing (RASL-seq). The method even allows direct analysis of RNA levels in cell lysates and is also adaptable to full automation, making it ideal for large-scale analysis of multiple biological pathways or regulatory gene networks in the context of systematic genetic or chemical genetic perturbations.",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 edited by Frederick M. Ausubel ... [et al.]", "id" : "ITEM-2", "issue" : "April", "issued" : { "date-parts" : [ [ "2012", "4" ] ] }, "page" : "Unit 4.13.1-9", "title" : "RASL-seq for massively parallel and quantitative analysis of gene expression.", "type" : "article-journal", "volume" : "Chapter 4" }, "uris" : [ "http://www.mendeley.com/documents/?uuid=c2044008-5221-4d65-9244-2343fa032482" ] } ], "mendeley" : { "previouslyFormattedCitation" : "(Yeakley et al. 2002; H. Li, Qiu, and Fu 2012)" }, "properties" : { "noteIndex" : 0 }, "schema" : "https://github.com/citation-style-language/schema/raw/master/csl-citation.json" }</w:instrText>
      </w:r>
      <w:r w:rsidR="00805321">
        <w:fldChar w:fldCharType="separate"/>
      </w:r>
      <w:r w:rsidR="00805321" w:rsidRPr="00805321">
        <w:rPr>
          <w:noProof/>
        </w:rPr>
        <w:t>(Yeakley et al. 2002; H. Li, Qiu, and Fu 2012)</w:t>
      </w:r>
      <w:r w:rsidR="00805321">
        <w:fldChar w:fldCharType="end"/>
      </w:r>
      <w:r w:rsidR="00805321">
        <w:t xml:space="preserve">, while Mats Nilsson and Ulf Landegren have developed a single molecule application </w:t>
      </w:r>
      <w:r w:rsidR="00805321">
        <w:fldChar w:fldCharType="begin" w:fldLock="1"/>
      </w:r>
      <w:r w:rsidR="00485635">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00805321">
        <w:fldChar w:fldCharType="separate"/>
      </w:r>
      <w:r w:rsidR="00805321" w:rsidRPr="00805321">
        <w:rPr>
          <w:noProof/>
        </w:rPr>
        <w:t>(Conze et al. 2010)</w:t>
      </w:r>
      <w:r w:rsidR="00805321">
        <w:fldChar w:fldCharType="end"/>
      </w:r>
      <w:r w:rsidR="00805321">
        <w:t xml:space="preserve">. It is important to note that </w:t>
      </w:r>
      <w:r w:rsidR="00805321">
        <w:rPr>
          <w:i/>
        </w:rPr>
        <w:t>all</w:t>
      </w:r>
      <w:r w:rsidR="00805321">
        <w:t xml:space="preserve"> of these studies used T4 DNA ligase. Clearly, there is interest and utility in </w:t>
      </w:r>
      <w:r w:rsidR="00191FB7">
        <w:t>analyzing</w:t>
      </w:r>
      <w:r w:rsidR="00351105">
        <w:t xml:space="preserve"> RNA, without cDNA </w:t>
      </w:r>
      <w:r w:rsidR="00805321">
        <w:t xml:space="preserve">conversion, </w:t>
      </w:r>
      <w:r w:rsidR="00191FB7">
        <w:t>using cheap</w:t>
      </w:r>
      <w:r w:rsidR="00805321">
        <w:t xml:space="preserve"> probes, in a high-throughput or multiplex experimental design.</w:t>
      </w:r>
    </w:p>
    <w:p w14:paraId="77DE362A" w14:textId="6597437C" w:rsidR="00946C9C" w:rsidRDefault="0007319F" w:rsidP="00F52FD9">
      <w:pPr>
        <w:pStyle w:val="ThesisNormalCompressed"/>
      </w:pPr>
      <w:r>
        <w:t>In the &gt;40 years since its first description, T4 DNA ligase was the only choice for RNA-templated DNA</w:t>
      </w:r>
      <w:proofErr w:type="gramStart"/>
      <w:r>
        <w:t>:DNA</w:t>
      </w:r>
      <w:proofErr w:type="gramEnd"/>
      <w:r>
        <w:t xml:space="preserve"> ligation. However, a recent publication from NEB describes this activity for another well-studied ligase, </w:t>
      </w:r>
      <w:r w:rsidRPr="0007319F">
        <w:t>Chlorella virus PBCV-1 DNA ligase</w:t>
      </w:r>
      <w:r>
        <w:t xml:space="preserve"> (herein Chlorella DNA ligase) </w:t>
      </w:r>
      <w:r>
        <w:fldChar w:fldCharType="begin" w:fldLock="1"/>
      </w:r>
      <w:r w:rsidR="00485635">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id" : "ITEM-2", "itemData" : { "author" : [ { "dropping-particle" : "", "family" : "Ho", "given" : "C K", "non-dropping-particle" : "", "parse-names" : false, "suffix" : "" }, { "dropping-particle" : "Van", "family" : "Etten", "given" : "J L", "non-dropping-particle" : "", "parse-names" : false, "suffix" : "" }, { "dropping-particle" : "", "family" : "Shuman", "given" : "S", "non-dropping-particle" : "", "parse-names" : false, "suffix" : "" } ], "container-title" : "Journal of virology", "id" : "ITEM-2", "issue" : "3", "issued" : { "date-parts" : [ [ "1997" ] ] }, "note" : "Mechanism of DNA Ligase\n\n        \nMechanism of DNA Ligase\n\n        \nMechanism of DNA Ligase\n\n        \nMechanism of DNA Ligase\n\n        \nMechanism of DNA Ligase\n\n        \nMechanism of DNA Ligase\n\n        \nMechanism of DNA Ligase\n\n        \nMechanism of DNA Ligase", "title" : "Characterization of an ATP-dependent DNA ligase encoded by Chlorella virus PBCV-1", "type" : "article-journal", "volume" : "71" }, "uris" : [ "http://www.mendeley.com/documents/?uuid=f3297951-738e-4d74-ac0e-256fb1f0a7c7" ] } ], "mendeley" : { "previouslyFormattedCitation" : "(Lohman et al. 2013; C K Ho, Etten, and Shuman 1997)" }, "properties" : { "noteIndex" : 0 }, "schema" : "https://github.com/citation-style-language/schema/raw/master/csl-citation.json" }</w:instrText>
      </w:r>
      <w:r>
        <w:fldChar w:fldCharType="separate"/>
      </w:r>
      <w:r w:rsidR="007E32AF" w:rsidRPr="007E32AF">
        <w:rPr>
          <w:noProof/>
        </w:rPr>
        <w:t>(Lohman et al. 2013; C K Ho, Etten, and Shuman 1997)</w:t>
      </w:r>
      <w:r>
        <w:fldChar w:fldCharType="end"/>
      </w:r>
      <w:r w:rsidR="002330B1">
        <w:t>.</w:t>
      </w:r>
      <w:r w:rsidR="00405C33">
        <w:t xml:space="preserve"> Chlorella virus DNA ligase is a long-studied enzyme and has been reported to </w:t>
      </w:r>
      <w:r w:rsidR="00405C33">
        <w:rPr>
          <w:i/>
          <w:iCs/>
        </w:rPr>
        <w:t>not</w:t>
      </w:r>
      <w:r w:rsidR="00405C33">
        <w:t xml:space="preserve"> display this activity </w:t>
      </w:r>
      <w:r w:rsidR="00405C33">
        <w:fldChar w:fldCharType="begin" w:fldLock="1"/>
      </w:r>
      <w:r w:rsidR="00485635">
        <w:instrText>ADDIN CSL_CITATION { "citationItems" : [ { "id" : "ITEM-1", "itemData" : { "ISSN" : "0305-1048", "PMID" : "9671815", "abstract" : "Chlorella virus PBCV-1 DNA ligase seals nicked duplex DNA substrates consisting of a 5'-phosphate-terminated strand and a 3'-hydroxyl-terminated strand annealed to a bridging template strand, but cannot ligate a nicked duplex composed of two DNAs annealed on an RNA template. Whereas PBCV-1 ligase efficiently joins a 3'-OH RNA to a 5'-phosphate DNA, it is unable to join a 3'-OH DNA to a 5'-phosphate RNA. The ligase discriminates at the substrate binding step between nicked duplexes containing 5'-phosphate DNA versus 5'-phosphate RNA strands. PBCV-1 ligase readily seals a nicked duplex DNA containing a single ribonucleotide substitution at the reactive 5'-phosphate end. These results suggest a requirement for a B-form helical conformation of the polynucleotide on the 5'-phosphate side of the nick. Single base mismatches at the nick exert disparate effects on DNA ligation efficiency. PBCV-1 ligase tolerates mismatches involving the 5'-phosphate nucleotide, with the exception of 5'-A:G and 5'-G:A mispairs, which reduce ligase activity by two orders of magnitude. Inhibitory configurations at the 3'-OH nucleotide include 3'-G:A, 3'-G:T, 3'-T:T, 3'-A:G, 3'-G:G, 3'-A:C and 3'-C:C. Our findings indicate that Chlorella virus DNA ligase has the potential to affect genome integrity by embedding ribonucleotides in viral DNA and by sealing nicked molecules with mispaired ends, thereby generating missense mutations.", "author" : [ { "dropping-particle" : "", "family" : "Sriskanda", "given" : "V", "non-dropping-particle" : "", "parse-names" : false, "suffix" : "" }, { "dropping-particle" : "", "family" : "Shuman", "given" : "S", "non-dropping-particle" : "", "parse-names" : false, "suffix" : "" } ], "container-title" : "Nucleic acids research", "id" : "ITEM-1", "issue" : "15", "issued" : { "date-parts" : [ [ "1998", "8", "1" ] ] }, "page" : "3536-41", "title" : "Specificity and fidelity of strand joining by Chlorella virus DNA ligase.", "type" : "article-journal", "volume" : "26" }, "uris" : [ "http://www.mendeley.com/documents/?uuid=c456745c-36ab-4a7c-9791-380fecd13fd6" ] } ], "mendeley" : { "previouslyFormattedCitation" : "(Sriskanda and Shuman 1998)" }, "properties" : { "noteIndex" : 0 }, "schema" : "https://github.com/citation-style-language/schema/raw/master/csl-citation.json" }</w:instrText>
      </w:r>
      <w:r w:rsidR="00405C33">
        <w:fldChar w:fldCharType="separate"/>
      </w:r>
      <w:r w:rsidR="00405C33" w:rsidRPr="00897F9C">
        <w:rPr>
          <w:noProof/>
        </w:rPr>
        <w:t>(Sriskanda and Shuman 1998)</w:t>
      </w:r>
      <w:r w:rsidR="00405C33">
        <w:fldChar w:fldCharType="end"/>
      </w:r>
      <w:r w:rsidR="00405C33">
        <w:t xml:space="preserve">. However, at high enough concentration, and special buffer conditions, and specifically a critical concentration of AT, Lohman et al have shown that Chlorella virus will join two DNA strands templated off an RNA polymer </w:t>
      </w:r>
      <w:r w:rsidR="00405C33">
        <w:fldChar w:fldCharType="begin" w:fldLock="1"/>
      </w:r>
      <w:r w:rsidR="00485635">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mendeley" : { "previouslyFormattedCitation" : "(Lohman et al. 2013)" }, "properties" : { "noteIndex" : 0 }, "schema" : "https://github.com/citation-style-language/schema/raw/master/csl-citation.json" }</w:instrText>
      </w:r>
      <w:r w:rsidR="00405C33">
        <w:fldChar w:fldCharType="separate"/>
      </w:r>
      <w:r w:rsidR="00405C33" w:rsidRPr="00897F9C">
        <w:rPr>
          <w:noProof/>
        </w:rPr>
        <w:t>(Lohman et al. 2013)</w:t>
      </w:r>
      <w:r w:rsidR="00405C33">
        <w:fldChar w:fldCharType="end"/>
      </w:r>
      <w:r w:rsidR="00405C33">
        <w:t>. They go to demonstrate that it performs no worse in this activity than the traditionally used T4 DNA ligase</w:t>
      </w:r>
      <w:r w:rsidR="00405C33">
        <w:fldChar w:fldCharType="begin" w:fldLock="1"/>
      </w:r>
      <w:r w:rsidR="00485635">
        <w:instrText>ADDIN CSL_CITATION { "citationItems" : [ { "id" : "ITEM-1",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1", "issue" : "2", "issued" : { "date-parts" : [ [ "2001", "1" ] ] }, "page" : "578-581", "title" : "RNA-templated DNA ligation for  transcript analysis", "type" : "article-journal", "volume" : "29" }, "uris" : [ "http://www.mendeley.com/documents/?uuid=edc57c30-43c1-4946-86dc-03aa0249182c" ] }, { "id" : "ITEM-2",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2", "issue" : "4", "issued" : { "date-parts" : [ [ "2002", "4" ] ] }, "page" : "353-358", "title" : "Profiling alternative splicing on fiber-optic arrays", "type" : "article-journal", "volume" : "20" }, "uris" : [ "http://www.mendeley.com/documents/?uuid=a9de13f0-1fe8-47ea-9b48-29cf0cf3798e" ] } ], "mendeley" : { "previouslyFormattedCitation" : "(Nilsson et al. 2001; Yeakley et al. 2002)" }, "properties" : { "noteIndex" : 0 }, "schema" : "https://github.com/citation-style-language/schema/raw/master/csl-citation.json" }</w:instrText>
      </w:r>
      <w:r w:rsidR="00405C33">
        <w:fldChar w:fldCharType="separate"/>
      </w:r>
      <w:r w:rsidR="00405C33" w:rsidRPr="00351105">
        <w:rPr>
          <w:noProof/>
        </w:rPr>
        <w:t xml:space="preserve">(Nilsson et al. 2001; Yeakley et </w:t>
      </w:r>
      <w:r w:rsidR="00405C33" w:rsidRPr="00351105">
        <w:rPr>
          <w:noProof/>
        </w:rPr>
        <w:lastRenderedPageBreak/>
        <w:t>al. 2002)</w:t>
      </w:r>
      <w:r w:rsidR="00405C33">
        <w:fldChar w:fldCharType="end"/>
      </w:r>
      <w:r w:rsidR="00405C33">
        <w:t>).</w:t>
      </w:r>
      <w:r w:rsidR="00946C9C">
        <w:t xml:space="preserve"> </w:t>
      </w:r>
    </w:p>
    <w:p w14:paraId="2936F594" w14:textId="181CF57B" w:rsidR="00405C33" w:rsidRPr="00946C9C" w:rsidRDefault="00946C9C" w:rsidP="00F52FD9">
      <w:pPr>
        <w:pStyle w:val="ThesisNormalCompressed"/>
      </w:pPr>
      <w:r>
        <w:t>Building on the list of available enzymes that join hybrid polymer substrates, Chapter 2 presents data supporting RNA-templated DNA</w:t>
      </w:r>
      <w:proofErr w:type="gramStart"/>
      <w:r>
        <w:t>:DNA</w:t>
      </w:r>
      <w:proofErr w:type="gramEnd"/>
      <w:r>
        <w:t xml:space="preserve"> ligation activity for another enzyme, T4 RNA Ligase 2. </w:t>
      </w:r>
    </w:p>
    <w:p w14:paraId="474EA68B" w14:textId="00130853" w:rsidR="003C45C1" w:rsidRDefault="003C45C1" w:rsidP="003C45C1">
      <w:pPr>
        <w:pStyle w:val="Heading3"/>
      </w:pPr>
      <w:r>
        <w:t>T4 RNA Ligase 2 (Rnl2)</w:t>
      </w:r>
    </w:p>
    <w:p w14:paraId="7C059F28" w14:textId="7E0FC944" w:rsidR="00FC4711" w:rsidRDefault="00FC4711" w:rsidP="00F52FD9">
      <w:pPr>
        <w:pStyle w:val="ThesisNormalCompressed"/>
      </w:pPr>
      <w:r>
        <w:t>Proteins of the T4 and T7 bacteriophages have been a boon for molecular biology. Without enzy</w:t>
      </w:r>
      <w:r w:rsidR="00990A1B">
        <w:t xml:space="preserve">mes like polynucleotide kinase </w:t>
      </w:r>
      <w:r w:rsidR="00990A1B">
        <w:fldChar w:fldCharType="begin" w:fldLock="1"/>
      </w:r>
      <w:r w:rsidR="00485635">
        <w:instrText>ADDIN CSL_CITATION { "citationItems" : [ { "id" : "ITEM-1", "itemData" : { "author" : [ { "dropping-particle" : "", "family" : "Richardson", "given" : "CC", "non-dropping-particle" : "", "parse-names" : false, "suffix" : "" } ], "container-title" : "Proceedings of the National Academy of \u2026", "id" : "ITEM-1", "issue" : "1961", "issued" : { "date-parts" : [ [ "1965" ] ] }, "note" : "Mechanism of DNA Ligase\n\n        \nMechanism of DNA Ligase\n\n        \nMechanism of DNA Ligase\n\n        \nMechanism of DNA Ligase\n\n        \nMechanism of DNA Ligase\n\n        \nMechanism of DNA Ligase\n\n        \nMechanism of DNA Ligase\n\n        \nMechanism of DNA Ligase", "page" : "158-165", "title" : "Phosphorylation of Nucleic Acid by and Enzyme from T4 Bacteriophate-infected Escherichia Coli", "type" : "article-journal", "volume" : "1372" }, "uris" : [ "http://www.mendeley.com/documents/?uuid=b8cccfb9-e2c0-4405-aa45-6ab91ab8de16" ] } ], "mendeley" : { "previouslyFormattedCitation" : "(Richardson 1965)" }, "properties" : { "noteIndex" : 0 }, "schema" : "https://github.com/citation-style-language/schema/raw/master/csl-citation.json" }</w:instrText>
      </w:r>
      <w:r w:rsidR="00990A1B">
        <w:fldChar w:fldCharType="separate"/>
      </w:r>
      <w:r w:rsidR="00990A1B" w:rsidRPr="00990A1B">
        <w:rPr>
          <w:noProof/>
        </w:rPr>
        <w:t>(Richardson 1965)</w:t>
      </w:r>
      <w:r w:rsidR="00990A1B">
        <w:fldChar w:fldCharType="end"/>
      </w:r>
      <w:r w:rsidR="00990A1B">
        <w:t xml:space="preserve">, </w:t>
      </w:r>
      <w:r>
        <w:t xml:space="preserve">T7 RNA polymerase </w:t>
      </w:r>
      <w:r w:rsidR="00990A1B">
        <w:fldChar w:fldCharType="begin" w:fldLock="1"/>
      </w:r>
      <w:r w:rsidR="00485635">
        <w:instrText>ADDIN CSL_CITATION { "citationItems" : [ { "id" : "ITEM-1", "itemData" : { "author" : [ { "dropping-particle" : "", "family" : "Summers", "given" : "WC", "non-dropping-particle" : "", "parse-names" : false, "suffix" : "" }, { "dropping-particle" : "", "family" : "Siegel", "given" : "RB", "non-dropping-particle" : "", "parse-names" : false, "suffix" : "" } ], "container-title" : "Nature", "id" : "ITEM-1", "issued" : { "date-parts" : [ [ "1970" ] ] }, "page" : "1160-1162", "title" : "Transcription of Late Phage RNA by T7 RNA Polymerase", "type" : "article-journal", "volume" : "228" }, "uris" : [ "http://www.mendeley.com/documents/?uuid=31c5e553-af9a-4d5b-bd38-afcf1846f132" ] } ], "mendeley" : { "previouslyFormattedCitation" : "(Summers and Siegel 1970)" }, "properties" : { "noteIndex" : 0 }, "schema" : "https://github.com/citation-style-language/schema/raw/master/csl-citation.json" }</w:instrText>
      </w:r>
      <w:r w:rsidR="00990A1B">
        <w:fldChar w:fldCharType="separate"/>
      </w:r>
      <w:r w:rsidR="00990A1B" w:rsidRPr="00990A1B">
        <w:rPr>
          <w:noProof/>
        </w:rPr>
        <w:t>(Summers and Siegel 1970)</w:t>
      </w:r>
      <w:r w:rsidR="00990A1B">
        <w:fldChar w:fldCharType="end"/>
      </w:r>
      <w:r>
        <w:t>, and T4 DNA ligase</w:t>
      </w:r>
      <w:r w:rsidR="00990A1B">
        <w:t>s</w:t>
      </w:r>
      <w:r>
        <w:t xml:space="preserve"> </w:t>
      </w:r>
      <w:r w:rsidR="00990A1B">
        <w:fldChar w:fldCharType="begin" w:fldLock="1"/>
      </w:r>
      <w:r w:rsidR="00485635">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id" : "ITEM-2",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2",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manualFormatting" : "(Weiss and Richardson 1967)", "previouslyFormattedCitation" : "(Weiss and Richardson 1967; Olivera and Lehman 1967)" }, "properties" : { "noteIndex" : 0 }, "schema" : "https://github.com/citation-style-language/schema/raw/master/csl-citation.json" }</w:instrText>
      </w:r>
      <w:r w:rsidR="00990A1B">
        <w:fldChar w:fldCharType="separate"/>
      </w:r>
      <w:r w:rsidR="00990A1B" w:rsidRPr="00990A1B">
        <w:rPr>
          <w:noProof/>
        </w:rPr>
        <w:t>(Weiss and Richardson 1967)</w:t>
      </w:r>
      <w:r w:rsidR="00990A1B">
        <w:fldChar w:fldCharType="end"/>
      </w:r>
      <w:r>
        <w:t xml:space="preserve">, many essential manipulations of nucleic acids would have been impossible for decades. </w:t>
      </w:r>
      <w:r w:rsidR="00990A1B">
        <w:t>Obviously, t</w:t>
      </w:r>
      <w:r>
        <w:t xml:space="preserve">hese enzymes also have essential </w:t>
      </w:r>
      <w:r w:rsidR="00990A1B">
        <w:t xml:space="preserve">phage </w:t>
      </w:r>
      <w:r>
        <w:t>functions. T7 RNA polymerase is responsible for late stage replication of T7</w:t>
      </w:r>
      <w:r w:rsidR="000F41DB">
        <w:t xml:space="preserve"> phage</w:t>
      </w:r>
      <w:r>
        <w:t xml:space="preserve"> transcripts. While T4 </w:t>
      </w:r>
      <w:r w:rsidR="006311B8">
        <w:t>PNK works</w:t>
      </w:r>
      <w:r w:rsidR="00CA765E">
        <w:t xml:space="preserve"> in concert with </w:t>
      </w:r>
      <w:r>
        <w:t>T4 DNA</w:t>
      </w:r>
      <w:r w:rsidR="00413D86">
        <w:t xml:space="preserve"> and RNA</w:t>
      </w:r>
      <w:r>
        <w:t xml:space="preserve"> ligase</w:t>
      </w:r>
      <w:r w:rsidR="00413D86">
        <w:t>s</w:t>
      </w:r>
      <w:r w:rsidR="00CA765E">
        <w:t xml:space="preserve"> to </w:t>
      </w:r>
      <w:r w:rsidR="007E32AF">
        <w:t xml:space="preserve">repair cleaved nucleic acids </w:t>
      </w:r>
      <w:r w:rsidR="00CA765E">
        <w:t>resulting from bacteria pathogen defense system</w:t>
      </w:r>
      <w:r w:rsidR="007E32AF">
        <w:t>s</w:t>
      </w:r>
      <w:r w:rsidR="00CA765E">
        <w:t xml:space="preserve"> </w:t>
      </w:r>
      <w:r w:rsidR="00CA765E">
        <w:fldChar w:fldCharType="begin" w:fldLock="1"/>
      </w:r>
      <w:r w:rsidR="00485635">
        <w:instrText>ADDIN CSL_CITATION { "citationItems" : [ { "id" : "ITEM-1", "itemData" : { "DOI" : "10.1093/emboj/cdf397", "ISSN" : "0261-4189", "PMID" : "12110598", "abstract" : "T4 polynucleotide kinase (Pnk), in addition to being an invaluable research tool, exemplifies a family of bifunctional enzymes with 5'-kinase and 3'-phosphatase activities that play key roles in RNA and DNA repair. T4 Pnk is a homotetramer composed of a C-terminal phosphatase domain and an N-terminal kinase domain. The 2.0 A crystal structure of the isolated kinase domain highlights a tunnel-like active site through the heart of the enzyme, with an entrance on the 5' OH acceptor side that can accommodate a single-stranded polynucleotide. The active site is composed of essential side chains that coordinate the beta phosphate of the NTP donor and the 3' phosphate of the 5' OH acceptor, plus a putative general acid that activates the 5' OH. The structure rationalizes the different specificities of T4 and eukaryotic Pnk and suggests a model for the assembly of the tetramer.", "author"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The EMBO journal", "id" : "ITEM-1", "issue" : "14", "issued" : { "date-parts" : [ [ "2002", "7", "15" ] ] }, "page" : "3873-80", "title" : "Structure and mechanism of T4 polynucleotide kinase: an RNA repair enzyme.", "type" : "article-journal", "volume" : "21" }, "uris" : [ "http://www.mendeley.com/documents/?uuid=0391d037-042c-455a-9cd3-197dadbb5a27" ] } ], "mendeley" : { "previouslyFormattedCitation" : "(L. K. Wang, Lima, and Shuman 2002)" }, "properties" : { "noteIndex" : 0 }, "schema" : "https://github.com/citation-style-language/schema/raw/master/csl-citation.json" }</w:instrText>
      </w:r>
      <w:r w:rsidR="00CA765E">
        <w:fldChar w:fldCharType="separate"/>
      </w:r>
      <w:r w:rsidR="00CA765E" w:rsidRPr="00CA765E">
        <w:rPr>
          <w:noProof/>
        </w:rPr>
        <w:t>(L. K. Wang, Lima, and Shuman 2002)</w:t>
      </w:r>
      <w:r w:rsidR="00CA765E">
        <w:fldChar w:fldCharType="end"/>
      </w:r>
      <w:r>
        <w:t xml:space="preserve">. </w:t>
      </w:r>
      <w:r w:rsidR="00413D86">
        <w:t xml:space="preserve">Specifically, T4 RNA ligase 1 </w:t>
      </w:r>
      <w:r>
        <w:t xml:space="preserve">(herein “Rnl1”, also known as </w:t>
      </w:r>
      <w:r>
        <w:rPr>
          <w:i/>
          <w:iCs/>
        </w:rPr>
        <w:t>gene 63</w:t>
      </w:r>
      <w:r>
        <w:t xml:space="preserve">) </w:t>
      </w:r>
      <w:r w:rsidR="00413D86">
        <w:t xml:space="preserve">maintains </w:t>
      </w:r>
      <w:r>
        <w:t>phage replication</w:t>
      </w:r>
      <w:r w:rsidR="00413D86">
        <w:t xml:space="preserve"> by repairing tRNAs cleaved </w:t>
      </w:r>
      <w:r w:rsidR="007E32AF">
        <w:t>by</w:t>
      </w:r>
      <w:r w:rsidR="00413D86">
        <w:t xml:space="preserve"> an </w:t>
      </w:r>
      <w:r>
        <w:t xml:space="preserve">anticodon nuclease </w:t>
      </w:r>
      <w:r w:rsidR="007E32AF">
        <w:t>produced</w:t>
      </w:r>
      <w:r w:rsidR="00413D86">
        <w:t xml:space="preserve"> from the </w:t>
      </w:r>
      <w:r>
        <w:rPr>
          <w:i/>
          <w:iCs/>
        </w:rPr>
        <w:t>prr</w:t>
      </w:r>
      <w:r>
        <w:t xml:space="preserve"> locus</w:t>
      </w:r>
      <w:r w:rsidR="007E32AF">
        <w:t xml:space="preserve"> </w:t>
      </w:r>
      <w:r w:rsidR="007E32AF">
        <w:fldChar w:fldCharType="begin" w:fldLock="1"/>
      </w:r>
      <w:r w:rsidR="00485635">
        <w:instrText>ADDIN CSL_CITATION { "citationItems" : [ { "id" : "ITEM-1", "itemData" : { "ISSN" : "0261-4189", "PMID" : "2444436", "abstract" : "Host tRNAs cleaved near the anticodon occur specifically in T4-infected Escherichia coli prr strains which restrict polynucleotide kinase (pnk) or RNA ligase (rli) phage mutants. The cleavage products are transient with wt but accumulate in pnk- or rli- infections, implicating the affected enzymes in repair of the damaged tRNAs. Their roles in the pathway were elucidated by comparing the mutant infection intermediates with intact tRNA counterparts before or late in wt infection. Thus, the T4-induced anticodon nuclease cleaves lysine tRNA 5' to the wobble position, yielding 2':3'-P greater than and 5'-OH termini. Polynucleotide kinase converts them into a 3'-OH and 5' P pair joined in turn by RNA ligase. Presumably, lysine tRNA depletion, in the absence of polynucleotide kinase and RNA ligase mediated repair, underlies prr restriction. However, the nuclease, kinase and ligase may benefit T4 directly, by adapting levels or decoding specificities of host tRNAs to T4 codon usage.", "author" : [ { "dropping-particle" : "", "family" : "Amitsur", "given" : "M", "non-dropping-particle" : "", "parse-names" : false, "suffix" : "" }, { "dropping-particle" : "", "family" : "Levitz", "given" : "R", "non-dropping-particle" : "", "parse-names" : false, "suffix" : "" }, { "dropping-particle" : "", "family" : "Kaufmann", "given" : "G", "non-dropping-particle" : "", "parse-names" : false, "suffix" : "" } ], "container-title" : "The EMBO journal", "id" : "ITEM-1", "issue" : "8", "issued" : { "date-parts" : [ [ "1987", "8" ] ] }, "note" : "\n        From Duplicate 2 ( \n        \n          Bacteriophage T4 anticodon nuclease, polynucleotide kinase and RNA ligase reprocess the host lysine tRNA.\n        \n         - Amitsur, M; Levitz, R; Kaufmann, G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 "page" : "2499-503", "title" : "Bacteriophage T4 anticodon nuclease, polynucleotide kinase and RNA ligase reprocess the host lysine tRNA.", "type" : "article-journal", "volume" : "6" }, "uris" : [ "http://www.mendeley.com/documents/?uuid=7444d5fb-5513-4602-91a3-6154d7d06cba" ] } ], "mendeley" : { "previouslyFormattedCitation" : "(Amitsur, Levitz, and Kaufmann 1987)" }, "properties" : { "noteIndex" : 0 }, "schema" : "https://github.com/citation-style-language/schema/raw/master/csl-citation.json" }</w:instrText>
      </w:r>
      <w:r w:rsidR="007E32AF">
        <w:fldChar w:fldCharType="separate"/>
      </w:r>
      <w:proofErr w:type="gramStart"/>
      <w:r w:rsidR="007E32AF" w:rsidRPr="007E32AF">
        <w:rPr>
          <w:noProof/>
        </w:rPr>
        <w:t>(Amitsur, Levitz, and Kaufmann 1987)</w:t>
      </w:r>
      <w:r w:rsidR="007E32AF">
        <w:fldChar w:fldCharType="end"/>
      </w:r>
      <w:r w:rsidR="007E32AF">
        <w:t>.</w:t>
      </w:r>
      <w:proofErr w:type="gramEnd"/>
    </w:p>
    <w:p w14:paraId="7EB7B42B" w14:textId="1DB0FD09" w:rsidR="00FC4711" w:rsidRDefault="00FC4711" w:rsidP="00F52FD9">
      <w:pPr>
        <w:pStyle w:val="ThesisNormalCompressed"/>
      </w:pPr>
      <w:r>
        <w:t xml:space="preserve">Given the utility and importance of these enzymes, novel enzyme </w:t>
      </w:r>
      <w:r w:rsidR="002330B1">
        <w:t xml:space="preserve">discovery </w:t>
      </w:r>
      <w:r>
        <w:t xml:space="preserve">is a </w:t>
      </w:r>
      <w:r w:rsidR="007E32AF">
        <w:t>fruitful</w:t>
      </w:r>
      <w:r>
        <w:t xml:space="preserve"> area of</w:t>
      </w:r>
      <w:r w:rsidR="007E32AF">
        <w:t xml:space="preserve"> research. The Shuman lab has a</w:t>
      </w:r>
      <w:r>
        <w:t xml:space="preserve"> </w:t>
      </w:r>
      <w:r w:rsidR="007E32AF">
        <w:t>distinguished</w:t>
      </w:r>
      <w:r>
        <w:t xml:space="preserve"> record of discovering and characterizing numerous such enzymes including many involved in nucleic acid synthesis, modification, and repair. Through a </w:t>
      </w:r>
      <w:r w:rsidRPr="006A6581">
        <w:rPr>
          <w:iCs/>
        </w:rPr>
        <w:t>BLAST</w:t>
      </w:r>
      <w:r>
        <w:t xml:space="preserve"> search looking for novel ligases with sequences related to </w:t>
      </w:r>
      <w:r>
        <w:rPr>
          <w:i/>
          <w:iCs/>
        </w:rPr>
        <w:t>Trypanosoma brucei</w:t>
      </w:r>
      <w:r>
        <w:t xml:space="preserve"> RNA-editing ligases TbMP52 and TbMP48 </w:t>
      </w:r>
      <w:r w:rsidR="007E32AF">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007E32AF">
        <w:fldChar w:fldCharType="separate"/>
      </w:r>
      <w:r w:rsidR="007E32AF" w:rsidRPr="007E32AF">
        <w:rPr>
          <w:noProof/>
        </w:rPr>
        <w:t>(C Kiong Ho and Shuman 2002)</w:t>
      </w:r>
      <w:r w:rsidR="007E32AF">
        <w:fldChar w:fldCharType="end"/>
      </w:r>
      <w:r w:rsidR="007E32AF">
        <w:t>,</w:t>
      </w:r>
      <w:r>
        <w:t xml:space="preserve"> they identified a gene in the T4 bacteriophage genome containing nucleotidyl transferase motifs in correct arrangement, spacing, and number indicative of an RNA ligase. The gene identified, </w:t>
      </w:r>
      <w:r>
        <w:rPr>
          <w:i/>
          <w:iCs/>
        </w:rPr>
        <w:t>gp24.1</w:t>
      </w:r>
      <w:r>
        <w:t>, has quickly become an essential tool in the era of modern genomics.</w:t>
      </w:r>
    </w:p>
    <w:p w14:paraId="7FED7A31" w14:textId="0C9D3992" w:rsidR="00391223" w:rsidRDefault="007E32AF" w:rsidP="00F52FD9">
      <w:pPr>
        <w:pStyle w:val="ThesisNormalCompressed"/>
      </w:pPr>
      <w:r>
        <w:t>Initial b</w:t>
      </w:r>
      <w:r w:rsidR="00FC4711">
        <w:t xml:space="preserve">iochemical purification and characterization of </w:t>
      </w:r>
      <w:r w:rsidR="00FC4711">
        <w:rPr>
          <w:i/>
          <w:iCs/>
        </w:rPr>
        <w:t>gp24.1</w:t>
      </w:r>
      <w:r w:rsidR="00FC4711">
        <w:t xml:space="preserve"> </w:t>
      </w:r>
      <w:r>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fldChar w:fldCharType="separate"/>
      </w:r>
      <w:r w:rsidRPr="007E32AF">
        <w:rPr>
          <w:noProof/>
        </w:rPr>
        <w:t>(C Kiong Ho and Shuman 2002)</w:t>
      </w:r>
      <w:r>
        <w:fldChar w:fldCharType="end"/>
      </w:r>
      <w:r w:rsidR="00FC4711">
        <w:t xml:space="preserve"> revealed that it indeed codes for an RNA ligase, which was renamed T4 RNA ligase 2 (</w:t>
      </w:r>
      <w:r>
        <w:t>h</w:t>
      </w:r>
      <w:r w:rsidR="00FC4711">
        <w:t>erein “Rnl2”). Rnl2 is a 374 amino acid monomeric protein composed of 2 dist</w:t>
      </w:r>
      <w:r w:rsidR="006311B8">
        <w:t xml:space="preserve">inct domains initially </w:t>
      </w:r>
      <w:r w:rsidR="00FC4711">
        <w:t>purified as a 42-kDa His-tagged recombinant protein. The N-terminal domain (1–2</w:t>
      </w:r>
      <w:r w:rsidR="00885F87">
        <w:t>4</w:t>
      </w:r>
      <w:r w:rsidR="006311B8">
        <w:t>3</w:t>
      </w:r>
      <w:r w:rsidR="00FC4711">
        <w:t xml:space="preserve">) is responsible for steps (1) and (3) of the general ligation mechanism described </w:t>
      </w:r>
      <w:r>
        <w:t>and shown above</w:t>
      </w:r>
      <w:r w:rsidR="00FC4711">
        <w:t>, while the C-terminal domain (2</w:t>
      </w:r>
      <w:r w:rsidR="006311B8">
        <w:t>44</w:t>
      </w:r>
      <w:r w:rsidR="00FC4711">
        <w:t>–3</w:t>
      </w:r>
      <w:r w:rsidR="006311B8">
        <w:t xml:space="preserve">29 </w:t>
      </w:r>
      <w:r w:rsidR="00FC4711">
        <w:t>is responsible for adenylylation of the 5´ PO</w:t>
      </w:r>
      <w:r w:rsidR="0090022F" w:rsidRPr="0090022F">
        <w:rPr>
          <w:vertAlign w:val="subscript"/>
        </w:rPr>
        <w:t>4</w:t>
      </w:r>
      <w:r w:rsidR="00FC4711">
        <w:t xml:space="preserve"> </w:t>
      </w:r>
      <w:r w:rsidR="006A6581">
        <w:t xml:space="preserve">on the 5´ residue at the 3´ side of the nick as shown in </w:t>
      </w:r>
      <w:r w:rsidR="00FC4711">
        <w:t xml:space="preserve">step (2). Additionally, Rnl2 is routinely </w:t>
      </w:r>
      <w:r w:rsidR="0090022F">
        <w:t xml:space="preserve">purified as </w:t>
      </w:r>
      <w:r w:rsidR="00FC4711">
        <w:t>pre-ad</w:t>
      </w:r>
      <w:r w:rsidR="0090022F">
        <w:t>en</w:t>
      </w:r>
      <w:r w:rsidR="00FC4711">
        <w:t>ylated</w:t>
      </w:r>
      <w:r w:rsidR="0090022F">
        <w:t xml:space="preserve"> and</w:t>
      </w:r>
      <w:r w:rsidR="00FC4711">
        <w:t xml:space="preserve"> </w:t>
      </w:r>
      <w:r w:rsidR="0090022F">
        <w:t>immediately</w:t>
      </w:r>
      <w:r w:rsidR="00FC4711">
        <w:t xml:space="preserve"> poised for </w:t>
      </w:r>
      <w:r w:rsidR="0090022F">
        <w:t>i</w:t>
      </w:r>
      <w:r w:rsidR="00FC4711">
        <w:t>ts first ligation.</w:t>
      </w:r>
      <w:r w:rsidR="004F3F5A">
        <w:t xml:space="preserve"> In contrast to the N-terminal domain </w:t>
      </w:r>
      <w:r w:rsidR="006A6581">
        <w:t>which is composed of</w:t>
      </w:r>
      <w:r w:rsidR="004F3F5A">
        <w:t xml:space="preserve"> motifs typical to many ligase</w:t>
      </w:r>
      <w:r w:rsidR="006A6581">
        <w:t>s</w:t>
      </w:r>
      <w:r w:rsidR="004F3F5A">
        <w:t xml:space="preserve">, the C-terminal domain is much different </w:t>
      </w:r>
      <w:r w:rsidR="005A6138">
        <w:t xml:space="preserve">all </w:t>
      </w:r>
      <w:r w:rsidR="004F3F5A">
        <w:t>other DNA ligases and has no structural homologue</w:t>
      </w:r>
      <w:r w:rsidR="005A6138">
        <w:t xml:space="preserve">. </w:t>
      </w:r>
      <w:r w:rsidR="00391223">
        <w:t xml:space="preserve">While the biological function of Rnl1 is known, after &gt;12 years since its discovery, the function of T4 Rnl2 is not </w:t>
      </w:r>
      <w:r w:rsidR="00391223">
        <w:fldChar w:fldCharType="begin" w:fldLock="1"/>
      </w:r>
      <w:r w:rsidR="00485635">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mendeley" : { "previouslyFormattedCitation" : "(Chauleau and Shuman 2013)" }, "properties" : { "noteIndex" : 0 }, "schema" : "https://github.com/citation-style-language/schema/raw/master/csl-citation.json" }</w:instrText>
      </w:r>
      <w:r w:rsidR="00391223">
        <w:fldChar w:fldCharType="separate"/>
      </w:r>
      <w:proofErr w:type="gramStart"/>
      <w:r w:rsidR="00391223" w:rsidRPr="00647F4B">
        <w:rPr>
          <w:noProof/>
        </w:rPr>
        <w:t>(Chauleau and Shuman 2013)</w:t>
      </w:r>
      <w:r w:rsidR="00391223">
        <w:fldChar w:fldCharType="end"/>
      </w:r>
      <w:r w:rsidR="00391223">
        <w:t>.</w:t>
      </w:r>
      <w:proofErr w:type="gramEnd"/>
      <w:r w:rsidR="00391223">
        <w:t xml:space="preserve"> </w:t>
      </w:r>
      <w:r w:rsidR="002330B1">
        <w:t>However, t</w:t>
      </w:r>
      <w:r w:rsidR="00391223">
        <w:t>here is some speculation that the flurry of research into bacteria CRISPR phage defense may</w:t>
      </w:r>
      <w:r w:rsidR="002330B1">
        <w:t xml:space="preserve"> reveal a role for </w:t>
      </w:r>
      <w:r w:rsidR="00391223">
        <w:t xml:space="preserve">Rnl2 </w:t>
      </w:r>
      <w:r w:rsidR="00391223">
        <w:fldChar w:fldCharType="begin" w:fldLock="1"/>
      </w:r>
      <w:r w:rsidR="00485635">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id" : "ITEM-2", "itemData" : { "DOI" : "10.1126/science.1138140", "ISSN" : "1095-9203", "PMID" : "17379808", "abstract" : "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 "author" : [ { "dropping-particle" : "", "family" : "Barrangou", "given" : "Rodolphe", "non-dropping-particle" : "", "parse-names" : false, "suffix" : "" }, { "dropping-particle" : "", "family" : "Fremaux", "given" : "Christophe", "non-dropping-particle" : "", "parse-names" : false, "suffix" : "" }, { "dropping-particle" : "", "family" : "Deveau", "given" : "H\u00e9l\u00e8ne", "non-dropping-particle" : "", "parse-names" : false, "suffix" : "" }, { "dropping-particle" : "", "family" : "Richards", "given" : "Melissa", "non-dropping-particle" : "", "parse-names" : false, "suffix" : "" }, { "dropping-particle" : "", "family" : "Boyaval", "given" : "Patrick", "non-dropping-particle" : "", "parse-names" : false, "suffix" : "" }, { "dropping-particle" : "", "family" : "Moineau", "given" : "Sylvain", "non-dropping-particle" : "", "parse-names" : false, "suffix" : "" }, { "dropping-particle" : "", "family" : "Romero", "given" : "Dennis a", "non-dropping-particle" : "", "parse-names" : false, "suffix" : "" }, { "dropping-particle" : "", "family" : "Horvath", "given" : "Philippe", "non-dropping-particle" : "", "parse-names" : false, "suffix" : "" } ], "container-title" : "Science (New York, N.Y.)", "id" : "ITEM-2", "issue" : "5819", "issued" : { "date-parts" : [ [ "2007", "3", "23" ] ] }, "page" : "1709-12", "title" : "CRISPR provides acquired resistance against viruses in prokaryotes.", "type" : "article-journal", "volume" : "315" }, "uris" : [ "http://www.mendeley.com/documents/?uuid=6a20989d-bf09-4446-b7c7-892f1a47fa49" ] } ], "mendeley" : { "previouslyFormattedCitation" : "(Chauleau and Shuman 2013; Barrangou et al. 2007)" }, "properties" : { "noteIndex" : 0 }, "schema" : "https://github.com/citation-style-language/schema/raw/master/csl-citation.json" }</w:instrText>
      </w:r>
      <w:r w:rsidR="00391223">
        <w:fldChar w:fldCharType="separate"/>
      </w:r>
      <w:r w:rsidR="00391223" w:rsidRPr="00332932">
        <w:rPr>
          <w:noProof/>
        </w:rPr>
        <w:t>(Chauleau and Shuman 2013; Barrangou et al. 2007)</w:t>
      </w:r>
      <w:r w:rsidR="00391223">
        <w:fldChar w:fldCharType="end"/>
      </w:r>
      <w:r w:rsidR="00391223">
        <w:t>.</w:t>
      </w:r>
    </w:p>
    <w:p w14:paraId="21783BFF" w14:textId="77777777" w:rsidR="009947D8" w:rsidRDefault="009947D8" w:rsidP="00F52FD9">
      <w:pPr>
        <w:pStyle w:val="ThesisNormalCompressed"/>
      </w:pPr>
    </w:p>
    <w:p w14:paraId="57A0F687" w14:textId="77777777" w:rsidR="009947D8" w:rsidRDefault="00CC175B" w:rsidP="00F52FD9">
      <w:pPr>
        <w:pStyle w:val="ThesisNormalCompressed"/>
      </w:pPr>
      <w:r>
        <w:rPr>
          <w:noProof/>
        </w:rPr>
        <w:lastRenderedPageBreak/>
        <w:drawing>
          <wp:inline distT="0" distB="0" distL="0" distR="0" wp14:anchorId="7F9B16E5" wp14:editId="150195A0">
            <wp:extent cx="5485765" cy="477900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Structure_Figure.png"/>
                    <pic:cNvPicPr/>
                  </pic:nvPicPr>
                  <pic:blipFill>
                    <a:blip r:embed="rId21">
                      <a:extLst>
                        <a:ext uri="{28A0092B-C50C-407E-A947-70E740481C1C}">
                          <a14:useLocalDpi xmlns:a14="http://schemas.microsoft.com/office/drawing/2010/main" val="0"/>
                        </a:ext>
                      </a:extLst>
                    </a:blip>
                    <a:stretch>
                      <a:fillRect/>
                    </a:stretch>
                  </pic:blipFill>
                  <pic:spPr>
                    <a:xfrm>
                      <a:off x="0" y="0"/>
                      <a:ext cx="5485765" cy="4779009"/>
                    </a:xfrm>
                    <a:prstGeom prst="rect">
                      <a:avLst/>
                    </a:prstGeom>
                  </pic:spPr>
                </pic:pic>
              </a:graphicData>
            </a:graphic>
          </wp:inline>
        </w:drawing>
      </w:r>
    </w:p>
    <w:p w14:paraId="62672987" w14:textId="59761108" w:rsidR="00CC175B" w:rsidRDefault="009947D8" w:rsidP="009947D8">
      <w:pPr>
        <w:pStyle w:val="Figure-01-Title"/>
      </w:pPr>
      <w:r>
        <w:t xml:space="preserve">Figure </w:t>
      </w:r>
      <w:fldSimple w:instr=" STYLEREF 1 \s ">
        <w:r w:rsidR="00AA19E9">
          <w:rPr>
            <w:noProof/>
          </w:rPr>
          <w:t>1</w:t>
        </w:r>
      </w:fldSimple>
      <w:r>
        <w:noBreakHyphen/>
      </w:r>
      <w:fldSimple w:instr=" SEQ Figure \* ARABIC \s 1 ">
        <w:r w:rsidR="00AA19E9">
          <w:rPr>
            <w:noProof/>
          </w:rPr>
          <w:t>7</w:t>
        </w:r>
      </w:fldSimple>
      <w:r>
        <w:t xml:space="preserve"> Structure and active site of pre-adenylated of Rnl2</w:t>
      </w:r>
    </w:p>
    <w:p w14:paraId="74F51EC4" w14:textId="5F2A2B15" w:rsidR="009947D8" w:rsidRDefault="0090022F" w:rsidP="00F52FD9">
      <w:pPr>
        <w:pStyle w:val="Figure-03-Legend"/>
      </w:pPr>
      <w:r>
        <w:t>Rnl2 as crystalized and described by Nandakumar</w:t>
      </w:r>
      <w:r w:rsidR="00946C9C">
        <w:t>.</w:t>
      </w:r>
      <w:r>
        <w:t>..Lima 2006. Structures from PDB</w:t>
      </w:r>
      <w:proofErr w:type="gramStart"/>
      <w:r>
        <w:t>:2HVQ</w:t>
      </w:r>
      <w:proofErr w:type="gramEnd"/>
      <w:r>
        <w:t xml:space="preserve"> and generated with PyMol. Top left) Rnl2 is composed of a C-terminal and N-terminal domain. Top Right) </w:t>
      </w:r>
      <w:proofErr w:type="gramStart"/>
      <w:r>
        <w:t>The</w:t>
      </w:r>
      <w:proofErr w:type="gramEnd"/>
      <w:r>
        <w:t xml:space="preserve"> active site of Rnl2 is highlighted. Bottom left) Active site of Rnl2 as shown from 'bottom.' This face interacts with substrate.</w:t>
      </w:r>
      <w:r w:rsidR="006311B8">
        <w:t xml:space="preserve"> Residue numbering refers to that of the crystal structure.</w:t>
      </w:r>
    </w:p>
    <w:p w14:paraId="3DA45717" w14:textId="7CF9B9A6" w:rsidR="00FC4711" w:rsidRDefault="00FC4711" w:rsidP="00F52FD9">
      <w:pPr>
        <w:pStyle w:val="ThesisNormalCompressed"/>
      </w:pPr>
      <w:r>
        <w:t>Mutational analysis of T4 Rnl2, and later a crystal structure, have identified key functional residues</w:t>
      </w:r>
      <w:r w:rsidR="00193400">
        <w:t xml:space="preserve"> </w:t>
      </w:r>
      <w:r w:rsidR="00193400">
        <w:fldChar w:fldCharType="begin" w:fldLock="1"/>
      </w:r>
      <w:r w:rsidR="00485635">
        <w:instrText>ADDIN CSL_CITATION { "citationItems" : [ { "id" : "ITEM-1", "itemData" : { "DOI" : "10.1074/jbc.M300817200", "ISSN" : "0021-9258", "PMID" : "12611899", "abstract" : "Bacteriophage T4 RNA ligase 2 (Rnl2) exemplifies a polynucleotide ligase family that includes the trypanosome RNA-editing ligases and putative RNA ligases encoded by eukaryotic viruses and archaea. Here we analyzed 12 individual amino acids of Rnl2 that were identified by alanine scanning as essential for strand joining. We determined structure-activity relationships via conservative substitutions and examined mutational effects on the isolated steps of ligase adenylylation and phosphodiester bond formation. The essential residues of Rnl2 are located within conserved motifs that define a superfamily of nucleotidyl transferases that act via enzyme-(lysyl-N)-NMP intermediates. Our mutagenesis results underscore a shared active site architecture in Rnl2-like ligases, DNA ligases, and mRNA capping enzymes. They also highlight two essential signature residues, Glu(34) and Asn(40), that flank the active site lysine nucleophile (Lys(35)) and are unique to the Rnl2-like ligase family.", "author" : [ { "dropping-particle" : "", "family" : "Yin", "given" : "Shenmin", "non-dropping-particle" : "", "parse-names" : false, "suffix" : "" }, { "dropping-particle" : "", "family" : "Ho", "given" : "C Kiong", "non-dropping-particle" : "", "parse-names" : false, "suffix" : "" }, { "dropping-particle" : "", "family" : "Shuman", "given" : "Stewart", "non-dropping-particle" : "", "parse-names" : false, "suffix" : "" } ], "container-title" : "The Journal of biological chemistry", "id" : "ITEM-1", "issue" : "20", "issued" : { "date-parts" : [ [ "2003", "5", "16" ] ] }, "note" : "\n        From Duplicate 1 ( \n        \n          Structure-function analysis of T4 RNA ligase 2.\n        \n         - Yin, Shenmin; Ho, C Kiong;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n      ", "page" : "17601-8", "title" : "Structure-function analysis of T4 RNA ligase 2.", "type" : "article-journal", "volume" : "278" }, "uris" : [ "http://www.mendeley.com/documents/?uuid=785953fe-2900-4f3d-a9c3-c0f7655b86fb"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16/j.molcel.2004.09.022", "ISSN" : "10972765", "author" : [ { "dropping-particle" : "", "family" : "Nandakumar", "given" : "Jayakrishnan", "non-dropping-particle" : "", "parse-names" : false, "suffix" : "" }, { "dropping-particle" : "", "family" : "Shuman", "given" : "Stewart", "non-dropping-particle" : "", "parse-names" : false, "suffix" : "" } ], "container-title" : "Molecular Cell", "id" : "ITEM-3", "issued" : { "date-parts" : [ [ "2004", "10" ] ] }, "page" : "211-221", "title" : "How an RNA Ligase Discriminates RNA versus DNA Damage", "type" : "article-journal", "volume" : "16" }, "uris" : [ "http://www.mendeley.com/documents/?uuid=25b1d122-5be6-462c-87b2-4f219cdacbf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Yin, Ho, and Shuman 2003; C Kiong Ho et al. 2004; Nandakumar and Shuman 2004; Nandakumar, Shuman, and Lima 2006)" }, "properties" : { "noteIndex" : 0 }, "schema" : "https://github.com/citation-style-language/schema/raw/master/csl-citation.json" }</w:instrText>
      </w:r>
      <w:r w:rsidR="00193400">
        <w:fldChar w:fldCharType="separate"/>
      </w:r>
      <w:r w:rsidR="00193400" w:rsidRPr="00193400">
        <w:rPr>
          <w:noProof/>
        </w:rPr>
        <w:t>(Yin, Ho, and Shuman 2003; C Kiong Ho et al. 2004; Nandakumar and Shuman 2004; Nandakumar, Shuman, and Lima 2006)</w:t>
      </w:r>
      <w:r w:rsidR="00193400">
        <w:fldChar w:fldCharType="end"/>
      </w:r>
      <w:r>
        <w:t xml:space="preserve">. The residue where the AMP is </w:t>
      </w:r>
      <w:r w:rsidR="00193400">
        <w:t>transferred</w:t>
      </w:r>
      <w:r>
        <w:t xml:space="preserve"> to the enzyme in step (1) is a ligase-typical lysine residue at position 35 (K35). The K227 residue in the C-</w:t>
      </w:r>
      <w:r w:rsidR="00F1284E">
        <w:t>terminal</w:t>
      </w:r>
      <w:r>
        <w:t xml:space="preserve"> domain is essential for </w:t>
      </w:r>
      <w:r w:rsidR="006311B8">
        <w:t xml:space="preserve">both forward and reverse </w:t>
      </w:r>
      <w:r w:rsidR="00F1284E">
        <w:t>adenylylation of the 5´ PO</w:t>
      </w:r>
      <w:r w:rsidR="00F1284E" w:rsidRPr="00F1284E">
        <w:rPr>
          <w:vertAlign w:val="subscript"/>
        </w:rPr>
        <w:t>4</w:t>
      </w:r>
      <w:r w:rsidR="00F1284E" w:rsidRPr="00F1284E">
        <w:t xml:space="preserve"> </w:t>
      </w:r>
      <w:r>
        <w:t>at the nick</w:t>
      </w:r>
      <w:r w:rsidR="002330B1">
        <w:t xml:space="preserve"> </w:t>
      </w:r>
      <w:r w:rsidR="006311B8">
        <w:fldChar w:fldCharType="begin" w:fldLock="1"/>
      </w:r>
      <w:r w:rsidR="00485635">
        <w:instrText>ADDIN CSL_CITATION { "citationItems" : [ { "id" : "ITEM-1",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1",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Viollet et al. 2011)" }, "properties" : { "noteIndex" : 0 }, "schema" : "https://github.com/citation-style-language/schema/raw/master/csl-citation.json" }</w:instrText>
      </w:r>
      <w:r w:rsidR="006311B8">
        <w:fldChar w:fldCharType="separate"/>
      </w:r>
      <w:r w:rsidR="006311B8" w:rsidRPr="006311B8">
        <w:rPr>
          <w:noProof/>
        </w:rPr>
        <w:t>(Viollet et al. 2011)</w:t>
      </w:r>
      <w:r w:rsidR="006311B8">
        <w:fldChar w:fldCharType="end"/>
      </w:r>
      <w:r>
        <w:t>. Mutation of H37 results in an ~10</w:t>
      </w:r>
      <w:r w:rsidRPr="002330B1">
        <w:rPr>
          <w:vertAlign w:val="superscript"/>
        </w:rPr>
        <w:t>2</w:t>
      </w:r>
      <w:r>
        <w:t xml:space="preserve"> reduced rate of ligation. Finally, T39 has been shown to interact with the 2´ OH on the 3´ side of the nick, </w:t>
      </w:r>
      <w:r w:rsidR="00F1284E">
        <w:t>preferring</w:t>
      </w:r>
      <w:r>
        <w:t xml:space="preserve"> a C3´ endo </w:t>
      </w:r>
      <w:r w:rsidR="001D1F17">
        <w:t>sugar</w:t>
      </w:r>
      <w:r>
        <w:t xml:space="preserve"> pucker confirmation </w:t>
      </w:r>
      <w:r w:rsidR="00F1284E">
        <w:t>(see below).</w:t>
      </w:r>
      <w:r>
        <w:t xml:space="preserve"> </w:t>
      </w:r>
      <w:r w:rsidR="00F1284E">
        <w:t>Rnl2 has a minimal footprin</w:t>
      </w:r>
      <w:r w:rsidR="001D1F17">
        <w:t>t</w:t>
      </w:r>
      <w:r w:rsidR="00F1284E">
        <w:t xml:space="preserve"> of 13nt, center</w:t>
      </w:r>
      <w:r w:rsidR="001D1F17">
        <w:t>ed</w:t>
      </w:r>
      <w:r w:rsidR="00F1284E">
        <w:t xml:space="preserve"> </w:t>
      </w:r>
      <w:r w:rsidR="00F83B2F">
        <w:t>on</w:t>
      </w:r>
      <w:r w:rsidR="00F1284E">
        <w:t xml:space="preserve"> the nick, and only requires magnesium for transfer of AMP to the 5´ phosphate. Nandrakumar et al 2006 observed that </w:t>
      </w:r>
      <w:r>
        <w:t xml:space="preserve">2´ </w:t>
      </w:r>
      <w:r w:rsidR="00F1284E">
        <w:t xml:space="preserve">deoxyribose residues on the 5´ side of the nick </w:t>
      </w:r>
      <w:r>
        <w:t>(</w:t>
      </w:r>
      <w:r w:rsidR="00F1284E">
        <w:t xml:space="preserve">i.e. </w:t>
      </w:r>
      <w:r>
        <w:t xml:space="preserve">DNA) </w:t>
      </w:r>
      <w:r w:rsidR="00F1284E">
        <w:t xml:space="preserve">adopt </w:t>
      </w:r>
      <w:r w:rsidR="001D1F17">
        <w:t xml:space="preserve">an </w:t>
      </w:r>
      <w:r w:rsidR="00F1284E">
        <w:t xml:space="preserve">RNA-like </w:t>
      </w:r>
      <w:r w:rsidR="001D1F17">
        <w:t>sugar</w:t>
      </w:r>
      <w:r w:rsidR="00F1284E">
        <w:t xml:space="preserve"> pucker, </w:t>
      </w:r>
      <w:r>
        <w:t xml:space="preserve">leading to the correct </w:t>
      </w:r>
      <w:r w:rsidR="00F1284E">
        <w:t>orientation</w:t>
      </w:r>
      <w:r>
        <w:t xml:space="preserve"> of the 3´ OH </w:t>
      </w:r>
      <w:r w:rsidR="00F1284E">
        <w:t>relative</w:t>
      </w:r>
      <w:r>
        <w:t xml:space="preserve"> to the AMP leaving group and result</w:t>
      </w:r>
      <w:r w:rsidR="00F1284E">
        <w:t>ing</w:t>
      </w:r>
      <w:r>
        <w:t xml:space="preserve"> in </w:t>
      </w:r>
      <w:r w:rsidR="00F1284E">
        <w:t>ligation. This conformation is of particular importance to this work</w:t>
      </w:r>
      <w:r>
        <w:t xml:space="preserve">. </w:t>
      </w:r>
    </w:p>
    <w:p w14:paraId="1A30CB62" w14:textId="77777777" w:rsidR="00CC175B" w:rsidRDefault="00CC175B" w:rsidP="00F52FD9">
      <w:pPr>
        <w:pStyle w:val="Figure-02-Figure"/>
      </w:pPr>
      <w:r>
        <w:lastRenderedPageBreak/>
        <w:drawing>
          <wp:inline distT="0" distB="0" distL="0" distR="0" wp14:anchorId="0ED50CBA" wp14:editId="1E55F365">
            <wp:extent cx="3450889" cy="3450889"/>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RNA_Selectively.jpg"/>
                    <pic:cNvPicPr/>
                  </pic:nvPicPr>
                  <pic:blipFill>
                    <a:blip r:embed="rId22">
                      <a:extLst>
                        <a:ext uri="{28A0092B-C50C-407E-A947-70E740481C1C}">
                          <a14:useLocalDpi xmlns:a14="http://schemas.microsoft.com/office/drawing/2010/main" val="0"/>
                        </a:ext>
                      </a:extLst>
                    </a:blip>
                    <a:stretch>
                      <a:fillRect/>
                    </a:stretch>
                  </pic:blipFill>
                  <pic:spPr>
                    <a:xfrm>
                      <a:off x="0" y="0"/>
                      <a:ext cx="3451051" cy="3451051"/>
                    </a:xfrm>
                    <a:prstGeom prst="rect">
                      <a:avLst/>
                    </a:prstGeom>
                  </pic:spPr>
                </pic:pic>
              </a:graphicData>
            </a:graphic>
          </wp:inline>
        </w:drawing>
      </w:r>
    </w:p>
    <w:p w14:paraId="5CF72CF1" w14:textId="511EB66E" w:rsidR="00CC175B" w:rsidRDefault="00CC175B" w:rsidP="009947D8">
      <w:pPr>
        <w:pStyle w:val="Figure-01-Title"/>
      </w:pPr>
      <w:bookmarkStart w:id="51" w:name="_Toc256001340"/>
      <w:r>
        <w:t xml:space="preserve">Figure </w:t>
      </w:r>
      <w:fldSimple w:instr=" STYLEREF 1 \s ">
        <w:r w:rsidR="00AA19E9">
          <w:rPr>
            <w:noProof/>
          </w:rPr>
          <w:t>1</w:t>
        </w:r>
      </w:fldSimple>
      <w:r w:rsidR="009947D8">
        <w:noBreakHyphen/>
      </w:r>
      <w:fldSimple w:instr=" SEQ Figure \* ARABIC \s 1 ">
        <w:r w:rsidR="00AA19E9">
          <w:rPr>
            <w:noProof/>
          </w:rPr>
          <w:t>8</w:t>
        </w:r>
      </w:fldSimple>
      <w:r>
        <w:t xml:space="preserve"> Active site of T4 RNA Ligase 2 with highlighted residues</w:t>
      </w:r>
      <w:bookmarkEnd w:id="51"/>
    </w:p>
    <w:p w14:paraId="04CCAE43" w14:textId="449D6B45" w:rsidR="00F77029" w:rsidRDefault="00F77029" w:rsidP="00F52FD9">
      <w:pPr>
        <w:pStyle w:val="Figure-03-Legend"/>
      </w:pPr>
      <w:r>
        <w:t xml:space="preserve">Rnl2 </w:t>
      </w:r>
      <w:r w:rsidR="0071396A">
        <w:t>complexed</w:t>
      </w:r>
      <w:r>
        <w:t xml:space="preserve"> with nicked dsDNA as crystalized and described by Nandakumar</w:t>
      </w:r>
      <w:proofErr w:type="gramStart"/>
      <w:r>
        <w:t>..</w:t>
      </w:r>
      <w:proofErr w:type="gramEnd"/>
      <w:r>
        <w:t>Lima 2006. Structures from PDB</w:t>
      </w:r>
      <w:proofErr w:type="gramStart"/>
      <w:r>
        <w:t>:</w:t>
      </w:r>
      <w:r w:rsidR="0071396A" w:rsidRPr="0071396A">
        <w:t>2HVR</w:t>
      </w:r>
      <w:proofErr w:type="gramEnd"/>
      <w:r>
        <w:t xml:space="preserve"> and generated with PyMol.</w:t>
      </w:r>
    </w:p>
    <w:p w14:paraId="64ADE339" w14:textId="4DF6A7F1" w:rsidR="00FC4711" w:rsidRDefault="00FC4711" w:rsidP="00F52FD9">
      <w:pPr>
        <w:pStyle w:val="ThesisNormalCompressed"/>
      </w:pPr>
      <w:r>
        <w:t xml:space="preserve">While Rnl2 is extremely efficient at high concentration, and displays little or no </w:t>
      </w:r>
      <w:r w:rsidR="0071396A">
        <w:t>reversible</w:t>
      </w:r>
      <w:r>
        <w:t xml:space="preserve"> chemistry, the N-terminal only form of Rnl2 with a K227A mutat</w:t>
      </w:r>
      <w:r w:rsidR="0071396A">
        <w:t>ion (“Truncated mutant”</w:t>
      </w:r>
      <w:r>
        <w:t xml:space="preserve">) </w:t>
      </w:r>
      <w:r w:rsidR="00F83B2F">
        <w:t>has no</w:t>
      </w:r>
      <w:r>
        <w:t xml:space="preserve"> </w:t>
      </w:r>
      <w:r w:rsidR="0071396A" w:rsidRPr="0071396A">
        <w:t xml:space="preserve">adenylyltransferase </w:t>
      </w:r>
      <w:r w:rsidR="00F83B2F">
        <w:t xml:space="preserve">activity. This mutant has been used </w:t>
      </w:r>
      <w:r>
        <w:t>in spe</w:t>
      </w:r>
      <w:r w:rsidR="001D1F17">
        <w:t xml:space="preserve">cialized cloning applications </w:t>
      </w:r>
      <w:r w:rsidR="001D1F17">
        <w:fldChar w:fldCharType="begin" w:fldLock="1"/>
      </w:r>
      <w:r w:rsidR="0048563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id" : "ITEM-2", "itemData" : { "DOI" : "10.1016/j.ymeth.2007.09.009", "ISSN" : "1046-2023", "PMID" : "18158127", "abstract" : "Distinct classes of small RNAs, 20-32 nucleotides long, play important regulatory roles for diverse cellular processes. It is therefore important to identify and quantify small RNAs as a function of development, tissue and cell type, in normal and disease states. Here we describe methods to prepare cDNA libraries from pools of small RNAs isolated from organisms, tissues or cells. These methods enable the identification of new members or new classes of small RNAs, and they are also suitable to obtain miRNA expression profiles based on clone count frequencies. This protocol includes the use of new deep sequencing methods (454/Roche and Solexa) to facilitate the characterization of diverse sequence pools of small RNAs.", "author" : [ { "dropping-particle" : "", "family" : "Hafner", "given" : "Markus", "non-dropping-particle" : "", "parse-names" : false, "suffix" : "" }, { "dropping-particle" : "", "family" : "Landgraf", "given" : "Pablo", "non-dropping-particle" : "", "parse-names" : false, "suffix" : "" }, { "dropping-particle" : "", "family" : "Ludwig", "given" : "Janos", "non-dropping-particle" : "", "parse-names" : false, "suffix" : "" }, { "dropping-particle" : "", "family" : "Rice", "given" : "Amanda", "non-dropping-particle" : "", "parse-names" : false, "suffix" : "" }, { "dropping-particle" : "", "family" : "Ojo", "given" : "Tolulope", "non-dropping-particle" : "", "parse-names" : false, "suffix" : "" }, { "dropping-particle" : "", "family" : "Lin", "given" : "Carolina", "non-dropping-particle" : "", "parse-names" : false, "suffix" : "" }, { "dropping-particle" : "", "family" : "Holoch", "given" : "Daniel", "non-dropping-particle" : "", "parse-names" : false, "suffix" : "" }, { "dropping-particle" : "", "family" : "Lim", "given" : "Cindy", "non-dropping-particle" : "", "parse-names" : false, "suffix" : "" }, { "dropping-particle" : "", "family" : "Tuschl", "given" : "Thomas", "non-dropping-particle" : "", "parse-names" : false, "suffix" : "" } ], "container-title" : "Methods (San Diego, Calif.)", "id" : "ITEM-2", "issue" : "1", "issued" : { "date-parts" : [ [ "2008", "1" ] ] }, "page" : "3-12", "title" : "Identification of microRNAs and other small regulatory RNAs using cDNA library sequencing.", "type" : "article-journal", "volume" : "44" }, "uris" : [ "http://www.mendeley.com/documents/?uuid=59b3645e-248d-4c3a-9e2e-75edc4f4408d" ] }, { "id" : "ITEM-3",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3",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Ghildiyal et al. 2008; Hafner et al. 2008; Viollet et al. 2011)" }, "properties" : { "noteIndex" : 0 }, "schema" : "https://github.com/citation-style-language/schema/raw/master/csl-citation.json" }</w:instrText>
      </w:r>
      <w:r w:rsidR="001D1F17">
        <w:fldChar w:fldCharType="separate"/>
      </w:r>
      <w:r w:rsidR="001D1F17" w:rsidRPr="001D1F17">
        <w:rPr>
          <w:noProof/>
        </w:rPr>
        <w:t>(Ghildiyal et al. 2008; Hafner et al. 2008; Viollet et al. 2011)</w:t>
      </w:r>
      <w:r w:rsidR="001D1F17">
        <w:fldChar w:fldCharType="end"/>
      </w:r>
      <w:r>
        <w:t>. In these reactions, the use of a pre</w:t>
      </w:r>
      <w:r w:rsidR="0071396A">
        <w:t>-</w:t>
      </w:r>
      <w:r>
        <w:t xml:space="preserve">adenylated </w:t>
      </w:r>
      <w:r w:rsidR="0071396A">
        <w:t xml:space="preserve">3´ DNA </w:t>
      </w:r>
      <w:r w:rsidR="001D1F17">
        <w:t>adaptors</w:t>
      </w:r>
      <w:r>
        <w:t xml:space="preserve"> allows for </w:t>
      </w:r>
      <w:r w:rsidR="0071396A">
        <w:t>selective ligation among already phosphorylated species</w:t>
      </w:r>
      <w:r w:rsidR="001D1F17">
        <w:t xml:space="preserve"> by reducing the enzyme-catalyzed transfer of AMP from the adaptor to other phosphorylated species</w:t>
      </w:r>
      <w:r>
        <w:t>.</w:t>
      </w:r>
      <w:r w:rsidR="001C70B5">
        <w:t xml:space="preserve"> Use of this truncated mutate to create a hybrid molecule of RNA/DNA has greatly improved many high-throughput sequencing workflows.</w:t>
      </w:r>
    </w:p>
    <w:p w14:paraId="03B11B67" w14:textId="2559F11A" w:rsidR="00FC4711" w:rsidRDefault="001C70B5" w:rsidP="00F52FD9">
      <w:pPr>
        <w:pStyle w:val="ThesisNormalCompressed"/>
      </w:pPr>
      <w:r>
        <w:t xml:space="preserve">Ligation of </w:t>
      </w:r>
      <w:r w:rsidR="005D5C24">
        <w:t>hybrid substrates (eg. DNA-templated RNA</w:t>
      </w:r>
      <w:proofErr w:type="gramStart"/>
      <w:r w:rsidR="005D5C24">
        <w:t>:DNA</w:t>
      </w:r>
      <w:proofErr w:type="gramEnd"/>
      <w:r w:rsidR="005D5C24">
        <w:t xml:space="preserve"> vs DNA-templated DNA:DNA) have </w:t>
      </w:r>
      <w:r w:rsidR="006A6581" w:rsidRPr="006A6581">
        <w:t xml:space="preserve">revealed general </w:t>
      </w:r>
      <w:r>
        <w:t>substrate preferences</w:t>
      </w:r>
      <w:r w:rsidR="006A6581" w:rsidRPr="006A6581">
        <w:t>. DNA ligases appear to prefer the residue bearing the 5´ phosphate on the 3´ side of the nick to be 2´ deoxyribose, and have a relaxed requirement for the sug</w:t>
      </w:r>
      <w:r w:rsidR="005D5C24">
        <w:t>a</w:t>
      </w:r>
      <w:r w:rsidR="006A6581" w:rsidRPr="006A6581">
        <w:t>r on the 5´ side of the nick. RNA ligase</w:t>
      </w:r>
      <w:r w:rsidR="005D5C24">
        <w:t>s</w:t>
      </w:r>
      <w:r w:rsidR="006A6581" w:rsidRPr="006A6581">
        <w:t xml:space="preserve"> have the reverse preference, demonstrating higher activities when the 5´ strand, 3´ OH residue also bears a 2´ OH. </w:t>
      </w:r>
      <w:r w:rsidR="006A6581">
        <w:t xml:space="preserve"> </w:t>
      </w:r>
      <w:r w:rsidR="005D5C24">
        <w:t xml:space="preserve">Rnl2 has an additional preference for </w:t>
      </w:r>
      <w:r w:rsidR="00FC4711">
        <w:t xml:space="preserve">an RNA residue at the penultimate 3´ side of a </w:t>
      </w:r>
      <w:r w:rsidR="005D5C24">
        <w:t xml:space="preserve">nick </w:t>
      </w:r>
      <w:r w:rsidR="004F3F5A">
        <w:fldChar w:fldCharType="begin" w:fldLock="1"/>
      </w:r>
      <w:r w:rsidR="00485635">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74/jbc.M402394200", "ISSN" : "0021-9258", "PMID" : "15084599", "abstract" : "Here we report that bacteriophage T4 RNA ligase 2 (Rnl2) is an efficient catalyst of RNA ligation at a 3'-OH/5'-PO(4) nick in a double-stranded RNA or an RNA.DNA hybrid. The critical role of the template strand in approximating the reactive 3'-OH and 5'-PO(4) termini is underscored by the drastic reductions in the RNA-sealing activity of Rnl2 when the duplex substrates contain gaps or flaps instead of nicks. RNA nick joining requires ATP and a divalent cation cofactor (either Mg or Mn). Neither dATP, GTP, CTP, nor UTP can substitute for ATP. We identify by alanine scanning seven functionally important amino acids (Tyr-5, Arg-33, Lys-54, Gln-106, Asp-135, Arg-155, and Ser-170) within the N-terminal nucleotidyl-transferase domain of Rnl2 and impute specific roles for these residues based on the crystal structure of the AMP-bound enzyme. Mutational analysis of 14 conserved residues in the C-terminal domain of Rnl2 identifies 3 amino acids (Arg-266, Asp-292, and Glu-296) as essential for ligase activity. Our findings consolidate the evolutionary connections between bacteriophage Rnl2 and the RNA-editing ligases of kinetoplastid protozoa.", "author" : [ { "dropping-particle" : "", "family" : "Nandakumar", "given" : "Jayakrishnan", "non-dropping-particle" : "", "parse-names" : false, "suffix" : "" }, { "dropping-particle" : "", "family" : "Ho", "given" : "C Kiong", "non-dropping-particle" : "", "parse-names" : false, "suffix" : "" }, { "dropping-particle" : "", "family" : "Lima", "given" : "Christopher D", "non-dropping-particle" : "", "parse-names" : false, "suffix" : "" }, { "dropping-particle" : "", "family" : "Shuman", "given" : "Stewart", "non-dropping-particle" : "", "parse-names" : false, "suffix" : "" } ], "container-title" : "The Journal of biological chemistry", "id" : "ITEM-3", "issue" : "30", "issued" : { "date-parts" : [ [ "2004", "7", "23"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1337-47", "title" : "RNA substrate specificity and structure-guided mutational analysis of bacteriophage T4 RNA ligase 2.", "type" : "article-journal", "volume" : "279" }, "uris" : [ "http://www.mendeley.com/documents/?uuid=ee8ef42c-9adb-4eaa-a992-ce6bdade73d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C Kiong Ho and Shuman 2002; C Kiong Ho et al. 2004; Nandakumar et al. 2004; Nandakumar, Shuman, and Lima 2006)" }, "properties" : { "noteIndex" : 0 }, "schema" : "https://github.com/citation-style-language/schema/raw/master/csl-citation.json" }</w:instrText>
      </w:r>
      <w:r w:rsidR="004F3F5A">
        <w:fldChar w:fldCharType="separate"/>
      </w:r>
      <w:r w:rsidR="004F3F5A" w:rsidRPr="004F3F5A">
        <w:rPr>
          <w:noProof/>
        </w:rPr>
        <w:t>(C Kiong Ho and Shuman 2002; C Kiong Ho et al. 2004; Nandakumar et al. 2004; Nandakumar, Shuman, and Lima 2006)</w:t>
      </w:r>
      <w:r w:rsidR="004F3F5A">
        <w:fldChar w:fldCharType="end"/>
      </w:r>
      <w:r w:rsidR="00FC4711">
        <w:t xml:space="preserve">. </w:t>
      </w:r>
      <w:r>
        <w:t xml:space="preserve">The two base requirement for RNA at the 5´ side of the double stranded nick </w:t>
      </w:r>
      <w:r w:rsidR="00405C33">
        <w:t>biases Rnl2 to join bona fide substrates, and i</w:t>
      </w:r>
      <w:r w:rsidR="00FC4711">
        <w:t>ndeed, independent labs have measured this preference, and have reported that the RNA-templated DNA:DNA joining activity of Rnl2 is be</w:t>
      </w:r>
      <w:r w:rsidR="004F3F5A">
        <w:t xml:space="preserve">low assay limits of detection </w:t>
      </w:r>
      <w:r w:rsidR="004F3F5A">
        <w:fldChar w:fldCharType="begin" w:fldLock="1"/>
      </w:r>
      <w:r w:rsidR="00485635">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4F3F5A">
        <w:fldChar w:fldCharType="separate"/>
      </w:r>
      <w:r w:rsidR="004F3F5A" w:rsidRPr="004F3F5A">
        <w:rPr>
          <w:noProof/>
        </w:rPr>
        <w:t>(Bullard and Bowater 2006)</w:t>
      </w:r>
      <w:r w:rsidR="004F3F5A">
        <w:fldChar w:fldCharType="end"/>
      </w:r>
      <w:r w:rsidR="004F3F5A">
        <w:t xml:space="preserve">. </w:t>
      </w:r>
      <w:r w:rsidR="00FC4711">
        <w:t xml:space="preserve">However, results discussed in this work clearly show that with enough enzyme, and sensitive downstream measurements, Rnl2 will indeed catalyze </w:t>
      </w:r>
      <w:r w:rsidR="004F3F5A">
        <w:t>RNA-templated DNA</w:t>
      </w:r>
      <w:proofErr w:type="gramStart"/>
      <w:r w:rsidR="004F3F5A">
        <w:t>:DNA</w:t>
      </w:r>
      <w:proofErr w:type="gramEnd"/>
      <w:r w:rsidR="004F3F5A">
        <w:t xml:space="preserve"> ligation (see Chapter 2: RNA-templated DNA:DNA ligation). </w:t>
      </w:r>
      <w:r w:rsidR="00FC4711">
        <w:t xml:space="preserve">Previous reports of Rnl2 </w:t>
      </w:r>
      <w:r w:rsidR="00FC4711">
        <w:lastRenderedPageBreak/>
        <w:t xml:space="preserve">lacking this activity are likely due to a single turnover mechanism in this reaction, owning to the poor </w:t>
      </w:r>
      <w:r w:rsidR="00514594">
        <w:t>dissociation</w:t>
      </w:r>
      <w:r w:rsidR="004F3F5A">
        <w:t xml:space="preserve"> rate of nucleic acid-interacting</w:t>
      </w:r>
      <w:r w:rsidR="00FC4711">
        <w:t xml:space="preserve"> enzymes </w:t>
      </w:r>
      <w:commentRangeStart w:id="52"/>
      <w:r w:rsidR="00FC4711" w:rsidRPr="005D5C24">
        <w:rPr>
          <w:color w:val="FF0000"/>
        </w:rPr>
        <w:t>($REF;$REF;$REF</w:t>
      </w:r>
      <w:r w:rsidR="00FC4711">
        <w:t>).</w:t>
      </w:r>
      <w:commentRangeEnd w:id="52"/>
      <w:r w:rsidR="00CF6C9A">
        <w:rPr>
          <w:rStyle w:val="CommentReference"/>
          <w:rFonts w:cstheme="minorBidi"/>
        </w:rPr>
        <w:commentReference w:id="52"/>
      </w:r>
      <w:r w:rsidR="00CF6C9A">
        <w:t xml:space="preserve"> </w:t>
      </w:r>
    </w:p>
    <w:p w14:paraId="5E04B6D9" w14:textId="373832A2" w:rsidR="00FD2789" w:rsidRPr="00FD2789" w:rsidRDefault="00FD2789" w:rsidP="00F52FD9">
      <w:pPr>
        <w:pStyle w:val="ThesisNormalCompressed"/>
      </w:pPr>
      <w:r w:rsidRPr="00FD2789">
        <w:t>&lt;NEED FINISH PARAGRAPH &amp; TRANSITION&g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r>
        <w:t>Notes from Wei's Group meeting update on piRNAs.</w:t>
      </w:r>
    </w:p>
    <w:p w14:paraId="05FF31BC" w14:textId="1AFB9D5D" w:rsidR="00DB7C49" w:rsidRDefault="00DB7C49" w:rsidP="00F52FD9">
      <w:pPr>
        <w:pStyle w:val="ThesisNormalCompressed"/>
      </w:pPr>
      <w:r>
        <w:t>Mention the Saito 2006 Slicer activity, in vitro, of Piwi domain containing argonautes in flies</w:t>
      </w:r>
      <w:r w:rsidR="00E70814">
        <w:t xml:space="preserve">. Then mention papers from Siomi and Brennecki, and Lin lab in 2009 about mutating the catalytic triad in the piwi proteins and there is no slicer activity. </w:t>
      </w:r>
    </w:p>
    <w:p w14:paraId="282B2A1F" w14:textId="7E6C63FF" w:rsidR="00E70814" w:rsidRDefault="00E70814" w:rsidP="00F52FD9">
      <w:pPr>
        <w:pStyle w:val="ThesisNormalCompressed"/>
      </w:pPr>
      <w:r>
        <w:t>A regulatory circuit for Piwi by the large…</w:t>
      </w:r>
    </w:p>
    <w:p w14:paraId="1F45266C" w14:textId="372B5282" w:rsidR="00E70814" w:rsidRDefault="00E70814" w:rsidP="00F52FD9">
      <w:pPr>
        <w:pStyle w:val="ThesisNormalCompressed"/>
      </w:pPr>
      <w:r>
        <w:t>Transcriptional Silencing of Transposons</w:t>
      </w:r>
    </w:p>
    <w:p w14:paraId="3ADFCF95" w14:textId="140914BA" w:rsidR="00E70814" w:rsidRDefault="00E70814" w:rsidP="00F52FD9">
      <w:pPr>
        <w:pStyle w:val="ThesisNormalCompressed"/>
      </w:pPr>
      <w:r>
        <w:t xml:space="preserve">Function of </w:t>
      </w:r>
      <w:proofErr w:type="gramStart"/>
      <w:r>
        <w:t>piwi(</w:t>
      </w:r>
      <w:proofErr w:type="gramEnd"/>
      <w:r>
        <w:t>?) - Lin lab paper.</w:t>
      </w:r>
    </w:p>
    <w:p w14:paraId="144EA561" w14:textId="08992B4E" w:rsidR="00E70814" w:rsidRDefault="000C609C" w:rsidP="00F52FD9">
      <w:pPr>
        <w:pStyle w:val="ThesisNormalCompressed"/>
      </w:pPr>
      <w:r>
        <w:t xml:space="preserve">Mention review in G&amp;D by hannon title is state of piRNA in flies - says that the slicer activity of piwi proteins in flies has never been shown in vivo. </w:t>
      </w:r>
    </w:p>
    <w:p w14:paraId="3FCA78EB" w14:textId="22C8C35B" w:rsidR="00AD4BA2" w:rsidRDefault="00AD4BA2" w:rsidP="00F52FD9">
      <w:pPr>
        <w:pStyle w:val="ThesisNormalCompressed"/>
      </w:pPr>
      <w:r>
        <w:t>Mention Siomi Zuchi paper - they show in vitro evidence that the protein can take a 5' phosphate ssRNA and make something - a piRNA?</w:t>
      </w:r>
    </w:p>
    <w:p w14:paraId="1D53614F" w14:textId="77777777" w:rsidR="00AD4BA2" w:rsidRPr="00292D43" w:rsidRDefault="00AD4BA2" w:rsidP="00F52FD9">
      <w:pPr>
        <w:pStyle w:val="ThesisNormalCompressed"/>
      </w:pPr>
    </w:p>
    <w:p w14:paraId="6AF66CA1" w14:textId="2ACD8842" w:rsidR="00210B68" w:rsidRDefault="00210B68" w:rsidP="00F52FD9">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485635">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48563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485635">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485635">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1F483386" w:rsidR="000C2B6C" w:rsidRDefault="000C2B6C" w:rsidP="00F52FD9">
      <w:pPr>
        <w:pStyle w:val="ThesisNormalCompressed"/>
      </w:pPr>
      <w:r>
        <w:t>piRNAs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485635">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485635">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fldChar w:fldCharType="begin" w:fldLock="1"/>
      </w:r>
      <w:r w:rsidR="00485635">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w:t>
      </w:r>
      <w:r w:rsidR="00F222D1">
        <w:lastRenderedPageBreak/>
        <w:t xml:space="preserve">to silence expression of transposons during germ line formation </w:t>
      </w:r>
      <w:r w:rsidR="00F222D1">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485635">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485635">
        <w:instrText>ADDIN CSL_CITATION { "citationItems" : [ { "id" : "ITEM-1", "itemData" : { "author" : [ { "dropping-particle" : "", "family" : "Oakberg", "given" : "EF", "non-dropping-particle" : "", "parse-names" : false, "suffix" : "" }, { "dropping-particle" : "", "family" : "Oakberq", "given" : "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f9fbedc3-a6ba-4aa6-89b7-69ec8721e16c"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n        From Duplicate 1 ( \n        \n          Transcriptome profiling of the murine testis during the first wave of spermatogenesis.\n        \n         - Laiho, Asta; Kotaja, Noora; Gyenesei, Attila; Sironen, Anu )\n\n        \n        \n\n        \n\n        \n\n      ", "page" : "e61558", "title" : "Transcriptome profiling of the murine testis during the first wave of spermatogenesis.", "type" : "article-journal", "volume" : "8" }, "uris" : [ "http://www.mendeley.com/documents/?uuid=7b5316c8-52bd-4d29-aa31-d685ee98408b" ] } ], "mendeley" : { "previouslyFormattedCitation" : "(Oakberg and Oakberq 1956; Laiho et al. 2013)" }, "properties" : { "noteIndex" : 0 }, "schema" : "https://github.com/citation-style-language/schema/raw/master/csl-citation.json" }</w:instrText>
      </w:r>
      <w:r w:rsidR="00294540">
        <w:fldChar w:fldCharType="separate"/>
      </w:r>
      <w:r w:rsidR="00621FE0" w:rsidRPr="00621FE0">
        <w:rPr>
          <w:noProof/>
        </w:rPr>
        <w:t>(Oakberg and Oakberq 1956; Laiho et al. 2013)</w:t>
      </w:r>
      <w:r w:rsidR="00294540">
        <w:fldChar w:fldCharType="end"/>
      </w:r>
      <w:r w:rsidR="00F5541F">
        <w:t xml:space="preserve"> reaches meiosis, the pachytene piRNAs are expressed </w:t>
      </w:r>
      <w:r w:rsidR="00F5541F">
        <w:fldChar w:fldCharType="begin" w:fldLock="1"/>
      </w:r>
      <w:r w:rsidR="00485635">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w:t>
      </w:r>
      <w:r w:rsidR="001F63AA">
        <w:t>relatively</w:t>
      </w:r>
      <w:r w:rsidR="00134DCE">
        <w:t xml:space="preserve"> long, and unspliced Pol II transcript </w:t>
      </w:r>
      <w:r w:rsidR="00134DCE">
        <w:fldChar w:fldCharType="begin" w:fldLock="1"/>
      </w:r>
      <w:r w:rsidR="00485635">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w:t>
      </w:r>
      <w:r w:rsidR="001F63AA">
        <w:t>abolished</w:t>
      </w:r>
      <w:r w:rsidR="00134DCE">
        <w:t xml:space="preserve">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F52FD9">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38B6F330" w:rsidR="00D914D9" w:rsidRDefault="0074168A" w:rsidP="00EE5BD2">
      <w:pPr>
        <w:pStyle w:val="Figure-01-Title"/>
      </w:pPr>
      <w:bookmarkStart w:id="53" w:name="_Toc256001341"/>
      <w:r>
        <w:t xml:space="preserve">Figure </w:t>
      </w:r>
      <w:fldSimple w:instr=" STYLEREF 1 \s ">
        <w:r w:rsidR="00AA19E9">
          <w:rPr>
            <w:noProof/>
          </w:rPr>
          <w:t>1</w:t>
        </w:r>
      </w:fldSimple>
      <w:r w:rsidR="009947D8">
        <w:noBreakHyphen/>
      </w:r>
      <w:fldSimple w:instr=" SEQ Figure \* ARABIC \s 1 ">
        <w:r w:rsidR="00AA19E9">
          <w:rPr>
            <w:noProof/>
          </w:rPr>
          <w:t>9</w:t>
        </w:r>
      </w:fldSimple>
      <w:r>
        <w:t xml:space="preserve">, Mouse piRNA </w:t>
      </w:r>
      <w:r w:rsidR="0027468F">
        <w:t>dynamics</w:t>
      </w:r>
      <w:r>
        <w:t xml:space="preserve"> </w:t>
      </w:r>
      <w:r w:rsidR="0027468F">
        <w:t>across</w:t>
      </w:r>
      <w:r>
        <w:t xml:space="preserve"> developmental time</w:t>
      </w:r>
      <w:bookmarkEnd w:id="53"/>
    </w:p>
    <w:p w14:paraId="607E6348" w14:textId="0F125AA4" w:rsidR="006B2944" w:rsidRDefault="006B2944" w:rsidP="00F52FD9">
      <w:pPr>
        <w:pStyle w:val="Figure-03-Legend"/>
      </w:pPr>
      <w:r>
        <w:t xml:space="preserve"> (A) Figure adapted from </w:t>
      </w:r>
      <w:r>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504AEB3D" w:rsidR="00D7702A" w:rsidRDefault="0004430A" w:rsidP="00F52FD9">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485635">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485635">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precursor cells to mature sperm(?)</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t>
      </w:r>
      <w:r w:rsidR="00D7702A">
        <w:lastRenderedPageBreak/>
        <w:t xml:space="preserve">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F52FD9">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3BA1CD7D" w:rsidR="006B2944" w:rsidRDefault="006B2944" w:rsidP="00EE5BD2">
      <w:pPr>
        <w:pStyle w:val="Figure-01-Title"/>
      </w:pPr>
      <w:bookmarkStart w:id="54" w:name="_Toc256001342"/>
      <w:r>
        <w:t xml:space="preserve">Figure </w:t>
      </w:r>
      <w:fldSimple w:instr=" STYLEREF 1 \s ">
        <w:r w:rsidR="00AA19E9">
          <w:rPr>
            <w:noProof/>
          </w:rPr>
          <w:t>1</w:t>
        </w:r>
      </w:fldSimple>
      <w:r w:rsidR="009947D8">
        <w:noBreakHyphen/>
      </w:r>
      <w:fldSimple w:instr=" SEQ Figure \* ARABIC \s 1 ">
        <w:r w:rsidR="00AA19E9">
          <w:rPr>
            <w:noProof/>
          </w:rPr>
          <w:t>10</w:t>
        </w:r>
      </w:fldSimple>
      <w:r>
        <w:t xml:space="preserve">, Genetic evidence for long, </w:t>
      </w:r>
      <w:r w:rsidR="0093362F">
        <w:t>continuous</w:t>
      </w:r>
      <w:r>
        <w:t xml:space="preserve"> fly piRNA precursor transcripts</w:t>
      </w:r>
      <w:bookmarkEnd w:id="54"/>
    </w:p>
    <w:p w14:paraId="5D2907A0" w14:textId="77777777" w:rsidR="006B2944" w:rsidRDefault="006B2944" w:rsidP="00F52FD9">
      <w:pPr>
        <w:pStyle w:val="ThesisNormalCompressed"/>
      </w:pPr>
    </w:p>
    <w:p w14:paraId="074367AD" w14:textId="77777777" w:rsidR="00134DCE" w:rsidRDefault="00134DCE" w:rsidP="00F52FD9">
      <w:pPr>
        <w:pStyle w:val="ThesisNormalCompressed"/>
      </w:pPr>
      <w:r>
        <w:t>Section about piRNA biogenesis what is known in mammals</w:t>
      </w:r>
    </w:p>
    <w:p w14:paraId="5F11E897" w14:textId="77777777" w:rsidR="00134DCE" w:rsidRDefault="00134DCE" w:rsidP="00F52FD9">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5">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10F9E228" w:rsidR="004C266E" w:rsidRDefault="00134DCE" w:rsidP="00EE5BD2">
      <w:pPr>
        <w:pStyle w:val="Figure-01-Title"/>
      </w:pPr>
      <w:bookmarkStart w:id="55" w:name="_Toc256001343"/>
      <w:r>
        <w:t xml:space="preserve">Figure </w:t>
      </w:r>
      <w:fldSimple w:instr=" STYLEREF 1 \s ">
        <w:r w:rsidR="00AA19E9">
          <w:rPr>
            <w:noProof/>
          </w:rPr>
          <w:t>1</w:t>
        </w:r>
      </w:fldSimple>
      <w:r w:rsidR="009947D8">
        <w:noBreakHyphen/>
      </w:r>
      <w:fldSimple w:instr=" SEQ Figure \* ARABIC \s 1 ">
        <w:r w:rsidR="00AA19E9">
          <w:rPr>
            <w:noProof/>
          </w:rPr>
          <w:t>11</w:t>
        </w:r>
      </w:fldSimple>
      <w:r>
        <w:t>, A model for piRNA biogenesis</w:t>
      </w:r>
      <w:bookmarkEnd w:id="55"/>
    </w:p>
    <w:p w14:paraId="7CFF8A88" w14:textId="1195C82C" w:rsidR="00134DCE" w:rsidRDefault="00134DCE" w:rsidP="00F52FD9">
      <w:pPr>
        <w:pStyle w:val="Figure-03-Legend"/>
      </w:pPr>
      <w:r>
        <w:t xml:space="preserve">Figure taken from </w:t>
      </w:r>
      <w:r>
        <w:fldChar w:fldCharType="begin" w:fldLock="1"/>
      </w:r>
      <w:r w:rsidR="00485635">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n        From Duplicate 1 ( \n        \n        \n          Defining piRNA primary transcripts.\n        \n        \n         - Li, Xin Zhiguo; Roy, Christian K; Moore, Melissa J; Zamore, Phillip D )\n\n        \n        \n\n        \n\n        \n\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merase II and contain 5' caps, exons and introns and </w:t>
      </w:r>
      <w:proofErr w:type="gramStart"/>
      <w:r w:rsidRPr="00134DCE">
        <w:t>poly(</w:t>
      </w:r>
      <w:proofErr w:type="gramEnd"/>
      <w:r w:rsidRPr="00134DCE">
        <w:t xml:space="preserve">A) tails. The transcription of pachytene piRNA genes is controlled by A-MYB; transcription factor(s) (TF) controlling pre-pachytene piRNA genes remain to be discovered. Current models of piRNA biogenesis propose that PLD6 deter- mines the 5' end of piRNA intermediates </w:t>
      </w:r>
      <w:r w:rsidRPr="00134DCE">
        <w:lastRenderedPageBreak/>
        <w:t xml:space="preserve">with lengths &gt; 30 </w:t>
      </w:r>
      <w:proofErr w:type="gramStart"/>
      <w:r w:rsidRPr="00134DCE">
        <w:t>nt</w:t>
      </w:r>
      <w:proofErr w:type="gramEnd"/>
      <w:r w:rsidRPr="00134DCE">
        <w:t xml:space="preserve">. These intermediates are proposed to then be loaded into PIWI proteins. After PIWI binding, a nuclease is thought to trim the 3' end of the piRNA to the length characteristic of the particular bound PIWI protein. Finally, further trim- </w:t>
      </w:r>
      <w:proofErr w:type="gramStart"/>
      <w:r w:rsidRPr="00134DCE">
        <w:t>ming</w:t>
      </w:r>
      <w:proofErr w:type="gramEnd"/>
      <w:r w:rsidRPr="00134DCE">
        <w:t xml:space="preserve"> is prevented by addition of a 2'-O-methyl group to the 3' end of the mature piRNA by the S-adenosylmethionine-dependent methyltransferase Hen1</w:t>
      </w:r>
    </w:p>
    <w:p w14:paraId="3FED0927" w14:textId="77777777" w:rsidR="00134DCE" w:rsidRDefault="00134DCE" w:rsidP="00F52FD9">
      <w:pPr>
        <w:pStyle w:val="ThesisNormalCompressed"/>
      </w:pPr>
    </w:p>
    <w:p w14:paraId="5CF6E887" w14:textId="77777777" w:rsidR="00134DCE" w:rsidRDefault="00134DCE" w:rsidP="00F52FD9">
      <w:pPr>
        <w:pStyle w:val="ThesisNormalCompressed"/>
        <w:rPr>
          <w:highlight w:val="yellow"/>
        </w:rPr>
      </w:pPr>
    </w:p>
    <w:p w14:paraId="7D19E990" w14:textId="4BFC57FE" w:rsidR="004C266E" w:rsidRDefault="004C266E" w:rsidP="00F52FD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7BA1D6CD" w:rsidR="000E783C" w:rsidRDefault="000E783C" w:rsidP="00F52FD9">
      <w:pPr>
        <w:pStyle w:val="ThesisNormalCompressed"/>
      </w:pPr>
      <w:r>
        <w:t xml:space="preserve">Viyrekas et al discovered that many MIWI-associated piRNAs do not bind, as measured by ClIP, actually bind mRNAs directly, without a small RNA guide </w:t>
      </w:r>
      <w:r>
        <w:fldChar w:fldCharType="begin" w:fldLock="1"/>
      </w:r>
      <w:r w:rsidR="00485635">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F52FD9">
      <w:pPr>
        <w:pStyle w:val="ThesisNormalCompressed"/>
      </w:pPr>
    </w:p>
    <w:p w14:paraId="2AC88C62" w14:textId="7981637A" w:rsidR="004C266E" w:rsidRDefault="000E783C" w:rsidP="00F52FD9">
      <w:pPr>
        <w:pStyle w:val="ThesisNormalCompressed"/>
      </w:pPr>
      <w:r>
        <w:t>Both studies used point mutations in the catalytic tried of Miwi2, Mili,</w:t>
      </w:r>
      <w:r w:rsidR="00A337EA">
        <w:fldChar w:fldCharType="begin" w:fldLock="1"/>
      </w:r>
      <w:r w:rsidR="00485635">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48563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48563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F52FD9">
      <w:pPr>
        <w:pStyle w:val="ThesisNormalCompressed"/>
      </w:pPr>
    </w:p>
    <w:p w14:paraId="294D2F71" w14:textId="1121DB12" w:rsidR="004C266E" w:rsidRDefault="004C266E" w:rsidP="00F52FD9">
      <w:pPr>
        <w:pStyle w:val="ThesisNormalCompressed"/>
      </w:pPr>
      <w:r>
        <w:t>! Comparisons between fly and mammalian piRNA systems</w:t>
      </w:r>
    </w:p>
    <w:p w14:paraId="1834FDE4" w14:textId="5E1488E7" w:rsidR="00D7702A" w:rsidRDefault="00D7702A" w:rsidP="00F52FD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1DE3C9F6" w14:textId="77777777" w:rsidR="004C266E" w:rsidRDefault="004C266E" w:rsidP="00F52FD9">
      <w:pPr>
        <w:pStyle w:val="ThesisNormalCompressed"/>
      </w:pPr>
    </w:p>
    <w:p w14:paraId="43FCC581" w14:textId="2E1F0E3E" w:rsidR="00D7702A" w:rsidRDefault="004C266E" w:rsidP="00F52FD9">
      <w:pPr>
        <w:pStyle w:val="ThesisNormalCompressed"/>
      </w:pPr>
      <w:r w:rsidRPr="00901B18">
        <w:rPr>
          <w:highlight w:val="yellow"/>
        </w:rPr>
        <w:t>! Our annotation of the pachytene piRNAs and discovery of A-MYB</w:t>
      </w:r>
    </w:p>
    <w:p w14:paraId="67412EC5" w14:textId="61031F0F" w:rsidR="00302521" w:rsidRDefault="00302521" w:rsidP="00F52FD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Using transcriptional start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F52FD9">
      <w:pPr>
        <w:pStyle w:val="ThesisNormalCompressed"/>
      </w:pPr>
    </w:p>
    <w:p w14:paraId="65BB283D" w14:textId="580392E3" w:rsidR="00D64D73" w:rsidRDefault="00D64D73" w:rsidP="00F52FD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w:t>
      </w:r>
      <w:r w:rsidRPr="00901B18">
        <w:rPr>
          <w:highlight w:val="yellow"/>
        </w:rPr>
        <w:lastRenderedPageBreak/>
        <w:t>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r>
        <w:t>end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homopolymers, and dynamic nature of </w:t>
      </w:r>
      <w:r w:rsidR="004506C3">
        <w:t>3´</w:t>
      </w:r>
      <w:r>
        <w:t xml:space="preserv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6" w:name="_Toc364687509"/>
      <w:bookmarkStart w:id="57" w:name="_Toc239477773"/>
      <w:r>
        <w:lastRenderedPageBreak/>
        <w:t xml:space="preserve">CHAPTER </w:t>
      </w:r>
      <w:r w:rsidR="005E4B64">
        <w:t>I</w:t>
      </w:r>
      <w:r>
        <w:t>I</w:t>
      </w:r>
      <w:r w:rsidR="004754D1">
        <w:t>: SeqZip methodology</w:t>
      </w:r>
      <w:bookmarkEnd w:id="56"/>
      <w:bookmarkEnd w:id="57"/>
    </w:p>
    <w:p w14:paraId="4709F4FE" w14:textId="64087C21" w:rsidR="00A74CB5" w:rsidRDefault="00A74CB5" w:rsidP="00A74CB5">
      <w:pPr>
        <w:pStyle w:val="Heading4"/>
      </w:pPr>
      <w:proofErr w:type="gramStart"/>
      <w:r>
        <w:t>eLife</w:t>
      </w:r>
      <w:proofErr w:type="gramEnd"/>
      <w:r>
        <w:t xml:space="preserve"> Paper</w:t>
      </w:r>
    </w:p>
    <w:p w14:paraId="567C184E" w14:textId="77777777" w:rsidR="00A74CB5" w:rsidRPr="00A74CB5" w:rsidRDefault="00A74CB5" w:rsidP="00A74CB5"/>
    <w:p w14:paraId="411CCE8F" w14:textId="1D7C5D09" w:rsidR="002B0336" w:rsidRDefault="00A74CB5" w:rsidP="00656375">
      <w:pPr>
        <w:pStyle w:val="CompressedNumberedOutline"/>
      </w:pPr>
      <w:r>
        <w:t>&lt;</w:t>
      </w:r>
      <w:r w:rsidR="002B0336" w:rsidRPr="002B0336">
        <w:t>You should tie together the fact that Dscam ALSO has Fibronectin sections!</w:t>
      </w:r>
      <w:r>
        <w:t>&gt;</w:t>
      </w:r>
    </w:p>
    <w:p w14:paraId="67FFE31A" w14:textId="77777777" w:rsidR="008C7D7B" w:rsidRDefault="008C7D7B" w:rsidP="00656375">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Default="009350E7" w:rsidP="00F52FD9">
      <w:pPr>
        <w:pStyle w:val="ThesisNormalCompressed"/>
      </w:pPr>
      <w:r>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t>1) design ligamers in an automated and high-throughput fashion and 2) identify target transcripts, exons, and sequences to investigate for potential connectivity. Both of these points are discussed later, see &lt;</w:t>
      </w:r>
      <w:r w:rsidR="00641BEE" w:rsidRPr="00641BEE">
        <w:rPr>
          <w:color w:val="FF0000"/>
        </w:rPr>
        <w:t>automated ligamer design | appendix</w:t>
      </w:r>
      <w:r w:rsidR="00641BEE">
        <w:t xml:space="preserve">&gt; and </w:t>
      </w:r>
      <w:r w:rsidR="00641BEE" w:rsidRPr="00641BEE">
        <w:rPr>
          <w:color w:val="FF0000"/>
        </w:rPr>
        <w:t>&lt;ideas on transcript identification for SeqZip coordination investigation | Discussion/Perspective&gt;</w:t>
      </w:r>
      <w:r w:rsidR="00641BEE">
        <w:t>.</w:t>
      </w:r>
    </w:p>
    <w:p w14:paraId="55BA8D6C" w14:textId="51BB56EA" w:rsidR="000A62F6" w:rsidRDefault="000A62F6" w:rsidP="00F52FD9">
      <w:pPr>
        <w:pStyle w:val="ThesisNormalCompressed"/>
      </w:pPr>
      <w:r>
        <w:t xml:space="preserve">A hypothesis we wanted to use SeqZip to test was that </w:t>
      </w:r>
      <w:r w:rsidRPr="00F54086">
        <w:t xml:space="preserve">coordination among distant regions of AS in the same transcript is a general phenomenon. It is important to note that we are not limiting our </w:t>
      </w:r>
      <w:r>
        <w:t xml:space="preserve">scope of coordination to that between </w:t>
      </w:r>
      <w:r w:rsidRPr="00F54086">
        <w:t xml:space="preserve">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w:t>
      </w:r>
      <w:r>
        <w:t xml:space="preserve">in tuning of gene expression, a landmark </w:t>
      </w:r>
      <w:r w:rsidRPr="00F54086">
        <w:t xml:space="preserve">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The current model of spatial proximity between 5’ and 3’ UTRs is suggestive of their possible interdependence. In our large-scale analysis, we include</w:t>
      </w:r>
      <w:r>
        <w:t>d</w:t>
      </w:r>
      <w:r w:rsidRPr="00F54086">
        <w:t xml:space="preserve"> genes potentially displaying interdependence between </w:t>
      </w:r>
      <w:r>
        <w:t>first and last exons</w:t>
      </w:r>
      <w:r w:rsidRPr="00F54086">
        <w:t>. Discovery of interdependence would lead to many questions into how specific combinations of UTRs can influence mRNA processing downstream of AS.</w:t>
      </w:r>
    </w:p>
    <w:p w14:paraId="0FD2CD99" w14:textId="652E1D9E" w:rsidR="00F54086" w:rsidRDefault="00641BEE" w:rsidP="00F52FD9">
      <w:pPr>
        <w:pStyle w:val="ThesisNormalCompressed"/>
      </w:pPr>
      <w:r>
        <w:t xml:space="preserve">In an effort not to let my lack of bioinformatic ability hold back application of SeqZip to many transcripts at once, I designed a series of experiments that I termed a 'multiplex' application of SeqZip. It was based off of a very important paper from the Blencowe lab, where they used AS-sensitive microarrays to investigate transcripts in the Mouse CNS </w:t>
      </w:r>
      <w:r>
        <w:fldChar w:fldCharType="begin" w:fldLock="1"/>
      </w:r>
      <w:r w:rsidR="0048563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fldChar w:fldCharType="separate"/>
      </w:r>
      <w:r w:rsidRPr="00641BEE">
        <w:rPr>
          <w:noProof/>
        </w:rPr>
        <w:t>(Fagnani et al. 2007)</w:t>
      </w:r>
      <w:r>
        <w:fldChar w:fldCharType="end"/>
      </w:r>
      <w:r>
        <w:t>.</w:t>
      </w:r>
      <w:r w:rsidR="0020537B">
        <w:t xml:space="preserve"> This paper identified genes displaying tissue-specific splicing patterns, focusing on those with CNS-specific patterns. Once section of their paper focused on "C</w:t>
      </w:r>
      <w:r w:rsidR="0020537B" w:rsidRPr="0020537B">
        <w:t>oordination between AS events belonging to the same genes</w:t>
      </w:r>
      <w:r w:rsidR="0020537B">
        <w:t xml:space="preserve">," and seemed to be the exact </w:t>
      </w:r>
      <w:r w:rsidR="0020537B">
        <w:lastRenderedPageBreak/>
        <w:t xml:space="preserve">type of experiment we were interested in applying the SeqZip method too. </w:t>
      </w:r>
      <w:r w:rsidR="00083DAA">
        <w:t xml:space="preserve">Five hundred of the 3,044 genes investigated by their microarrays contained 2–5 alternative exons. </w:t>
      </w:r>
      <w:r w:rsidR="003A7705">
        <w:t xml:space="preserve">Fagnani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w:t>
      </w:r>
      <w:proofErr w:type="gramStart"/>
      <w:r w:rsidR="003A7705">
        <w:t>nt</w:t>
      </w:r>
      <w:proofErr w:type="gramEnd"/>
      <w:r w:rsidR="003A7705">
        <w:t xml:space="preserve"> in the final pre-mRNA. I also visualized their transcript achetecture, and EST evidence using </w:t>
      </w:r>
      <w:r w:rsidR="002929A0">
        <w:t xml:space="preserve">NCBIs AceView tool </w:t>
      </w:r>
      <w:r w:rsidR="002929A0">
        <w:fldChar w:fldCharType="begin" w:fldLock="1"/>
      </w:r>
      <w:r w:rsidR="00485635">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fldChar w:fldCharType="separate"/>
      </w:r>
      <w:r w:rsidR="002929A0" w:rsidRPr="002929A0">
        <w:rPr>
          <w:noProof/>
        </w:rPr>
        <w:t>(Thierry-Mieg and Thierry-Mieg 2006)</w:t>
      </w:r>
      <w:r w:rsidR="002929A0">
        <w:fldChar w:fldCharType="end"/>
      </w:r>
      <w:r w:rsidR="00EB3F51">
        <w:t xml:space="preserve">. For example, the exons with strong correlation of expression in the </w:t>
      </w:r>
      <w:hyperlink r:id="rId26" w:history="1">
        <w:r w:rsidR="00EB3F51" w:rsidRPr="00EB3F51">
          <w:rPr>
            <w:rStyle w:val="Hyperlink"/>
          </w:rPr>
          <w:t>Chl1</w:t>
        </w:r>
      </w:hyperlink>
      <w:r w:rsidR="00EB3F51">
        <w:t xml:space="preserve"> gene are in the beginning (second exon) and end (fourth from last exon, accession </w:t>
      </w:r>
      <w:r w:rsidR="00604BBD">
        <w:fldChar w:fldCharType="begin"/>
      </w:r>
      <w:r w:rsidR="00604BBD">
        <w:instrText xml:space="preserve"> HYPERLINK "http://www.ncbi.nlm.nih.gov/nucleotide/BC060216?r</w:instrText>
      </w:r>
      <w:r w:rsidR="00604BBD">
        <w:instrText xml:space="preserve">eport=genbank" \t "_top" </w:instrText>
      </w:r>
      <w:r w:rsidR="00604BBD">
        <w:fldChar w:fldCharType="separate"/>
      </w:r>
      <w:r w:rsidR="00EB3F51" w:rsidRPr="00EB3F51">
        <w:rPr>
          <w:rStyle w:val="Hyperlink"/>
        </w:rPr>
        <w:t>BC060216</w:t>
      </w:r>
      <w:r w:rsidR="00604BBD">
        <w:rPr>
          <w:rStyle w:val="Hyperlink"/>
        </w:rPr>
        <w:fldChar w:fldCharType="end"/>
      </w:r>
      <w:r w:rsidR="00EB3F51">
        <w:t xml:space="preserve">) with plenty of supporting evidence for these exons being expressed, and skipped.  After combing through the Fagnani data for a group of about 10 genes displaying these </w:t>
      </w:r>
      <w:r w:rsidR="00AC623F">
        <w:t>characteristics</w:t>
      </w:r>
      <w:r w:rsidR="00EB3F51">
        <w:t xml:space="preserve">, I designed ligamers for the alternative, and flank constitutive exons. These oligos were then ordered from IDT in a 96-well plate format, pooled according to gene, and used to develop a multiplex approach to </w:t>
      </w:r>
      <w:r w:rsidR="000A62F6" w:rsidRPr="00EB3F51">
        <w:t>applying</w:t>
      </w:r>
      <w:r w:rsidR="00EB3F51">
        <w:t xml:space="preserve"> SeqZip, as well as investigate coordination between these exons, in these genes, using mouse total RNA from brains.</w:t>
      </w:r>
    </w:p>
    <w:p w14:paraId="5FD0C069" w14:textId="38A10B4C" w:rsidR="00AC623F" w:rsidRPr="00F54086" w:rsidRDefault="00013D3E" w:rsidP="00F52FD9">
      <w:pPr>
        <w:pStyle w:val="ThesisNormalCompressed"/>
      </w:pPr>
      <w:r>
        <w:t>&lt; Methods section from my QE&gt;</w:t>
      </w:r>
    </w:p>
    <w:p w14:paraId="1CE43A42" w14:textId="73063925" w:rsidR="00F54086" w:rsidRPr="00F54086" w:rsidRDefault="00F54086" w:rsidP="00F52FD9">
      <w:pPr>
        <w:pStyle w:val="ThesisNormalCompressed"/>
      </w:pPr>
      <w:r w:rsidRPr="00F54086">
        <w:t xml:space="preserve">After synthesis, ligamers targeting a particular gene will be pooled at the predetermined appropriate concentration. </w:t>
      </w:r>
      <w:proofErr w:type="gramStart"/>
      <w:r w:rsidRPr="00F54086">
        <w:t>Poly(</w:t>
      </w:r>
      <w:proofErr w:type="gramEnd"/>
      <w:r w:rsidRPr="00F54086">
        <w:t>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F52FD9">
      <w:pPr>
        <w:pStyle w:val="Figure-02-Figure"/>
      </w:pPr>
      <w:r>
        <w:lastRenderedPageBreak/>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52FD9">
      <w:pPr>
        <w:pStyle w:val="Figure-02-Figure"/>
      </w:pPr>
    </w:p>
    <w:p w14:paraId="2D0FAC58" w14:textId="7A500B5D" w:rsidR="0050741A" w:rsidRDefault="0050741A" w:rsidP="00EE5BD2">
      <w:pPr>
        <w:pStyle w:val="Table-01-title"/>
      </w:pPr>
      <w:bookmarkStart w:id="58" w:name="_Toc256023342"/>
      <w:r>
        <w:t xml:space="preserve">Table </w:t>
      </w:r>
      <w:fldSimple w:instr=" STYLEREF 1 \s ">
        <w:r w:rsidR="00BD779F">
          <w:rPr>
            <w:noProof/>
          </w:rPr>
          <w:t>2</w:t>
        </w:r>
      </w:fldSimple>
      <w:r w:rsidR="00BD779F">
        <w:noBreakHyphen/>
      </w:r>
      <w:fldSimple w:instr=" SEQ Table \* ARABIC \s 1 ">
        <w:r w:rsidR="00BD779F">
          <w:rPr>
            <w:noProof/>
          </w:rPr>
          <w:t>1</w:t>
        </w:r>
      </w:fldSimple>
      <w:r>
        <w:t xml:space="preserve">, A set of 10 genes </w:t>
      </w:r>
      <w:r w:rsidR="008359DC">
        <w:t>investigated</w:t>
      </w:r>
      <w:r>
        <w:t xml:space="preserve"> for splicing coordination using SeqZip</w:t>
      </w:r>
      <w:bookmarkEnd w:id="58"/>
    </w:p>
    <w:p w14:paraId="5B58A2FB" w14:textId="7647EBE8" w:rsidR="006E1683" w:rsidRDefault="00604BBD" w:rsidP="00F52FD9">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pt;height:156pt">
            <v:imagedata r:id="rId28" o:title=""/>
          </v:shape>
        </w:pict>
      </w:r>
    </w:p>
    <w:p w14:paraId="696168B0" w14:textId="77777777" w:rsidR="008C7D7B" w:rsidRPr="008C7D7B" w:rsidRDefault="008C7D7B" w:rsidP="008C7D7B"/>
    <w:p w14:paraId="5EB853BB" w14:textId="77777777" w:rsidR="008C7D7B" w:rsidRDefault="008C7D7B" w:rsidP="00656375">
      <w:pPr>
        <w:pStyle w:val="CompressedNumberedOutline"/>
      </w:pPr>
    </w:p>
    <w:p w14:paraId="121A0DBD" w14:textId="0E0E0345" w:rsidR="00D469A1" w:rsidRDefault="00D469A1">
      <w:pPr>
        <w:spacing w:line="240" w:lineRule="auto"/>
      </w:pPr>
      <w:r>
        <w:br w:type="page"/>
      </w:r>
    </w:p>
    <w:p w14:paraId="588A855F" w14:textId="23F8A6C5" w:rsidR="00F40A15" w:rsidRDefault="00F40A15">
      <w:pPr>
        <w:spacing w:line="240" w:lineRule="auto"/>
        <w:rPr>
          <w:rFonts w:cs="Arial"/>
        </w:rPr>
      </w:pPr>
      <w:r>
        <w:rPr>
          <w:rFonts w:cs="Arial"/>
        </w:rPr>
        <w:lastRenderedPageBreak/>
        <w:t>My own analysis of human RefSeq transcripts as downloaded on 2014-03-11 for the HG19 annotation</w:t>
      </w:r>
      <w:r w:rsidR="00A130B0">
        <w:rPr>
          <w:rFonts w:cs="Arial"/>
        </w:rPr>
        <w:t xml:space="preserve"> supports 842 unique genes containing at least 2 cassette exons (according </w:t>
      </w:r>
      <w:r w:rsidR="00BB4B70">
        <w:rPr>
          <w:rFonts w:cs="Arial"/>
        </w:rPr>
        <w:t xml:space="preserve">to </w:t>
      </w:r>
      <w:r w:rsidR="00A130B0">
        <w:rPr>
          <w:rFonts w:cs="Arial"/>
        </w:rPr>
        <w:t>UCSC Alt Events annotations) with a minimal distance between the alternative events of 1</w:t>
      </w:r>
      <w:r w:rsidR="00BB4B70">
        <w:rPr>
          <w:rFonts w:cs="Arial"/>
        </w:rPr>
        <w:t>,</w:t>
      </w:r>
      <w:r w:rsidR="00A130B0">
        <w:rPr>
          <w:rFonts w:cs="Arial"/>
        </w:rPr>
        <w:t>000 nt. These 842 transcripts are composed of 1,805 unique transcripts. A table showing the first 20 genes, order</w:t>
      </w:r>
      <w:r w:rsidR="00BB4B70">
        <w:rPr>
          <w:rFonts w:cs="Arial"/>
        </w:rPr>
        <w:t>ed</w:t>
      </w:r>
      <w:r w:rsidR="00A130B0">
        <w:rPr>
          <w:rFonts w:cs="Arial"/>
        </w:rPr>
        <w:t xml:space="preserve"> in descending manner by the distance between the alternative exons, is shown in the table below.</w:t>
      </w:r>
    </w:p>
    <w:p w14:paraId="6CD9C8A2" w14:textId="77777777" w:rsidR="00A130B0" w:rsidRDefault="00A130B0">
      <w:pPr>
        <w:spacing w:line="240" w:lineRule="auto"/>
        <w:rPr>
          <w:rFonts w:cs="Arial"/>
        </w:rPr>
      </w:pPr>
    </w:p>
    <w:p w14:paraId="387E5232" w14:textId="57DD2908" w:rsidR="002840B1" w:rsidRDefault="002840B1" w:rsidP="00F52FD9">
      <w:pPr>
        <w:pStyle w:val="Table-02-table0"/>
      </w:pPr>
      <w:r>
        <w:lastRenderedPageBreak/>
        <w:t xml:space="preserve">Table </w:t>
      </w:r>
      <w:r w:rsidR="00BD779F">
        <w:fldChar w:fldCharType="begin"/>
      </w:r>
      <w:r w:rsidR="00BD779F">
        <w:instrText xml:space="preserve"> STYLEREF 1 \s </w:instrText>
      </w:r>
      <w:r w:rsidR="00BD779F">
        <w:fldChar w:fldCharType="separate"/>
      </w:r>
      <w:r w:rsidR="00BD779F">
        <w:t>2</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t>2</w:t>
      </w:r>
      <w:r w:rsidR="00BD779F">
        <w:fldChar w:fldCharType="end"/>
      </w:r>
      <w:r>
        <w:t xml:space="preserve"> Top 20 Genes with &gt;1,000 nt of mRNA between cassette exons</w:t>
      </w:r>
    </w:p>
    <w:p w14:paraId="0F32F998" w14:textId="2AC3CA44" w:rsidR="002840B1" w:rsidRDefault="002840B1" w:rsidP="00F52FD9">
      <w:pPr>
        <w:pStyle w:val="Table-02-table0"/>
      </w:pPr>
      <w:r w:rsidRPr="002840B1">
        <w:drawing>
          <wp:inline distT="0" distB="0" distL="0" distR="0" wp14:anchorId="62643F4A" wp14:editId="3020432D">
            <wp:extent cx="4932106" cy="6946607"/>
            <wp:effectExtent l="0" t="0" r="0" b="0"/>
            <wp:docPr id="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2837" cy="6947637"/>
                    </a:xfrm>
                    <a:prstGeom prst="rect">
                      <a:avLst/>
                    </a:prstGeom>
                    <a:noFill/>
                    <a:ln>
                      <a:noFill/>
                    </a:ln>
                  </pic:spPr>
                </pic:pic>
              </a:graphicData>
            </a:graphic>
          </wp:inline>
        </w:drawing>
      </w:r>
    </w:p>
    <w:p w14:paraId="50191C3B" w14:textId="7E7C2F25" w:rsidR="002268F8" w:rsidRPr="00F40A15" w:rsidRDefault="002268F8">
      <w:pPr>
        <w:spacing w:line="240" w:lineRule="auto"/>
        <w:rPr>
          <w:rFonts w:cs="Arial"/>
        </w:rPr>
      </w:pPr>
      <w:r>
        <w:rPr>
          <w:rFonts w:cs="Arial"/>
        </w:rPr>
        <w:t>These genes and transcripts share common features. They are typically very long, have many reported AS events, and are often neuronally-associated. These transcripts would be good candidates for additional investigation into long-range coordination between splicing decisions in the brain.</w:t>
      </w:r>
    </w:p>
    <w:p w14:paraId="74BBA7F7" w14:textId="5FD74A11" w:rsidR="00D469A1" w:rsidRPr="00D469A1" w:rsidRDefault="00FF0906" w:rsidP="0027468F">
      <w:pPr>
        <w:pStyle w:val="Heading1"/>
      </w:pPr>
      <w:bookmarkStart w:id="59" w:name="_Toc364687510"/>
      <w:bookmarkStart w:id="60" w:name="_Toc239477774"/>
      <w:r>
        <w:lastRenderedPageBreak/>
        <w:t>CHAPTER I</w:t>
      </w:r>
      <w:r w:rsidR="005E4B64">
        <w:t>I</w:t>
      </w:r>
      <w:r w:rsidR="007F242F">
        <w:t>I:</w:t>
      </w:r>
      <w:r w:rsidR="0033080C">
        <w:t xml:space="preserve"> </w:t>
      </w:r>
      <w:r w:rsidR="004754D1">
        <w:t>HIV and piRNA precursors</w:t>
      </w:r>
      <w:bookmarkEnd w:id="59"/>
      <w:bookmarkEnd w:id="60"/>
    </w:p>
    <w:p w14:paraId="4D20EA06" w14:textId="02BEC9F7" w:rsidR="003F4618" w:rsidRDefault="003F4618" w:rsidP="00F52FD9">
      <w:pPr>
        <w:pStyle w:val="ThesisNormalCompressed"/>
      </w:pPr>
      <w:proofErr w:type="gramStart"/>
      <w:r>
        <w:t>!Introduction</w:t>
      </w:r>
      <w:proofErr w:type="gramEnd"/>
    </w:p>
    <w:p w14:paraId="5CB58EE7" w14:textId="394D6570" w:rsidR="00901B18" w:rsidRDefault="003F4618" w:rsidP="00F52FD9">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Using a list of the most highly-expressed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lastRenderedPageBreak/>
        <w:t>Fragmentation of in vitro transcripts</w:t>
      </w:r>
    </w:p>
    <w:p w14:paraId="00BF6FF8" w14:textId="77777777" w:rsidR="00CA3DC1" w:rsidRDefault="00CA3DC1" w:rsidP="00F52FD9">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521D47AC" w:rsidR="00CA3DC1" w:rsidRDefault="00CA3DC1" w:rsidP="00CA3DC1">
      <w:pPr>
        <w:pStyle w:val="Figure-01-Title"/>
      </w:pPr>
      <w:bookmarkStart w:id="61" w:name="_Toc256001344"/>
      <w:r>
        <w:t xml:space="preserve">Figure </w:t>
      </w:r>
      <w:fldSimple w:instr=" STYLEREF 1 \s ">
        <w:r w:rsidR="00AA19E9">
          <w:rPr>
            <w:noProof/>
          </w:rPr>
          <w:t>3</w:t>
        </w:r>
      </w:fldSimple>
      <w:r w:rsidR="009947D8">
        <w:noBreakHyphen/>
      </w:r>
      <w:fldSimple w:instr=" SEQ Figure \* ARABIC \s 1 ">
        <w:r w:rsidR="00AA19E9">
          <w:rPr>
            <w:noProof/>
          </w:rPr>
          <w:t>1</w:t>
        </w:r>
      </w:fldSimple>
      <w:r>
        <w:t xml:space="preserve"> - SeqZip quantification of fragmented in vitro transcribed RNAs</w:t>
      </w:r>
      <w:bookmarkEnd w:id="61"/>
    </w:p>
    <w:p w14:paraId="20C20907" w14:textId="77777777" w:rsidR="00CA3DC1" w:rsidRDefault="00CA3DC1" w:rsidP="00F52FD9">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3C92402E" w:rsidR="00CA3DC1" w:rsidRPr="008C7D7B" w:rsidRDefault="00CA3DC1" w:rsidP="00CA3DC1">
      <w:pPr>
        <w:pStyle w:val="Figure-01-Title"/>
      </w:pPr>
      <w:bookmarkStart w:id="62" w:name="_Toc256001345"/>
      <w:r>
        <w:t xml:space="preserve">Figure </w:t>
      </w:r>
      <w:fldSimple w:instr=" STYLEREF 1 \s ">
        <w:r w:rsidR="00AA19E9">
          <w:rPr>
            <w:noProof/>
          </w:rPr>
          <w:t>3</w:t>
        </w:r>
      </w:fldSimple>
      <w:r w:rsidR="009947D8">
        <w:noBreakHyphen/>
      </w:r>
      <w:fldSimple w:instr=" SEQ Figure \* ARABIC \s 1 ">
        <w:r w:rsidR="00AA19E9">
          <w:rPr>
            <w:noProof/>
          </w:rPr>
          <w:t>2</w:t>
        </w:r>
      </w:fldSimple>
      <w:r>
        <w:t>, Quantification of trans-transcript effect for different [RNA]</w:t>
      </w:r>
      <w:bookmarkEnd w:id="62"/>
    </w:p>
    <w:p w14:paraId="5225790A" w14:textId="77777777" w:rsidR="00CA3DC1" w:rsidRDefault="00CA3DC1" w:rsidP="00F52FD9">
      <w:pPr>
        <w:pStyle w:val="ThesisNormalCompressed"/>
      </w:pPr>
    </w:p>
    <w:p w14:paraId="17232690" w14:textId="77777777" w:rsidR="00CA3DC1" w:rsidRDefault="00CA3DC1" w:rsidP="00CA3DC1">
      <w:pPr>
        <w:pStyle w:val="Heading4"/>
      </w:pPr>
      <w:r>
        <w:lastRenderedPageBreak/>
        <w:t>SeqZip Characterization of piRNA precursor transcripts</w:t>
      </w:r>
    </w:p>
    <w:p w14:paraId="7267E759" w14:textId="77777777" w:rsidR="00CA3DC1" w:rsidRDefault="00CA3DC1" w:rsidP="00F52FD9">
      <w:pPr>
        <w:pStyle w:val="Figure-02-Figure"/>
      </w:pPr>
    </w:p>
    <w:p w14:paraId="1D8393AF" w14:textId="77777777" w:rsidR="00930480" w:rsidRDefault="00930480" w:rsidP="00F52FD9">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D07870B" w:rsidR="00930480" w:rsidRDefault="00930480" w:rsidP="00EE5BD2">
      <w:pPr>
        <w:pStyle w:val="Figure-01-Title"/>
      </w:pPr>
      <w:bookmarkStart w:id="63" w:name="_Toc256001346"/>
      <w:r>
        <w:t xml:space="preserve">Figure </w:t>
      </w:r>
      <w:fldSimple w:instr=" STYLEREF 1 \s ">
        <w:r w:rsidR="00AA19E9">
          <w:rPr>
            <w:noProof/>
          </w:rPr>
          <w:t>3</w:t>
        </w:r>
      </w:fldSimple>
      <w:r w:rsidR="009947D8">
        <w:noBreakHyphen/>
      </w:r>
      <w:fldSimple w:instr=" SEQ Figure \* ARABIC \s 1 ">
        <w:r w:rsidR="00AA19E9">
          <w:rPr>
            <w:noProof/>
          </w:rPr>
          <w:t>3</w:t>
        </w:r>
      </w:fldSimple>
      <w:r>
        <w:t xml:space="preserve">, </w:t>
      </w:r>
      <w:proofErr w:type="gramStart"/>
      <w:r>
        <w:t>An</w:t>
      </w:r>
      <w:proofErr w:type="gramEnd"/>
      <w:r>
        <w:t xml:space="preserve"> example piRNA cluster</w:t>
      </w:r>
      <w:bookmarkEnd w:id="63"/>
    </w:p>
    <w:p w14:paraId="2030ADED" w14:textId="15755F00" w:rsidR="0027468F" w:rsidRDefault="0027468F" w:rsidP="00EE5BD2">
      <w:pPr>
        <w:pStyle w:val="Table-01-title"/>
      </w:pPr>
      <w:bookmarkStart w:id="64" w:name="_Toc256023343"/>
      <w:r>
        <w:t xml:space="preserve">Table </w:t>
      </w:r>
      <w:fldSimple w:instr=" STYLEREF 1 \s ">
        <w:r w:rsidR="00BD779F">
          <w:rPr>
            <w:noProof/>
          </w:rPr>
          <w:t>3</w:t>
        </w:r>
      </w:fldSimple>
      <w:r w:rsidR="00BD779F">
        <w:noBreakHyphen/>
      </w:r>
      <w:fldSimple w:instr=" SEQ Table \* ARABIC \s 1 ">
        <w:r w:rsidR="00BD779F">
          <w:rPr>
            <w:noProof/>
          </w:rPr>
          <w:t>1</w:t>
        </w:r>
      </w:fldSimple>
      <w:r>
        <w:t>, Just 9 clusters from 5 promoters generate &gt;50% of 14.5 dpp (pachytene) piRNAs</w:t>
      </w:r>
      <w:bookmarkEnd w:id="64"/>
    </w:p>
    <w:p w14:paraId="679BDFEB" w14:textId="068D2974" w:rsidR="006E1683" w:rsidRDefault="00604BBD" w:rsidP="00EE5BD2">
      <w:pPr>
        <w:pStyle w:val="Table-01-title"/>
      </w:pPr>
      <w:r>
        <w:pict w14:anchorId="79528042">
          <v:shape id="_x0000_i1026" type="#_x0000_t75" style="width:439pt;height:131pt">
            <v:imagedata r:id="rId33" o:title=""/>
          </v:shape>
        </w:pict>
      </w:r>
    </w:p>
    <w:p w14:paraId="5E8CF490" w14:textId="77777777" w:rsidR="00504826" w:rsidRDefault="00C2471E" w:rsidP="00F52FD9">
      <w:pPr>
        <w:pStyle w:val="Figure-02-Figure"/>
      </w:pPr>
      <w:r>
        <w:lastRenderedPageBreak/>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0FC9F862" w:rsidR="00C2471E" w:rsidRDefault="00504826" w:rsidP="00EE5BD2">
      <w:pPr>
        <w:pStyle w:val="Figure-01-Title"/>
      </w:pPr>
      <w:bookmarkStart w:id="65" w:name="_Toc256001347"/>
      <w:r>
        <w:t xml:space="preserve">Figure </w:t>
      </w:r>
      <w:fldSimple w:instr=" STYLEREF 1 \s ">
        <w:r w:rsidR="00AA19E9">
          <w:rPr>
            <w:noProof/>
          </w:rPr>
          <w:t>3</w:t>
        </w:r>
      </w:fldSimple>
      <w:r w:rsidR="009947D8">
        <w:noBreakHyphen/>
      </w:r>
      <w:fldSimple w:instr=" SEQ Figure \* ARABIC \s 1 ">
        <w:r w:rsidR="00AA19E9">
          <w:rPr>
            <w:noProof/>
          </w:rPr>
          <w:t>4</w:t>
        </w:r>
      </w:fldSimple>
      <w:r>
        <w:t>, RT-PCR can not be used to demonstrate continuous precursor transcripts</w:t>
      </w:r>
      <w:bookmarkEnd w:id="65"/>
    </w:p>
    <w:p w14:paraId="46B97C9C" w14:textId="77777777" w:rsidR="009B4676" w:rsidRDefault="00C2471E" w:rsidP="00F52FD9">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842779C" w:rsidR="00C2471E" w:rsidRDefault="009B4676" w:rsidP="00EE5BD2">
      <w:pPr>
        <w:pStyle w:val="Figure-01-Title"/>
      </w:pPr>
      <w:bookmarkStart w:id="66" w:name="_Toc256001348"/>
      <w:r>
        <w:t xml:space="preserve">Figure </w:t>
      </w:r>
      <w:fldSimple w:instr=" STYLEREF 1 \s ">
        <w:r w:rsidR="00AA19E9">
          <w:rPr>
            <w:noProof/>
          </w:rPr>
          <w:t>3</w:t>
        </w:r>
      </w:fldSimple>
      <w:r w:rsidR="009947D8">
        <w:noBreakHyphen/>
      </w:r>
      <w:fldSimple w:instr=" SEQ Figure \* ARABIC \s 1 ">
        <w:r w:rsidR="00AA19E9">
          <w:rPr>
            <w:noProof/>
          </w:rPr>
          <w:t>5</w:t>
        </w:r>
      </w:fldSimple>
      <w:r>
        <w:t>, SeqZip ligation products from precursor transcript is testes RNA specific</w:t>
      </w:r>
      <w:bookmarkEnd w:id="66"/>
    </w:p>
    <w:p w14:paraId="62F4BD29" w14:textId="77777777" w:rsidR="009B4676" w:rsidRDefault="00C2471E" w:rsidP="00F52FD9">
      <w:pPr>
        <w:pStyle w:val="Figure-02-Figure"/>
      </w:pPr>
      <w:r>
        <w:lastRenderedPageBreak/>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1ECA126D" w:rsidR="00C2471E" w:rsidRDefault="009B4676" w:rsidP="00EE5BD2">
      <w:pPr>
        <w:pStyle w:val="Figure-01-Title"/>
      </w:pPr>
      <w:bookmarkStart w:id="67" w:name="_Toc256001349"/>
      <w:r>
        <w:t xml:space="preserve">Figure </w:t>
      </w:r>
      <w:fldSimple w:instr=" STYLEREF 1 \s ">
        <w:r w:rsidR="00AA19E9">
          <w:rPr>
            <w:noProof/>
          </w:rPr>
          <w:t>3</w:t>
        </w:r>
      </w:fldSimple>
      <w:r w:rsidR="009947D8">
        <w:noBreakHyphen/>
      </w:r>
      <w:fldSimple w:instr=" SEQ Figure \* ARABIC \s 1 ">
        <w:r w:rsidR="00AA19E9">
          <w:rPr>
            <w:noProof/>
          </w:rPr>
          <w:t>6</w:t>
        </w:r>
      </w:fldSimple>
      <w:r>
        <w:t>, Ligation product efficiency decreases with loop lengths</w:t>
      </w:r>
      <w:bookmarkEnd w:id="67"/>
    </w:p>
    <w:p w14:paraId="0F096E4B" w14:textId="77777777" w:rsidR="00F646B8" w:rsidRDefault="00C2471E" w:rsidP="00F52FD9">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335873D9" w:rsidR="003F4618" w:rsidRDefault="00F646B8" w:rsidP="00EE5BD2">
      <w:pPr>
        <w:pStyle w:val="Figure-01-Title"/>
      </w:pPr>
      <w:bookmarkStart w:id="68" w:name="_Toc256001350"/>
      <w:r>
        <w:t xml:space="preserve">Figure </w:t>
      </w:r>
      <w:fldSimple w:instr=" STYLEREF 1 \s ">
        <w:r w:rsidR="00AA19E9">
          <w:rPr>
            <w:noProof/>
          </w:rPr>
          <w:t>3</w:t>
        </w:r>
      </w:fldSimple>
      <w:r w:rsidR="009947D8">
        <w:noBreakHyphen/>
      </w:r>
      <w:fldSimple w:instr=" SEQ Figure \* ARABIC \s 1 ">
        <w:r w:rsidR="00AA19E9">
          <w:rPr>
            <w:noProof/>
          </w:rPr>
          <w:t>7</w:t>
        </w:r>
      </w:fldSimple>
      <w:r>
        <w:t xml:space="preserve">, Ligation products demonstrating intact, long, </w:t>
      </w:r>
      <w:r w:rsidRPr="00F646B8">
        <w:rPr>
          <w:i/>
        </w:rPr>
        <w:t>Dst</w:t>
      </w:r>
      <w:r>
        <w:t xml:space="preserve"> transcripts in testes RNA</w:t>
      </w:r>
      <w:bookmarkEnd w:id="68"/>
    </w:p>
    <w:p w14:paraId="26524882" w14:textId="6F333A31" w:rsidR="003F4618" w:rsidRDefault="003F4618" w:rsidP="00F52FD9">
      <w:pPr>
        <w:pStyle w:val="ThesisNormalCompressed"/>
      </w:pPr>
      <w:proofErr w:type="gramStart"/>
      <w:r w:rsidRPr="00901B18">
        <w:rPr>
          <w:highlight w:val="yellow"/>
        </w:rPr>
        <w:t>!Conclusion</w:t>
      </w:r>
      <w:proofErr w:type="gramEnd"/>
    </w:p>
    <w:p w14:paraId="1B4C5D31" w14:textId="328301CC" w:rsidR="003F4618" w:rsidRDefault="003F4618" w:rsidP="00F52FD9">
      <w:pPr>
        <w:pStyle w:val="ThesisNormalCompressed"/>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lastRenderedPageBreak/>
        <w:t>Analysis of mammalian piRNA precursor transcripts using HTS</w:t>
      </w:r>
    </w:p>
    <w:p w14:paraId="69373165" w14:textId="77777777" w:rsidR="00930480" w:rsidRPr="00930480" w:rsidRDefault="00930480" w:rsidP="00930480"/>
    <w:p w14:paraId="60B02CE8" w14:textId="77777777" w:rsidR="00930480" w:rsidRDefault="00930480" w:rsidP="00F52FD9">
      <w:pPr>
        <w:pStyle w:val="Figure-02-Figure"/>
      </w:pPr>
      <w:r w:rsidRPr="00C2471E">
        <w:lastRenderedPageBreak/>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72C72D1F" w:rsidR="00930480" w:rsidRDefault="00930480" w:rsidP="00EE5BD2">
      <w:pPr>
        <w:pStyle w:val="Figure-01-Title"/>
      </w:pPr>
      <w:bookmarkStart w:id="69" w:name="_Toc256001351"/>
      <w:r>
        <w:t xml:space="preserve">Figure </w:t>
      </w:r>
      <w:fldSimple w:instr=" STYLEREF 1 \s ">
        <w:r w:rsidR="00AA19E9">
          <w:rPr>
            <w:noProof/>
          </w:rPr>
          <w:t>3</w:t>
        </w:r>
      </w:fldSimple>
      <w:r w:rsidR="009947D8">
        <w:noBreakHyphen/>
      </w:r>
      <w:fldSimple w:instr=" SEQ Figure \* ARABIC \s 1 ">
        <w:r w:rsidR="00AA19E9">
          <w:rPr>
            <w:noProof/>
          </w:rPr>
          <w:t>8</w:t>
        </w:r>
      </w:fldSimple>
      <w:r>
        <w:t xml:space="preserve">, Unstranded RNA-Seq suggests </w:t>
      </w:r>
      <w:proofErr w:type="gramStart"/>
      <w:r>
        <w:t>poly(</w:t>
      </w:r>
      <w:proofErr w:type="gramEnd"/>
      <w:r>
        <w:t>a)+ piRNA precusor transcripts</w:t>
      </w:r>
      <w:bookmarkEnd w:id="69"/>
    </w:p>
    <w:p w14:paraId="2D46BBFA" w14:textId="77777777" w:rsidR="00930480" w:rsidRDefault="00930480" w:rsidP="00F52FD9">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F52FD9">
      <w:pPr>
        <w:pStyle w:val="Figure-02-Figure"/>
      </w:pPr>
    </w:p>
    <w:p w14:paraId="39B1F86F" w14:textId="5A415070" w:rsidR="00930480" w:rsidRDefault="00930480" w:rsidP="00EE5BD2">
      <w:pPr>
        <w:pStyle w:val="Figure-01-Title"/>
      </w:pPr>
      <w:bookmarkStart w:id="70" w:name="_Toc256001352"/>
      <w:r>
        <w:t xml:space="preserve">Figure </w:t>
      </w:r>
      <w:fldSimple w:instr=" STYLEREF 1 \s ">
        <w:r w:rsidR="00AA19E9">
          <w:rPr>
            <w:noProof/>
          </w:rPr>
          <w:t>3</w:t>
        </w:r>
      </w:fldSimple>
      <w:r w:rsidR="009947D8">
        <w:noBreakHyphen/>
      </w:r>
      <w:fldSimple w:instr=" SEQ Figure \* ARABIC \s 1 ">
        <w:r w:rsidR="00AA19E9">
          <w:rPr>
            <w:noProof/>
          </w:rPr>
          <w:t>9</w:t>
        </w:r>
      </w:fldSimple>
      <w:r>
        <w:t>, piRNAs that don't map to genome do map to spliced precursor transcripts</w:t>
      </w:r>
      <w:bookmarkEnd w:id="70"/>
    </w:p>
    <w:p w14:paraId="455235CD" w14:textId="77777777" w:rsidR="004D74DC" w:rsidRDefault="004D74DC" w:rsidP="00EE5BD2">
      <w:pPr>
        <w:pStyle w:val="Figure-01-Title"/>
      </w:pPr>
      <w:r>
        <w:rPr>
          <w:noProof/>
        </w:rPr>
        <w:lastRenderedPageBreak/>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3EF99104" w:rsidR="004D74DC" w:rsidRDefault="004D74DC" w:rsidP="00EE5BD2">
      <w:pPr>
        <w:pStyle w:val="Figure-01-Title"/>
      </w:pPr>
      <w:bookmarkStart w:id="71" w:name="_Toc256001353"/>
      <w:r>
        <w:t xml:space="preserve">Figure </w:t>
      </w:r>
      <w:fldSimple w:instr=" STYLEREF 1 \s ">
        <w:r w:rsidR="00AA19E9">
          <w:rPr>
            <w:noProof/>
          </w:rPr>
          <w:t>3</w:t>
        </w:r>
      </w:fldSimple>
      <w:r w:rsidR="009947D8">
        <w:noBreakHyphen/>
      </w:r>
      <w:fldSimple w:instr=" SEQ Figure \* ARABIC \s 1 ">
        <w:r w:rsidR="00AA19E9">
          <w:rPr>
            <w:noProof/>
          </w:rPr>
          <w:t>10</w:t>
        </w:r>
      </w:fldSimple>
      <w:r>
        <w:t>, A-Myb controlled, Intergenic transcripts are spliced</w:t>
      </w:r>
      <w:bookmarkEnd w:id="71"/>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82BC2B5" w:rsidR="004D74DC" w:rsidRDefault="004D74DC" w:rsidP="00EE5BD2">
      <w:pPr>
        <w:pStyle w:val="Figure-01-Title"/>
      </w:pPr>
      <w:bookmarkStart w:id="72" w:name="_Toc256001354"/>
      <w:r>
        <w:t xml:space="preserve">Figure </w:t>
      </w:r>
      <w:fldSimple w:instr=" STYLEREF 1 \s ">
        <w:r w:rsidR="00AA19E9">
          <w:rPr>
            <w:noProof/>
          </w:rPr>
          <w:t>3</w:t>
        </w:r>
      </w:fldSimple>
      <w:r w:rsidR="009947D8">
        <w:noBreakHyphen/>
      </w:r>
      <w:fldSimple w:instr=" SEQ Figure \* ARABIC \s 1 ">
        <w:r w:rsidR="00AA19E9">
          <w:rPr>
            <w:noProof/>
          </w:rPr>
          <w:t>11</w:t>
        </w:r>
      </w:fldSimple>
      <w:r>
        <w:t>, Transcriptional features of piRNA precursors</w:t>
      </w:r>
      <w:bookmarkEnd w:id="72"/>
    </w:p>
    <w:p w14:paraId="79CC4A2E" w14:textId="77777777" w:rsidR="00930480" w:rsidRDefault="00930480" w:rsidP="00F52FD9">
      <w:pPr>
        <w:pStyle w:val="ThesisNormalCompressed"/>
      </w:pPr>
    </w:p>
    <w:p w14:paraId="1664C32E" w14:textId="77777777" w:rsidR="00930480" w:rsidRDefault="00930480" w:rsidP="00F52FD9">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1B8164CA" w:rsidR="00930480" w:rsidRDefault="00930480" w:rsidP="00EE5BD2">
      <w:pPr>
        <w:pStyle w:val="Figure-01-Title"/>
      </w:pPr>
      <w:bookmarkStart w:id="73" w:name="_Toc256001355"/>
      <w:r>
        <w:t xml:space="preserve">Figure </w:t>
      </w:r>
      <w:fldSimple w:instr=" STYLEREF 1 \s ">
        <w:r w:rsidR="00AA19E9">
          <w:rPr>
            <w:noProof/>
          </w:rPr>
          <w:t>3</w:t>
        </w:r>
      </w:fldSimple>
      <w:r w:rsidR="009947D8">
        <w:noBreakHyphen/>
      </w:r>
      <w:fldSimple w:instr=" SEQ Figure \* ARABIC \s 1 ">
        <w:r w:rsidR="00AA19E9">
          <w:rPr>
            <w:noProof/>
          </w:rPr>
          <w:t>12</w:t>
        </w:r>
      </w:fldSimple>
      <w:r>
        <w:t>, Precursor transcripts are only seen in testes RNA-Seq samples</w:t>
      </w:r>
      <w:bookmarkEnd w:id="73"/>
    </w:p>
    <w:p w14:paraId="359711A3" w14:textId="77777777" w:rsidR="003F4618" w:rsidRDefault="003F4618" w:rsidP="00F52FD9">
      <w:pPr>
        <w:pStyle w:val="ThesisNormalCompressed"/>
      </w:pPr>
    </w:p>
    <w:p w14:paraId="7CA4EEC0" w14:textId="77777777" w:rsidR="003F4618" w:rsidRPr="003F4618" w:rsidRDefault="003F4618" w:rsidP="00F52FD9">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F52FD9">
      <w:pPr>
        <w:pStyle w:val="ThesisNormalCompressed"/>
      </w:pPr>
      <w:r>
        <w:t>Another interesting feature shown in #TABLE</w:t>
      </w:r>
      <w:r w:rsidR="00901B18">
        <w:t xml:space="preserve"> is that many of the top clusters are transcribed from a common promoter. I determined sequences appropriate for </w:t>
      </w:r>
      <w:r w:rsidR="00901B18">
        <w:lastRenderedPageBreak/>
        <w:t>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F52FD9">
      <w:pPr>
        <w:pStyle w:val="ThesisNormalCompressed"/>
      </w:pPr>
    </w:p>
    <w:p w14:paraId="726D30AE" w14:textId="1AB4C2D2" w:rsidR="00595D92" w:rsidRDefault="00DA45C8" w:rsidP="002B0336">
      <w:pPr>
        <w:pStyle w:val="Heading4"/>
      </w:pPr>
      <w:r>
        <w:t>Investigating HIV viral genome integrity using SeqZip</w:t>
      </w:r>
    </w:p>
    <w:p w14:paraId="29CD3B39" w14:textId="018EE3A3"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485635">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Default="003F4618" w:rsidP="00F52FD9">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rsidR="007F4AF4">
        <w:t>Viral particles contain two copies of the ssRNA HIV genome.</w:t>
      </w:r>
      <w:r>
        <w:t xml:space="preserve">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F52FD9">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43" w:history="1">
        <w:r w:rsidR="003B2341" w:rsidRPr="003B2341">
          <w:rPr>
            <w:rStyle w:val="Hyperlink"/>
          </w:rPr>
          <w:t>M19921</w:t>
        </w:r>
      </w:hyperlink>
      <w:r w:rsidR="003B2341">
        <w:t xml:space="preserve"> plasmid (so called 'M' clone), and transcripts from the </w:t>
      </w:r>
      <w:hyperlink r:id="rId44"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difference in sequence for one site of ligation (Fig3-11A). Three different pools of ligamers were created initially: a Fi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SeqZIp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clone using either the 5 or L ligamer pools, likely due to the mismatch between the transcript and the ligamers at the site of ligation. Also of note was the appearance of ligation products from purified endogenous virons of the M clone from all three ligamer pools, and the absence of products from virions purified from plasmids containing a defective protein, Gag, essential for viral packaging. </w:t>
      </w:r>
    </w:p>
    <w:p w14:paraId="004D051C" w14:textId="77777777" w:rsidR="003B2341" w:rsidRDefault="006E1683" w:rsidP="00F52FD9">
      <w:pPr>
        <w:pStyle w:val="Figure-02-Figure"/>
      </w:pPr>
      <w:r>
        <w:lastRenderedPageBreak/>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6C1C7653" w:rsidR="006E1683" w:rsidRPr="003F4618" w:rsidRDefault="003B2341" w:rsidP="00EE5BD2">
      <w:pPr>
        <w:pStyle w:val="Figure-01-Title"/>
      </w:pPr>
      <w:bookmarkStart w:id="74" w:name="_Toc256001356"/>
      <w:r>
        <w:t xml:space="preserve">Figure </w:t>
      </w:r>
      <w:fldSimple w:instr=" STYLEREF 1 \s ">
        <w:r w:rsidR="00AA19E9">
          <w:rPr>
            <w:noProof/>
          </w:rPr>
          <w:t>3</w:t>
        </w:r>
      </w:fldSimple>
      <w:r w:rsidR="009947D8">
        <w:noBreakHyphen/>
      </w:r>
      <w:fldSimple w:instr=" SEQ Figure \* ARABIC \s 1 ">
        <w:r w:rsidR="00AA19E9">
          <w:rPr>
            <w:noProof/>
          </w:rPr>
          <w:t>13</w:t>
        </w:r>
      </w:fldSimple>
      <w:r>
        <w:t>, Investigating HIV genomes via SeqZip</w:t>
      </w:r>
      <w:bookmarkEnd w:id="74"/>
    </w:p>
    <w:p w14:paraId="59048E5F" w14:textId="05ABD9F2" w:rsidR="00FF0906" w:rsidRDefault="00FF0906" w:rsidP="0027468F">
      <w:pPr>
        <w:pStyle w:val="Heading1"/>
      </w:pPr>
      <w:bookmarkStart w:id="75" w:name="_Toc364687511"/>
      <w:bookmarkStart w:id="76" w:name="_Toc239477775"/>
      <w:r>
        <w:lastRenderedPageBreak/>
        <w:t>CHAPTER I</w:t>
      </w:r>
      <w:r w:rsidR="005E4B64">
        <w:t>V</w:t>
      </w:r>
      <w:r w:rsidR="004754D1">
        <w:t xml:space="preserve">: </w:t>
      </w:r>
      <w:r w:rsidR="007F242F">
        <w:t>MolCel2013</w:t>
      </w:r>
      <w:bookmarkEnd w:id="75"/>
      <w:bookmarkEnd w:id="76"/>
    </w:p>
    <w:p w14:paraId="749AFB41" w14:textId="77777777" w:rsidR="00E1336B" w:rsidRPr="00BD779F" w:rsidRDefault="00E1336B" w:rsidP="00E1336B">
      <w:pPr>
        <w:pStyle w:val="Heading4"/>
      </w:pPr>
      <w:r w:rsidRPr="00E1336B">
        <w:t>INTRODUCTION</w:t>
      </w:r>
    </w:p>
    <w:p w14:paraId="1FCA23EB" w14:textId="0A38545F" w:rsidR="00FF6349" w:rsidRDefault="00FF6349" w:rsidP="00F52FD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485635">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adhur;", "non-dropping-particle" : "", "parse-names" : false, "suffix" : "" }, { "dropping-particle" : "", "family" : "Carmichael", "given" : "Gordon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de3c286f-c34f-4230-adb0-3d23cb227c06"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n        From Duplicate 2 ( \n        \n          Biogenesis of small RNAs in animals.\n        \n         - Kim, V Narry; Han, Jinju; Siomi, Mikiko C )\n\n        \n        \n\n        \n\n        \n\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n        From Duplicate 2 ( \n        \n          The biogenesis and function of PIWI proteins and piRNAs: progress and prospect.\n        \n         - Thomson, Travis; Lin, Haifan )\n\n        \n        \n\n        \n\n        \n\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piRNA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485635">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738F1D20" w:rsidR="00FF6349" w:rsidRDefault="00FF6349" w:rsidP="00F52FD9">
      <w:pPr>
        <w:pStyle w:val="ThesisNormalCompressed"/>
      </w:pPr>
      <w:r w:rsidRPr="00FF6349">
        <w:t xml:space="preserve">In most bilateral animals, germline piRNAs protect the genome from transposon activation, but also have other functions </w:t>
      </w:r>
      <w:r w:rsidR="00792948">
        <w:fldChar w:fldCharType="begin" w:fldLock="1"/>
      </w:r>
      <w:r w:rsidR="0048563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n        From Duplicate 1 ( \n        \n          C. elegans piRNAs mediate the genome-wide surveillance of germline transcripts.\n        \n         - Lee, Heng-Chi; Gu, Weifeng; Shirayama, Masaki; Youngman, Elaine; Conte, Darryl; Mello, Craig C )\n\n        \n        \n\n        \n\n        \n\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485635">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F52FD9">
      <w:pPr>
        <w:pStyle w:val="ThesisNormalCompressed"/>
        <w:rPr>
          <w:b/>
          <w:bCs/>
          <w:iCs/>
        </w:rPr>
      </w:pPr>
      <w:r w:rsidRPr="000C7F9F">
        <w:rPr>
          <w:highlight w:val="lightGray"/>
        </w:rPr>
        <w:t>‼ Have made it here for incorporating references</w:t>
      </w:r>
    </w:p>
    <w:p w14:paraId="7D4926CA" w14:textId="20EB52FE" w:rsidR="00FF6349" w:rsidRDefault="00FF6349" w:rsidP="00F52FD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485635">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48563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F52FD9">
      <w:pPr>
        <w:pStyle w:val="ThesisNormalCompressed"/>
        <w:rPr>
          <w:b/>
          <w:bCs/>
          <w:iCs/>
        </w:rPr>
      </w:pPr>
      <w:r w:rsidRPr="00FF6349">
        <w:t xml:space="preserve">Instead, piRNA loci have been defined as clusters: regions of the genome with a high density of mapping piRNA sequences (Aravin et al., 2006, 2007; Girard et al., 2006; Grivna et al., 2006a; Lau et al., 2006; Brennecke et al., 2007; Ro et al., </w:t>
      </w:r>
      <w:r w:rsidRPr="00FF6349">
        <w:lastRenderedPageBreak/>
        <w:t>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F52FD9">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gallus) testis.</w:t>
      </w:r>
    </w:p>
    <w:p w14:paraId="7838B2F3" w14:textId="4A9ADF39" w:rsidR="00E1336B" w:rsidRPr="00BD779F" w:rsidRDefault="00E1336B" w:rsidP="00BD779F">
      <w:pPr>
        <w:pStyle w:val="Heading4"/>
      </w:pPr>
      <w:r w:rsidRPr="00BD779F">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F52FD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F52FD9">
      <w:pPr>
        <w:pStyle w:val="ThesisNormalCompressed"/>
        <w:rPr>
          <w:lang w:eastAsia="ja-JP"/>
        </w:rPr>
      </w:pPr>
    </w:p>
    <w:p w14:paraId="7A8BE731" w14:textId="77777777" w:rsidR="00801AE0" w:rsidRDefault="00235C4F" w:rsidP="00F52FD9">
      <w:pPr>
        <w:pStyle w:val="Figure-02-Figure"/>
      </w:pPr>
      <w:r>
        <w:lastRenderedPageBreak/>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6">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F52FD9">
      <w:pPr>
        <w:pStyle w:val="Figure-02-Figure"/>
      </w:pPr>
    </w:p>
    <w:p w14:paraId="746B42E1" w14:textId="3E5D6D46" w:rsidR="00FF4125" w:rsidRPr="00801AE0" w:rsidRDefault="00801AE0" w:rsidP="00EE5BD2">
      <w:pPr>
        <w:pStyle w:val="Figure-01-Title"/>
      </w:pPr>
      <w:bookmarkStart w:id="77" w:name="_Toc256001357"/>
      <w:r w:rsidRPr="00801AE0">
        <w:t xml:space="preserve">Figure </w:t>
      </w:r>
      <w:fldSimple w:instr=" STYLEREF 1 \s ">
        <w:r w:rsidR="00AA19E9">
          <w:rPr>
            <w:noProof/>
          </w:rPr>
          <w:t>4</w:t>
        </w:r>
      </w:fldSimple>
      <w:r w:rsidR="009947D8">
        <w:noBreakHyphen/>
      </w:r>
      <w:fldSimple w:instr=" SEQ Figure \* ARABIC \s 1 ">
        <w:r w:rsidR="00AA19E9">
          <w:rPr>
            <w:noProof/>
          </w:rPr>
          <w:t>1</w:t>
        </w:r>
      </w:fldSimple>
      <w:r w:rsidRPr="00801AE0">
        <w:t xml:space="preserve"> piRNA Precursors are RNA Pol II Transcripts</w:t>
      </w:r>
      <w:bookmarkEnd w:id="77"/>
    </w:p>
    <w:p w14:paraId="1D33B0F3" w14:textId="3D7299E4" w:rsidR="00235C4F" w:rsidRDefault="008F1DC5" w:rsidP="00F52FD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F52FD9">
      <w:pPr>
        <w:pStyle w:val="Figure-02-Figure"/>
      </w:pPr>
      <w:r>
        <w:lastRenderedPageBreak/>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7">
                      <a:extLst>
                        <a:ext uri="{28A0092B-C50C-407E-A947-70E740481C1C}">
                          <a14:useLocalDpi xmlns:a14="http://schemas.microsoft.com/office/drawing/2010/main" val="0"/>
                        </a:ext>
                      </a:extLst>
                    </a:blip>
                    <a:srcRect/>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5290BB15" w:rsidR="00A74A0E" w:rsidRDefault="00801AE0" w:rsidP="00EE5BD2">
      <w:pPr>
        <w:pStyle w:val="Figure-01-Title"/>
      </w:pPr>
      <w:bookmarkStart w:id="78" w:name="_Toc256001358"/>
      <w:proofErr w:type="gramStart"/>
      <w:r>
        <w:t>Figure</w:t>
      </w:r>
      <w:r>
        <w:noBreakHyphen/>
      </w:r>
      <w:fldSimple w:instr=" STYLEREF 1 \s ">
        <w:r w:rsidR="00AA19E9">
          <w:rPr>
            <w:noProof/>
          </w:rPr>
          <w:t>4</w:t>
        </w:r>
      </w:fldSimple>
      <w:r w:rsidR="009947D8">
        <w:noBreakHyphen/>
      </w:r>
      <w:fldSimple w:instr=" SEQ Figure \* ARABIC \s 1 ">
        <w:r w:rsidR="00AA19E9">
          <w:rPr>
            <w:noProof/>
          </w:rPr>
          <w:t>2</w:t>
        </w:r>
      </w:fldSimple>
      <w:r w:rsidR="00673D3A" w:rsidRPr="00AB6CE7">
        <w:t>.</w:t>
      </w:r>
      <w:proofErr w:type="gramEnd"/>
      <w:r w:rsidR="00673D3A" w:rsidRPr="00AB6CE7">
        <w:t xml:space="preserve"> The Major piRNA-Producing Genes of the Post-Partum Mouse Testis</w:t>
      </w:r>
      <w:bookmarkEnd w:id="78"/>
    </w:p>
    <w:p w14:paraId="3FAE7F18" w14:textId="07332628" w:rsidR="00FF6349" w:rsidRDefault="00FF6349" w:rsidP="00F52FD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Default="00FF6349" w:rsidP="00F52FD9">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 2008).</w:t>
      </w:r>
    </w:p>
    <w:p w14:paraId="43343555" w14:textId="44AF7E74" w:rsidR="00FF6349" w:rsidRDefault="00FF6349" w:rsidP="00F52FD9">
      <w:pPr>
        <w:pStyle w:val="ThesisNormalCompressed"/>
        <w:rPr>
          <w:lang w:eastAsia="ja-JP"/>
        </w:rPr>
      </w:pPr>
      <w:r w:rsidRPr="00FF6349">
        <w:rPr>
          <w:lang w:eastAsia="ja-JP"/>
        </w:rPr>
        <w:lastRenderedPageBreak/>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F52FD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F52FD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F52FD9">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lastRenderedPageBreak/>
        <w:t>Three Classes of piRNAs During Post-Natal Spermatogenesis</w:t>
      </w:r>
    </w:p>
    <w:p w14:paraId="78F4DFB8" w14:textId="1DDADAAF" w:rsidR="00FF6349" w:rsidRDefault="00FF6349" w:rsidP="00F52FD9">
      <w:pPr>
        <w:pStyle w:val="ThesisNormalCompressed"/>
      </w:pPr>
      <w:r>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F52FD9">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F52FD9">
      <w:pPr>
        <w:pStyle w:val="ThesisNormalCompressed"/>
      </w:pPr>
      <w:r w:rsidRPr="000B1BC3">
        <w:t>.</w:t>
      </w:r>
    </w:p>
    <w:p w14:paraId="52FBA289" w14:textId="77777777" w:rsidR="003E7FE6" w:rsidRDefault="003E7FE6" w:rsidP="00F52FD9">
      <w:pPr>
        <w:pStyle w:val="Figure-02-Figure"/>
      </w:pPr>
      <w:r>
        <w:lastRenderedPageBreak/>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8">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256BC49E" w:rsidR="003E7FE6" w:rsidRPr="003E7FE6" w:rsidRDefault="003E7FE6" w:rsidP="00EE5BD2">
      <w:pPr>
        <w:pStyle w:val="Figure-01-Title"/>
      </w:pPr>
      <w:bookmarkStart w:id="79" w:name="_Toc256001359"/>
      <w:r w:rsidRPr="003E7FE6">
        <w:t xml:space="preserve">Figure </w:t>
      </w:r>
      <w:fldSimple w:instr=" STYLEREF 1 \s ">
        <w:r w:rsidR="00AA19E9">
          <w:rPr>
            <w:noProof/>
          </w:rPr>
          <w:t>4</w:t>
        </w:r>
      </w:fldSimple>
      <w:r w:rsidR="009947D8">
        <w:noBreakHyphen/>
      </w:r>
      <w:fldSimple w:instr=" SEQ Figure \* ARABIC \s 1 ">
        <w:r w:rsidR="00AA19E9">
          <w:rPr>
            <w:noProof/>
          </w:rPr>
          <w:t>3</w:t>
        </w:r>
      </w:fldSimple>
      <w:r w:rsidRPr="003E7FE6">
        <w:t xml:space="preserve"> Three Classes of piRNA-Generating Loci</w:t>
      </w:r>
      <w:bookmarkEnd w:id="79"/>
    </w:p>
    <w:p w14:paraId="11B25509" w14:textId="66E622FD" w:rsidR="008F1DC5" w:rsidRDefault="008F1DC5" w:rsidP="00F52FD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F52FD9">
      <w:pPr>
        <w:pStyle w:val="Figure-02-Figure"/>
      </w:pPr>
      <w:r>
        <w:lastRenderedPageBreak/>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9">
                      <a:extLst>
                        <a:ext uri="{28A0092B-C50C-407E-A947-70E740481C1C}">
                          <a14:useLocalDpi xmlns:a14="http://schemas.microsoft.com/office/drawing/2010/main" val="0"/>
                        </a:ext>
                      </a:extLst>
                    </a:blip>
                    <a:srcRect/>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4731B2F" w:rsidR="00D419F5" w:rsidRPr="00100771" w:rsidRDefault="00D419F5" w:rsidP="00EE5BD2">
      <w:pPr>
        <w:pStyle w:val="Figure-01-Title"/>
      </w:pPr>
      <w:bookmarkStart w:id="80" w:name="_Toc256001360"/>
      <w:r w:rsidRPr="00100771">
        <w:t xml:space="preserve">Figure </w:t>
      </w:r>
      <w:fldSimple w:instr=" STYLEREF 1 \s ">
        <w:r w:rsidR="00AA19E9">
          <w:rPr>
            <w:noProof/>
          </w:rPr>
          <w:t>4</w:t>
        </w:r>
      </w:fldSimple>
      <w:r w:rsidR="009947D8">
        <w:noBreakHyphen/>
      </w:r>
      <w:fldSimple w:instr=" SEQ Figure \* ARABIC \s 1 ">
        <w:r w:rsidR="00AA19E9">
          <w:rPr>
            <w:noProof/>
          </w:rPr>
          <w:t>4</w:t>
        </w:r>
      </w:fldSimple>
      <w:r w:rsidRPr="00100771">
        <w:t xml:space="preserve"> Pre-pachytene piRNAs Persist in Pachytene Spermatocytes</w:t>
      </w:r>
      <w:bookmarkEnd w:id="80"/>
    </w:p>
    <w:p w14:paraId="571B5DCA" w14:textId="14A0A458" w:rsidR="00D419F5" w:rsidRDefault="00D419F5" w:rsidP="00F52FD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F52FD9">
      <w:pPr>
        <w:pStyle w:val="ThesisNormalCompressed"/>
        <w:rPr>
          <w:b/>
        </w:rPr>
      </w:pPr>
      <w:r w:rsidRPr="00A266D8">
        <w:t xml:space="preserve">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w:t>
      </w:r>
      <w:r w:rsidRPr="00A266D8">
        <w:lastRenderedPageBreak/>
        <w:t>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F52FD9">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F52FD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F52FD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F52FD9">
      <w:pPr>
        <w:pStyle w:val="Figure-02-Figure"/>
      </w:pPr>
      <w:r>
        <w:lastRenderedPageBreak/>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50">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381A282E" w:rsidR="003E7FE6" w:rsidRPr="003E7FE6" w:rsidRDefault="003E7FE6" w:rsidP="00EE5BD2">
      <w:pPr>
        <w:pStyle w:val="Figure-01-Title"/>
      </w:pPr>
      <w:bookmarkStart w:id="81" w:name="_Toc256001361"/>
      <w:r w:rsidRPr="003E7FE6">
        <w:t xml:space="preserve">Figure </w:t>
      </w:r>
      <w:fldSimple w:instr=" STYLEREF 1 \s ">
        <w:r w:rsidR="00AA19E9">
          <w:rPr>
            <w:noProof/>
          </w:rPr>
          <w:t>4</w:t>
        </w:r>
      </w:fldSimple>
      <w:r w:rsidR="009947D8">
        <w:noBreakHyphen/>
      </w:r>
      <w:fldSimple w:instr=" SEQ Figure \* ARABIC \s 1 ">
        <w:r w:rsidR="00AA19E9">
          <w:rPr>
            <w:noProof/>
          </w:rPr>
          <w:t>5</w:t>
        </w:r>
      </w:fldSimple>
      <w:r w:rsidRPr="003E7FE6">
        <w:t xml:space="preserve"> Examples of Pachytene piRNA Genes</w:t>
      </w:r>
      <w:bookmarkEnd w:id="81"/>
    </w:p>
    <w:p w14:paraId="3C462E48" w14:textId="77777777" w:rsidR="003E7FE6" w:rsidRDefault="003E7FE6" w:rsidP="00F52FD9">
      <w:pPr>
        <w:pStyle w:val="Figure-03-Legend"/>
      </w:pPr>
      <w:r w:rsidRPr="003E7FE6">
        <w:t>Previous cluster boundaries are from Lau</w:t>
      </w:r>
      <w:r>
        <w:t xml:space="preserve"> et al. (2006; gray) and Girard et al. (2006; dark gray).</w:t>
      </w:r>
    </w:p>
    <w:p w14:paraId="0509A9EF" w14:textId="77777777" w:rsidR="0080273F" w:rsidRDefault="0080273F" w:rsidP="00F52FD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00660584" w:rsidR="0080273F" w:rsidRPr="00100771" w:rsidRDefault="0080273F" w:rsidP="00EE5BD2">
      <w:pPr>
        <w:pStyle w:val="Figure-01-Title"/>
      </w:pPr>
      <w:bookmarkStart w:id="82" w:name="_Toc256001362"/>
      <w:r>
        <w:t xml:space="preserve">Figure </w:t>
      </w:r>
      <w:fldSimple w:instr=" STYLEREF 1 \s ">
        <w:r w:rsidR="00AA19E9">
          <w:rPr>
            <w:noProof/>
          </w:rPr>
          <w:t>4</w:t>
        </w:r>
      </w:fldSimple>
      <w:r w:rsidR="009947D8">
        <w:noBreakHyphen/>
      </w:r>
      <w:fldSimple w:instr=" SEQ Figure \* ARABIC \s 1 ">
        <w:r w:rsidR="00AA19E9">
          <w:rPr>
            <w:noProof/>
          </w:rPr>
          <w:t>6</w:t>
        </w:r>
      </w:fldSimple>
      <w:r w:rsidRPr="0080273F">
        <w:rPr>
          <w:rFonts w:ascii="Palatino" w:hAnsi="Palatino"/>
        </w:rPr>
        <w:t xml:space="preserve"> </w:t>
      </w:r>
      <w:r w:rsidRPr="00100771">
        <w:t>Examples of Pre-Pachytene piRNA Genes</w:t>
      </w:r>
      <w:bookmarkEnd w:id="82"/>
    </w:p>
    <w:p w14:paraId="19B4EC8E" w14:textId="77777777" w:rsidR="00A266D8" w:rsidRDefault="0080273F" w:rsidP="00F52FD9">
      <w:pPr>
        <w:pStyle w:val="Figure-03-Legend"/>
      </w:pPr>
      <w:r w:rsidRPr="003E7FE6">
        <w:t>Previous cluster boundaries are from Lau</w:t>
      </w:r>
      <w:r>
        <w:t xml:space="preserve"> et al. (2006; gray) and Girard et al. (2006; dark gray).</w:t>
      </w:r>
    </w:p>
    <w:p w14:paraId="58F25B77" w14:textId="77777777" w:rsidR="00A266D8" w:rsidRDefault="00A266D8" w:rsidP="00F52FD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w:t>
      </w:r>
      <w:r w:rsidRPr="00A266D8">
        <w:rPr>
          <w:rStyle w:val="ThesisNormalCompressedChar"/>
        </w:rPr>
        <w:lastRenderedPageBreak/>
        <w:t>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F52FD9">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F52FD9">
      <w:pPr>
        <w:pStyle w:val="ThesisNormalCompressed"/>
      </w:pPr>
    </w:p>
    <w:p w14:paraId="77865B90" w14:textId="15F41246" w:rsidR="00E1336B" w:rsidRDefault="00A266D8" w:rsidP="00F52FD9">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F52FD9">
      <w:pPr>
        <w:pStyle w:val="Figure-02-Figure"/>
      </w:pPr>
      <w:r>
        <w:lastRenderedPageBreak/>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52">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7D424ED4" w:rsidR="003C33C1" w:rsidRDefault="003C33C1" w:rsidP="00EE5BD2">
      <w:pPr>
        <w:pStyle w:val="Figure-01-Title"/>
      </w:pPr>
      <w:bookmarkStart w:id="83" w:name="_Toc256001363"/>
      <w:r>
        <w:t xml:space="preserve">Figure </w:t>
      </w:r>
      <w:fldSimple w:instr=" STYLEREF 1 \s ">
        <w:r w:rsidR="00AA19E9">
          <w:rPr>
            <w:noProof/>
          </w:rPr>
          <w:t>4</w:t>
        </w:r>
      </w:fldSimple>
      <w:r w:rsidR="009947D8">
        <w:noBreakHyphen/>
      </w:r>
      <w:fldSimple w:instr=" SEQ Figure \* ARABIC \s 1 ">
        <w:r w:rsidR="00AA19E9">
          <w:rPr>
            <w:noProof/>
          </w:rPr>
          <w:t>7</w:t>
        </w:r>
      </w:fldSimple>
      <w:r>
        <w:t>. A-MYB Binds the Promoters of Pachytene piRNA Genes</w:t>
      </w:r>
      <w:bookmarkEnd w:id="83"/>
    </w:p>
    <w:p w14:paraId="41AA17A8" w14:textId="48FDA914" w:rsidR="003C33C1" w:rsidRDefault="008F1DC5" w:rsidP="00F52FD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F52FD9">
      <w:pPr>
        <w:pStyle w:val="Figure-02-Figure"/>
      </w:pPr>
      <w:r>
        <w:lastRenderedPageBreak/>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53">
                      <a:extLst>
                        <a:ext uri="{28A0092B-C50C-407E-A947-70E740481C1C}">
                          <a14:useLocalDpi xmlns:a14="http://schemas.microsoft.com/office/drawing/2010/main" val="0"/>
                        </a:ext>
                      </a:extLst>
                    </a:blip>
                    <a:srcRect/>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15BA88FD" w:rsidR="003C33C1" w:rsidRPr="00EE5BD2" w:rsidRDefault="003C33C1" w:rsidP="00EE5BD2">
      <w:pPr>
        <w:pStyle w:val="Figure-01-Title"/>
      </w:pPr>
      <w:bookmarkStart w:id="84" w:name="_Toc256001364"/>
      <w:r w:rsidRPr="00EE5BD2">
        <w:t xml:space="preserve">Figure </w:t>
      </w:r>
      <w:fldSimple w:instr=" STYLEREF 1 \s ">
        <w:r w:rsidR="00AA19E9">
          <w:rPr>
            <w:noProof/>
          </w:rPr>
          <w:t>4</w:t>
        </w:r>
      </w:fldSimple>
      <w:r w:rsidR="009947D8">
        <w:noBreakHyphen/>
      </w:r>
      <w:fldSimple w:instr=" SEQ Figure \* ARABIC \s 1 ">
        <w:r w:rsidR="00AA19E9">
          <w:rPr>
            <w:noProof/>
          </w:rPr>
          <w:t>8</w:t>
        </w:r>
      </w:fldSimple>
      <w:r w:rsidRPr="00EE5BD2">
        <w:t xml:space="preserve"> ChIP-qPCR Confirms ChIP-seq Data</w:t>
      </w:r>
      <w:bookmarkEnd w:id="84"/>
    </w:p>
    <w:p w14:paraId="18DDD74D" w14:textId="3712512B" w:rsidR="003C33C1" w:rsidRDefault="00A266D8" w:rsidP="00F52FD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Default="00A266D8" w:rsidP="00F52FD9">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w:t>
      </w:r>
      <w:r>
        <w:lastRenderedPageBreak/>
        <w:t xml:space="preserve">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F52FD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F52FD9">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F52FD9">
      <w:pPr>
        <w:pStyle w:val="ThesisNormalCompressed"/>
      </w:pPr>
      <w:r>
        <w:t xml:space="preserve">To test the idea that A-MYB promotes transcription of pachytene, but not pre-pachytene, piRNA genes, we used RNA-seq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F52FD9">
      <w:pPr>
        <w:pStyle w:val="Figure-02-Figure"/>
      </w:pPr>
      <w:r>
        <w:lastRenderedPageBreak/>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4">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A109B0" w:rsidR="00AE1BA5" w:rsidRDefault="00AE1BA5" w:rsidP="00EE5BD2">
      <w:pPr>
        <w:pStyle w:val="Figure-01-Title"/>
      </w:pPr>
      <w:bookmarkStart w:id="85" w:name="_Toc256001365"/>
      <w:r>
        <w:t xml:space="preserve">Figure </w:t>
      </w:r>
      <w:fldSimple w:instr=" STYLEREF 1 \s ">
        <w:r w:rsidR="00AA19E9">
          <w:rPr>
            <w:noProof/>
          </w:rPr>
          <w:t>4</w:t>
        </w:r>
      </w:fldSimple>
      <w:r w:rsidR="009947D8">
        <w:noBreakHyphen/>
      </w:r>
      <w:fldSimple w:instr=" SEQ Figure \* ARABIC \s 1 ">
        <w:r w:rsidR="00AA19E9">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85"/>
    </w:p>
    <w:p w14:paraId="66CA4D5B" w14:textId="0AC09E6E" w:rsidR="00AE1BA5" w:rsidRPr="00E1336B" w:rsidRDefault="00AE1BA5" w:rsidP="00F52FD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F52FD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F52FD9">
      <w:pPr>
        <w:pStyle w:val="Figure-02-Figure"/>
      </w:pPr>
      <w:r>
        <w:lastRenderedPageBreak/>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6">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6E758FD7" w:rsidR="00AE1BA5" w:rsidRDefault="00AE1BA5" w:rsidP="00EE5BD2">
      <w:pPr>
        <w:pStyle w:val="Figure-01-Title"/>
      </w:pPr>
      <w:bookmarkStart w:id="86" w:name="_Toc256001366"/>
      <w:r>
        <w:t xml:space="preserve">Figure </w:t>
      </w:r>
      <w:fldSimple w:instr=" STYLEREF 1 \s ">
        <w:r w:rsidR="00AA19E9">
          <w:rPr>
            <w:noProof/>
          </w:rPr>
          <w:t>4</w:t>
        </w:r>
      </w:fldSimple>
      <w:r w:rsidR="009947D8">
        <w:noBreakHyphen/>
      </w:r>
      <w:fldSimple w:instr=" SEQ Figure \* ARABIC \s 1 ">
        <w:r w:rsidR="00AA19E9">
          <w:rPr>
            <w:noProof/>
          </w:rPr>
          <w:t>10</w:t>
        </w:r>
      </w:fldSimple>
      <w:r w:rsidRPr="00AE1BA5">
        <w:t xml:space="preserve"> </w:t>
      </w:r>
      <w:r>
        <w:t>Examples of the Effect of the A-Myb Mutant on piRNA Expression</w:t>
      </w:r>
      <w:bookmarkEnd w:id="86"/>
    </w:p>
    <w:p w14:paraId="4B44C628" w14:textId="7D006027" w:rsidR="00AE1BA5" w:rsidRDefault="00AE1BA5" w:rsidP="00F52FD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F52FD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7">
                      <a:extLst>
                        <a:ext uri="{28A0092B-C50C-407E-A947-70E740481C1C}">
                          <a14:useLocalDpi xmlns:a14="http://schemas.microsoft.com/office/drawing/2010/main" val="0"/>
                        </a:ext>
                      </a:extLst>
                    </a:blip>
                    <a:srcRect/>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0CD26917" w:rsidR="00AE1BA5" w:rsidRDefault="00AE1BA5" w:rsidP="00EE5BD2">
      <w:pPr>
        <w:pStyle w:val="Figure-01-Title"/>
      </w:pPr>
      <w:bookmarkStart w:id="87" w:name="_Toc256001367"/>
      <w:r>
        <w:t xml:space="preserve">Figure </w:t>
      </w:r>
      <w:fldSimple w:instr=" STYLEREF 1 \s ">
        <w:r w:rsidR="00AA19E9">
          <w:rPr>
            <w:noProof/>
          </w:rPr>
          <w:t>4</w:t>
        </w:r>
      </w:fldSimple>
      <w:r w:rsidR="009947D8">
        <w:noBreakHyphen/>
      </w:r>
      <w:fldSimple w:instr=" SEQ Figure \* ARABIC \s 1 ">
        <w:r w:rsidR="00AA19E9">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7"/>
    </w:p>
    <w:p w14:paraId="44DDDCB1" w14:textId="478322A3" w:rsidR="00136261" w:rsidRDefault="00136261" w:rsidP="00F52FD9">
      <w:pPr>
        <w:pStyle w:val="Figure-03-Legend"/>
      </w:pPr>
      <w:r w:rsidRPr="00136261">
        <w:t xml:space="preserve">Transcripts were detected in total RNA from adult testes by RT-PCR (using random primers) for five pachytene piRNA loci as well as Miwi and Actin. </w:t>
      </w:r>
      <w:proofErr w:type="gramStart"/>
      <w:r w:rsidRPr="00136261">
        <w:t>Mut, mutant; Het or H, heterozygote; wt, wild type.</w:t>
      </w:r>
      <w:proofErr w:type="gramEnd"/>
    </w:p>
    <w:p w14:paraId="33E8B5C2" w14:textId="38A03996" w:rsidR="00A266D8" w:rsidRDefault="00A266D8" w:rsidP="00F52FD9">
      <w:pPr>
        <w:pStyle w:val="ThesisNormalCompressed"/>
      </w:pPr>
      <w:r>
        <w:t>Our data show that A-MYB binds to the promoters of pachytene piRNA genes; A-</w:t>
      </w:r>
      <w:r>
        <w:lastRenderedPageBreak/>
        <w:t>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F52FD9">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F52FD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F52FD9">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F52FD9">
      <w:pPr>
        <w:pStyle w:val="Figure-02-Figure"/>
      </w:pPr>
      <w:r>
        <w:lastRenderedPageBreak/>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8">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DA1539A" w:rsidR="001E32D1" w:rsidRDefault="001E32D1" w:rsidP="00EE5BD2">
      <w:pPr>
        <w:pStyle w:val="Figure-01-Title"/>
      </w:pPr>
      <w:bookmarkStart w:id="88" w:name="_Toc256001368"/>
      <w:r>
        <w:t xml:space="preserve">Figure </w:t>
      </w:r>
      <w:fldSimple w:instr=" STYLEREF 1 \s ">
        <w:r w:rsidR="00AA19E9">
          <w:rPr>
            <w:noProof/>
          </w:rPr>
          <w:t>4</w:t>
        </w:r>
      </w:fldSimple>
      <w:r w:rsidR="009947D8">
        <w:noBreakHyphen/>
      </w:r>
      <w:fldSimple w:instr=" SEQ Figure \* ARABIC \s 1 ">
        <w:r w:rsidR="00AA19E9">
          <w:rPr>
            <w:noProof/>
          </w:rPr>
          <w:t>12</w:t>
        </w:r>
      </w:fldSimple>
      <w:r w:rsidRPr="001E32D1">
        <w:t xml:space="preserve"> A-MYB Regulates Expression of mRNAs Encoding piRNA Pathway Proteins</w:t>
      </w:r>
      <w:bookmarkEnd w:id="88"/>
    </w:p>
    <w:p w14:paraId="4C4DCA96" w14:textId="685D7AB9" w:rsidR="008F1DC5" w:rsidRDefault="008F1DC5" w:rsidP="00F52FD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F52FD9">
      <w:pPr>
        <w:pStyle w:val="Figure-02-Figure"/>
      </w:pPr>
      <w:r>
        <w:lastRenderedPageBreak/>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9">
                      <a:extLst>
                        <a:ext uri="{28A0092B-C50C-407E-A947-70E740481C1C}">
                          <a14:useLocalDpi xmlns:a14="http://schemas.microsoft.com/office/drawing/2010/main" val="0"/>
                        </a:ext>
                      </a:extLst>
                    </a:blip>
                    <a:srcRect/>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2D89E0F0" w:rsidR="001E32D1" w:rsidRDefault="003A3EE1" w:rsidP="003A3EE1">
      <w:pPr>
        <w:pStyle w:val="Caption"/>
        <w:jc w:val="center"/>
      </w:pPr>
      <w:bookmarkStart w:id="89" w:name="_Toc256001369"/>
      <w:r>
        <w:t xml:space="preserve">Figure </w:t>
      </w:r>
      <w:fldSimple w:instr=" STYLEREF 1 \s ">
        <w:r w:rsidR="00AA19E9">
          <w:rPr>
            <w:noProof/>
          </w:rPr>
          <w:t>4</w:t>
        </w:r>
      </w:fldSimple>
      <w:r w:rsidR="009947D8">
        <w:noBreakHyphen/>
      </w:r>
      <w:fldSimple w:instr=" SEQ Figure \* ARABIC \s 1 ">
        <w:r w:rsidR="00AA19E9">
          <w:rPr>
            <w:noProof/>
          </w:rPr>
          <w:t>13</w:t>
        </w:r>
      </w:fldSimple>
      <w:r w:rsidRPr="003A3EE1">
        <w:t>. A-Myb mutants, but Not Miwi Mutants, Change the Expression of RNA Silencing Pathway Genes</w:t>
      </w:r>
      <w:bookmarkEnd w:id="89"/>
    </w:p>
    <w:p w14:paraId="5C876BC8" w14:textId="1A8D5987" w:rsidR="003A3EE1" w:rsidRPr="003A3EE1" w:rsidRDefault="003A3EE1" w:rsidP="00F52FD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F52FD9">
      <w:pPr>
        <w:pStyle w:val="ThesisNormalCompressed"/>
      </w:pPr>
      <w:r>
        <w:t>A previous study reported that piRNAs fail to accumulate to wild-type levels in Miwi mutant testes (Grivna et al., 2006b). However, our data suggest that the overall change in piRNA abundance caused by loss of MIWI is quite small: RNA-</w:t>
      </w:r>
      <w:r>
        <w:lastRenderedPageBreak/>
        <w:t xml:space="preserve">seq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F52FD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F52FD9">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F52FD9">
      <w:pPr>
        <w:pStyle w:val="ThesisNormalCompressed"/>
      </w:pPr>
      <w:r>
        <w:t xml:space="preserve">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w:t>
      </w:r>
      <w:proofErr w:type="gramStart"/>
      <w:r>
        <w:t>then</w:t>
      </w:r>
      <w:proofErr w:type="gramEnd"/>
      <w:r>
        <w:t xml:space="preserve"> re-expressed in </w:t>
      </w:r>
      <w:r>
        <w:lastRenderedPageBreak/>
        <w:t>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F52FD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F52FD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F52FD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F52FD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nt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w:t>
      </w:r>
      <w:r w:rsidRPr="00A266D8">
        <w:lastRenderedPageBreak/>
        <w:t>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F52FD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60">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761FB70" w:rsidR="003A3EE1" w:rsidRDefault="003A3EE1" w:rsidP="00EE5BD2">
      <w:pPr>
        <w:pStyle w:val="Figure-01-Title"/>
      </w:pPr>
      <w:bookmarkStart w:id="90" w:name="_Toc256001370"/>
      <w:r>
        <w:t xml:space="preserve">Figure </w:t>
      </w:r>
      <w:fldSimple w:instr=" STYLEREF 1 \s ">
        <w:r w:rsidR="00AA19E9">
          <w:rPr>
            <w:noProof/>
          </w:rPr>
          <w:t>4</w:t>
        </w:r>
      </w:fldSimple>
      <w:r w:rsidR="009947D8">
        <w:noBreakHyphen/>
      </w:r>
      <w:fldSimple w:instr=" SEQ Figure \* ARABIC \s 1 ">
        <w:r w:rsidR="00AA19E9">
          <w:rPr>
            <w:noProof/>
          </w:rPr>
          <w:t>14</w:t>
        </w:r>
      </w:fldSimple>
      <w:r w:rsidRPr="003A3EE1">
        <w:t xml:space="preserve"> </w:t>
      </w:r>
      <w:r>
        <w:t>Feed-Forward Regulation of piRNA Biogenesis by A-MYB is Conserved in Rooster</w:t>
      </w:r>
      <w:bookmarkEnd w:id="90"/>
    </w:p>
    <w:p w14:paraId="01E280CA" w14:textId="1D1F94B6" w:rsidR="008F1DC5" w:rsidRDefault="008F1DC5" w:rsidP="00F52FD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F52FD9">
      <w:pPr>
        <w:pStyle w:val="Figure-02-Figure"/>
      </w:pPr>
      <w:r>
        <w:lastRenderedPageBreak/>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61">
                      <a:extLst>
                        <a:ext uri="{28A0092B-C50C-407E-A947-70E740481C1C}">
                          <a14:useLocalDpi xmlns:a14="http://schemas.microsoft.com/office/drawing/2010/main" val="0"/>
                        </a:ext>
                      </a:extLst>
                    </a:blip>
                    <a:srcRect/>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5FA3BEF" w:rsidR="003A3EE1" w:rsidRDefault="003A3EE1" w:rsidP="00EE5BD2">
      <w:pPr>
        <w:pStyle w:val="Figure-01-Title"/>
      </w:pPr>
      <w:bookmarkStart w:id="91" w:name="_Toc256001371"/>
      <w:r>
        <w:t xml:space="preserve">Figure </w:t>
      </w:r>
      <w:fldSimple w:instr=" STYLEREF 1 \s ">
        <w:r w:rsidR="00AA19E9">
          <w:rPr>
            <w:noProof/>
          </w:rPr>
          <w:t>4</w:t>
        </w:r>
      </w:fldSimple>
      <w:r w:rsidR="009947D8">
        <w:noBreakHyphen/>
      </w:r>
      <w:fldSimple w:instr=" SEQ Figure \* ARABIC \s 1 ">
        <w:r w:rsidR="00AA19E9">
          <w:rPr>
            <w:noProof/>
          </w:rPr>
          <w:t>15</w:t>
        </w:r>
      </w:fldSimple>
      <w:r w:rsidRPr="005F4C91">
        <w:t xml:space="preserve">. </w:t>
      </w:r>
      <w:r>
        <w:t>Genomic Locations of piRNA Clusters in the Rooster (</w:t>
      </w:r>
      <w:r>
        <w:rPr>
          <w:i/>
        </w:rPr>
        <w:t xml:space="preserve">Gallus gallus) </w:t>
      </w:r>
      <w:r>
        <w:t>Testis.</w:t>
      </w:r>
      <w:bookmarkEnd w:id="91"/>
    </w:p>
    <w:p w14:paraId="7804AE32" w14:textId="6577BAFE" w:rsidR="003A3EE1" w:rsidRPr="00E1336B" w:rsidRDefault="003A3EE1" w:rsidP="00F52FD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F52FD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F52FD9">
      <w:pPr>
        <w:pStyle w:val="ThesisNormalCompressed"/>
      </w:pPr>
      <w:r>
        <w:t xml:space="preserve">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w:t>
      </w:r>
      <w:r>
        <w:lastRenderedPageBreak/>
        <w:t>between mammalian and chicken MYB proteins has been noted previously (Weston, 1992; Deng et al., 1996).</w:t>
      </w:r>
    </w:p>
    <w:p w14:paraId="75431DF3" w14:textId="79D5AF06" w:rsidR="00A266D8" w:rsidRDefault="00A266D8" w:rsidP="00F52FD9">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F52FD9">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F52FD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F52FD9">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F52FD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F52FD9">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w:t>
      </w:r>
      <w:r>
        <w:lastRenderedPageBreak/>
        <w:t>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F52FD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F52FD9">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F52FD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92" w:name="_Toc364687512"/>
      <w:r>
        <w:t>Mice</w:t>
      </w:r>
    </w:p>
    <w:p w14:paraId="154857D0" w14:textId="77777777" w:rsidR="00A266D8" w:rsidRDefault="00A266D8" w:rsidP="00F52FD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w:t>
      </w:r>
      <w:r>
        <w:lastRenderedPageBreak/>
        <w:t>(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F52FD9">
      <w:pPr>
        <w:pStyle w:val="ThesisNormalCompressed"/>
      </w:pPr>
      <w:r>
        <w:t xml:space="preserve">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F52FD9">
      <w:pPr>
        <w:pStyle w:val="ThesisNormalCompressed"/>
      </w:pPr>
      <w:r>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Default="00A266D8" w:rsidP="00F52FD9">
      <w:pPr>
        <w:pStyle w:val="ThesisNormalCompressed"/>
      </w:pPr>
      <w:r>
        <w:t xml:space="preserve">The Gene Expression Omnibus (GEO) accession number for the RNA-seq, ChIP-seq, and small RNA data reported in this paper is </w:t>
      </w:r>
      <w:hyperlink r:id="rId62" w:history="1">
        <w:r w:rsidRPr="00A266D8">
          <w:rPr>
            <w:rStyle w:val="Hyperlink"/>
          </w:rPr>
          <w:t>GSE44690</w:t>
        </w:r>
      </w:hyperlink>
      <w:r>
        <w:t>.</w:t>
      </w:r>
    </w:p>
    <w:p w14:paraId="5152EE28" w14:textId="77777777" w:rsidR="001B6CD9" w:rsidRDefault="001B6CD9" w:rsidP="00F52FD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F52FD9">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F52FD9">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w:t>
      </w:r>
      <w:r w:rsidRPr="001B6CD9">
        <w:lastRenderedPageBreak/>
        <w:t xml:space="preserve">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F52FD9">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F52FD9">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w:t>
      </w:r>
      <w:proofErr w:type="gramStart"/>
      <w:r w:rsidRPr="001B6CD9">
        <w:t>tRNAs</w:t>
      </w:r>
      <w:proofErr w:type="gramEnd"/>
      <w:r w:rsidRPr="001B6CD9">
        <w:t xml:space="preserve"> from UCSC, and 18S, 28S and 5.8S rRNAs. </w:t>
      </w:r>
      <w:proofErr w:type="gramStart"/>
      <w:r w:rsidRPr="001B6CD9">
        <w:t>miRNA</w:t>
      </w:r>
      <w:proofErr w:type="gramEnd"/>
      <w:r w:rsidRPr="001B6CD9">
        <w:t xml:space="preserve">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93" w:name="OLE_LINK1"/>
      <w:bookmarkStart w:id="94" w:name="OLE_LINK2"/>
      <w:r w:rsidRPr="001B6CD9">
        <w:t>Table S</w:t>
      </w:r>
      <w:bookmarkEnd w:id="93"/>
      <w:bookmarkEnd w:id="94"/>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F52FD9">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95" w:name="OLE_LINK3"/>
      <w:bookmarkStart w:id="96" w:name="OLE_LINK4"/>
      <w:r w:rsidRPr="001B6CD9">
        <w:t xml:space="preserve"> were excluded when calculating piRNA precursor transcript abundance</w:t>
      </w:r>
      <w:bookmarkEnd w:id="95"/>
      <w:bookmarkEnd w:id="96"/>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F52FD9">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at 3 -ao 10 </w:t>
      </w:r>
      <w:r w:rsidRPr="001B6CD9">
        <w:lastRenderedPageBreak/>
        <w:t>--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F52FD9">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F52FD9">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F52FD9">
      <w:pPr>
        <w:pStyle w:val="ThesisNormalCompressed"/>
      </w:pPr>
      <w:r w:rsidRPr="001B6CD9">
        <w:t>We extracted novel junctions from Trinity (i.e., reads with [0-9]+</w:t>
      </w:r>
      <w:proofErr w:type="gramStart"/>
      <w:r w:rsidRPr="001B6CD9">
        <w:t>M[</w:t>
      </w:r>
      <w:proofErr w:type="gramEnd"/>
      <w:r w:rsidRPr="001B6CD9">
        <w:t>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F52FD9">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F52FD9">
      <w:pPr>
        <w:pStyle w:val="ThesisNormalCompressed"/>
      </w:pPr>
      <w:r w:rsidRPr="001B6CD9">
        <w:t xml:space="preserve">We combined transcripts from the two Cufflink assemblies with those from the Trinity assembly, producing 136,069 unique transcripts. Those transcripts with </w:t>
      </w:r>
      <w:r w:rsidRPr="001B6CD9">
        <w:lastRenderedPageBreak/>
        <w:t>100 ppm or 100 rpkm unique mapping piRNAs at any time point (10.5, 12.5, 14.5, 17.5, 20.5 dpp and adult oxidized small RNA from testis) were selected for manual annotation.</w:t>
      </w:r>
    </w:p>
    <w:p w14:paraId="7712D7A4" w14:textId="77777777" w:rsidR="001B6CD9" w:rsidRPr="001B6CD9" w:rsidRDefault="001B6CD9" w:rsidP="00F52FD9">
      <w:pPr>
        <w:pStyle w:val="ThesisNormalCompressed"/>
      </w:pPr>
      <w:r w:rsidRPr="001B6CD9">
        <w:t>To refine the termini of the piRNA-producing transcripts, we supplemented the RNA-seq data with high-throughput sequencing of 5′ ends of RNAs bearing (5′</w:t>
      </w:r>
      <w:proofErr w:type="gramStart"/>
      <w:r w:rsidRPr="001B6CD9">
        <w:t>)ppp</w:t>
      </w:r>
      <w:proofErr w:type="gramEnd"/>
      <w:r w:rsidRPr="001B6CD9">
        <w:t xml:space="preserve">(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F52FD9">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F52F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F52FD9">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F52F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F52F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w:t>
      </w:r>
      <w:r w:rsidRPr="001B6CD9">
        <w:lastRenderedPageBreak/>
        <w:t xml:space="preserve">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F52FD9">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F52FD9">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F52F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F52FD9">
      <w:pPr>
        <w:pStyle w:val="ThesisNormalCompressed"/>
      </w:pPr>
      <w:r w:rsidRPr="001B6CD9">
        <w:t xml:space="preserve">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w:t>
      </w:r>
      <w:r w:rsidRPr="001B6CD9">
        <w:lastRenderedPageBreak/>
        <w:t>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611EFBF4" w:rsidR="004754D1" w:rsidRDefault="001B6CD9" w:rsidP="00EC0B54">
      <w:pPr>
        <w:pStyle w:val="Heading1"/>
      </w:pPr>
      <w:r w:rsidRPr="001B6CD9">
        <w:lastRenderedPageBreak/>
        <w:br w:type="page"/>
      </w:r>
      <w:bookmarkStart w:id="97" w:name="_Toc239477776"/>
      <w:r w:rsidR="00D47B74">
        <w:lastRenderedPageBreak/>
        <w:t xml:space="preserve">5 CHAPTER V: </w:t>
      </w:r>
      <w:r w:rsidR="004754D1">
        <w:t>Perspective</w:t>
      </w:r>
      <w:bookmarkEnd w:id="92"/>
      <w:bookmarkEnd w:id="97"/>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656375">
      <w:pPr>
        <w:pStyle w:val="CompressedNumberedOutline"/>
      </w:pPr>
      <w:r w:rsidRPr="00595D92">
        <w:t>Most high cited pnas papers are methodology papers</w:t>
      </w:r>
      <w:r>
        <w:t xml:space="preserve"> </w:t>
      </w:r>
      <w:hyperlink r:id="rId63"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eihong Xu, Julie Wilhelmy, Michael N Mindrinos, Ronald W Davis, Wenzhong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doi:10.1073/pnas.1323732111. http://www.pubmedcentral.nih.gov/articlerender.fcgi?artid=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3F44DF3A" w14:textId="71328282" w:rsidR="00CA5165" w:rsidRDefault="00CA5165" w:rsidP="00656375">
      <w:pPr>
        <w:pStyle w:val="CompressedNumberedOutline"/>
      </w:pPr>
      <w:r>
        <w:t>Use of T39A mutation to aliviate penultimate 2´ OH requirement of T4 Rnl2 (See Nandakumar...Lima, Cell 2006)</w:t>
      </w:r>
    </w:p>
    <w:p w14:paraId="1A1703FB" w14:textId="1E1F80EF" w:rsidR="00A00E66" w:rsidRDefault="00A00E66" w:rsidP="00656375">
      <w:pPr>
        <w:pStyle w:val="CompressedNumberedOutline"/>
      </w:pPr>
      <w:r>
        <w:t>Use of thermostable ligase, allowing for multiple rounds of ligation</w:t>
      </w:r>
      <w:r w:rsidR="00882688">
        <w:t>. Need a good reference, DO NOT USE Ref 27 from Conze et al 2009</w:t>
      </w:r>
      <w:r w:rsidR="00AB356F">
        <w:t>!</w:t>
      </w:r>
    </w:p>
    <w:p w14:paraId="456F151A" w14:textId="51895F3C" w:rsidR="0058389E" w:rsidRDefault="0058389E" w:rsidP="00656375">
      <w:pPr>
        <w:pStyle w:val="CompressedNumberedOutline"/>
      </w:pPr>
      <w:r>
        <w:t>Elevated ligation temperatures, minimizing blut-ended NTL events</w:t>
      </w:r>
    </w:p>
    <w:p w14:paraId="568CD023" w14:textId="7319AEFF" w:rsidR="00F1284E" w:rsidRDefault="00F1284E" w:rsidP="00656375">
      <w:pPr>
        <w:pStyle w:val="CompressedNumberedOutline"/>
      </w:pPr>
      <w:r>
        <w:t xml:space="preserve">Make a note into the future directions that you would like to explore LNA’s at the 3´OH pisition of all ligation results, leading to increased ligation efficiency, however both </w:t>
      </w:r>
      <w:r>
        <w:rPr>
          <w:i/>
          <w:iCs/>
        </w:rPr>
        <w:t>this</w:t>
      </w:r>
      <w:r>
        <w:t xml:space="preserve"> and the use of penultimate 2´ OH (Ribosome) suger in your ligamers would lead to added costs, and the latter maybe better served with a T39A mutation. Giggity }</w:t>
      </w:r>
    </w:p>
    <w:p w14:paraId="37D83E87" w14:textId="4D0878E8" w:rsidR="000A0832" w:rsidRDefault="000A0832" w:rsidP="00656375">
      <w:pPr>
        <w:pStyle w:val="CompressedNumberedOutline"/>
      </w:pPr>
      <w:r>
        <w:t>Digital PCR of the PCR products ala Sunny Xie 2012 PNAS</w:t>
      </w:r>
      <w:r w:rsidR="001B54D9">
        <w:t xml:space="preserve"> </w:t>
      </w:r>
    </w:p>
    <w:p w14:paraId="22C858C1" w14:textId="77777777" w:rsidR="001B54D9" w:rsidRPr="001B54D9" w:rsidRDefault="001B54D9" w:rsidP="00656375">
      <w:pPr>
        <w:pStyle w:val="CompressedNumberedOutline"/>
      </w:pPr>
      <w:r w:rsidRPr="001B54D9">
        <w:lastRenderedPageBreak/>
        <w:t xml:space="preserve">Shiroguchi, Katsuyuki, Tony Z Jia, Peter a Sims, and X Sunney Xie. 2012. “Digital RNA Sequencing Minimizes Sequence-Dependent Bias and Amplification Noise with Optimized Single-Molecule Barcodes.” </w:t>
      </w:r>
      <w:r w:rsidRPr="001B54D9">
        <w:rPr>
          <w:i/>
          <w:iCs/>
        </w:rPr>
        <w:t>Proceedings of the National Academy of Sciences of the United States of America</w:t>
      </w:r>
      <w:r w:rsidRPr="001B54D9">
        <w:t xml:space="preserve"> 109 (4) (January 24): 1347–52. doi:10.1073/pnas.1118018109. http://www.pubmedcentral.nih.gov/articlerender.fcgi?artid=3268301&amp;tool=pmcentrez&amp;rendertype=abstract.</w:t>
      </w:r>
    </w:p>
    <w:p w14:paraId="4F550526" w14:textId="77777777" w:rsidR="001B54D9" w:rsidRPr="00A00E66" w:rsidRDefault="001B54D9" w:rsidP="00656375">
      <w:pPr>
        <w:pStyle w:val="CompressedNumberedOutline"/>
      </w:pPr>
    </w:p>
    <w:p w14:paraId="6A3C94A4" w14:textId="15E29A19" w:rsidR="00817221" w:rsidRDefault="00817221" w:rsidP="005A5D6F">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ACC54A2" w:rsidR="00817221" w:rsidRDefault="002A67E6" w:rsidP="005A5D6F">
      <w:pPr>
        <w:pStyle w:val="Heading3"/>
      </w:pPr>
      <w:r>
        <w:t>HTS and 'big data'</w:t>
      </w:r>
    </w:p>
    <w:p w14:paraId="20BFD5E0" w14:textId="77777777" w:rsidR="00817221" w:rsidRDefault="00817221" w:rsidP="00656375">
      <w:pPr>
        <w:pStyle w:val="CompressedNumberedOutline"/>
      </w:pPr>
      <w:r>
        <w:t>Talk about my path during PhD</w:t>
      </w:r>
    </w:p>
    <w:p w14:paraId="7A7CC265" w14:textId="77777777" w:rsidR="00817221" w:rsidRDefault="00817221" w:rsidP="00656375">
      <w:pPr>
        <w:pStyle w:val="CompressedNumberedOutline"/>
      </w:pPr>
      <w:r>
        <w:t>Mention BG’s paper New Insights from Existing Sequence Data: Generating Breakthroughs without a Pipette AM Plocik, BR Graveley Molecular cell 49 (4), 605-617</w:t>
      </w:r>
    </w:p>
    <w:p w14:paraId="1F3A9C99" w14:textId="77777777" w:rsidR="00817221" w:rsidRPr="00595D92" w:rsidRDefault="00817221" w:rsidP="00656375">
      <w:pPr>
        <w:pStyle w:val="CompressedNumberedOutline"/>
      </w:pPr>
      <w:r>
        <w:t>Discuss importance of BigData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656375">
      <w:pPr>
        <w:pStyle w:val="CompressedNumberedOutline"/>
      </w:pPr>
      <w:r>
        <w:t>Implications for discrination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656375">
      <w:pPr>
        <w:pStyle w:val="CompressedNumberedOutline"/>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8" w:name="_Toc237332402"/>
      <w:bookmarkStart w:id="99" w:name="_Toc364687513"/>
      <w:bookmarkStart w:id="100" w:name="_Toc239477777"/>
      <w:r>
        <w:t>Back Matter</w:t>
      </w:r>
      <w:bookmarkEnd w:id="98"/>
      <w:bookmarkEnd w:id="99"/>
      <w:bookmarkEnd w:id="100"/>
    </w:p>
    <w:p w14:paraId="0CE38E08" w14:textId="77777777" w:rsidR="00164678" w:rsidRDefault="00164678" w:rsidP="00D814B1">
      <w:pPr>
        <w:pStyle w:val="Heading2"/>
      </w:pPr>
      <w:bookmarkStart w:id="101" w:name="_Toc237332403"/>
      <w:bookmarkStart w:id="102" w:name="_Toc364687514"/>
      <w:bookmarkStart w:id="103" w:name="_Toc239477778"/>
      <w:r>
        <w:t>Appendices</w:t>
      </w:r>
      <w:bookmarkEnd w:id="101"/>
      <w:bookmarkEnd w:id="102"/>
      <w:bookmarkEnd w:id="103"/>
    </w:p>
    <w:p w14:paraId="0E5AE60D" w14:textId="6D9BAC06" w:rsidR="00F8796D" w:rsidRDefault="00F8796D" w:rsidP="00F8796D">
      <w:pPr>
        <w:pStyle w:val="Heading3"/>
      </w:pPr>
      <w:r>
        <w:t>Buffer Compositions</w:t>
      </w:r>
    </w:p>
    <w:p w14:paraId="52BB9D29" w14:textId="5C69008D" w:rsidR="00BD779F" w:rsidRDefault="00BD779F" w:rsidP="00BD779F">
      <w:pPr>
        <w:pStyle w:val="Table-01-title"/>
      </w:pPr>
      <w:r>
        <w:t xml:space="preserve">Table </w:t>
      </w:r>
      <w:fldSimple w:instr=" STYLEREF 1 \s ">
        <w:r>
          <w:rPr>
            <w:noProof/>
          </w:rPr>
          <w:t>1</w:t>
        </w:r>
      </w:fldSimple>
      <w:r>
        <w:noBreakHyphen/>
      </w:r>
      <w:fldSimple w:instr=" SEQ Table \* ARABIC \s 1 ">
        <w:r>
          <w:rPr>
            <w:noProof/>
          </w:rPr>
          <w:t>1</w:t>
        </w:r>
      </w:fldSimple>
      <w:r>
        <w:t xml:space="preserve"> – Rnl2 Reaction Buffer &amp; SeqZip hybridization Buffer</w:t>
      </w:r>
    </w:p>
    <w:tbl>
      <w:tblPr>
        <w:tblW w:w="0" w:type="auto"/>
        <w:jc w:val="center"/>
        <w:tblBorders>
          <w:top w:val="nil"/>
          <w:left w:val="nil"/>
          <w:right w:val="nil"/>
        </w:tblBorders>
        <w:tblLayout w:type="fixed"/>
        <w:tblLook w:val="0000" w:firstRow="0" w:lastRow="0" w:firstColumn="0" w:lastColumn="0" w:noHBand="0" w:noVBand="0"/>
      </w:tblPr>
      <w:tblGrid>
        <w:gridCol w:w="1696"/>
        <w:gridCol w:w="1922"/>
      </w:tblGrid>
      <w:tr w:rsidR="00F8796D" w14:paraId="79A1ECE0"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90B7B8" w14:textId="77777777" w:rsidR="00F8796D" w:rsidRPr="00BD779F" w:rsidRDefault="00F8796D" w:rsidP="00F52FD9">
            <w:pPr>
              <w:pStyle w:val="Table-02-table0"/>
            </w:pPr>
            <w:r w:rsidRPr="00BD779F">
              <w:t>Componen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E4DA92" w14:textId="77777777" w:rsidR="00F8796D" w:rsidRPr="00BD779F" w:rsidRDefault="00F8796D" w:rsidP="00F52FD9">
            <w:pPr>
              <w:pStyle w:val="Table-02-table0"/>
            </w:pPr>
            <w:r w:rsidRPr="00BD779F">
              <w:t>Concentration</w:t>
            </w:r>
          </w:p>
        </w:tc>
      </w:tr>
      <w:tr w:rsidR="00F8796D" w14:paraId="00DF63BD"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094569" w14:textId="77777777" w:rsidR="00F8796D" w:rsidRDefault="00F8796D" w:rsidP="00F52FD9">
            <w:pPr>
              <w:pStyle w:val="Table-02-table0"/>
            </w:pPr>
            <w:r>
              <w:t>Tris-HCl</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B8A6B0" w14:textId="77777777" w:rsidR="00F8796D" w:rsidRDefault="00F8796D" w:rsidP="00F52FD9">
            <w:pPr>
              <w:pStyle w:val="Table-02-table0"/>
            </w:pPr>
            <w:r>
              <w:t>50 mM</w:t>
            </w:r>
          </w:p>
        </w:tc>
      </w:tr>
      <w:tr w:rsidR="00F8796D" w14:paraId="0AB2E7C5"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020D2D" w14:textId="77777777" w:rsidR="00F8796D" w:rsidRDefault="00F8796D" w:rsidP="00F52FD9">
            <w:pPr>
              <w:pStyle w:val="Table-02-table0"/>
            </w:pPr>
            <w:r>
              <w:t>MgCl2</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AC034B6" w14:textId="77777777" w:rsidR="00F8796D" w:rsidRDefault="00F8796D" w:rsidP="00F52FD9">
            <w:pPr>
              <w:pStyle w:val="Table-02-table0"/>
            </w:pPr>
            <w:r>
              <w:t>2 mM</w:t>
            </w:r>
          </w:p>
        </w:tc>
      </w:tr>
      <w:tr w:rsidR="00F8796D" w14:paraId="2CC9D719"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21857" w14:textId="77777777" w:rsidR="00F8796D" w:rsidRDefault="00F8796D" w:rsidP="00F52FD9">
            <w:pPr>
              <w:pStyle w:val="Table-02-table0"/>
            </w:pPr>
            <w:r>
              <w:t>DT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1C67E1" w14:textId="77777777" w:rsidR="00F8796D" w:rsidRDefault="00F8796D" w:rsidP="00F52FD9">
            <w:pPr>
              <w:pStyle w:val="Table-02-table0"/>
            </w:pPr>
            <w:r>
              <w:t>1 mM</w:t>
            </w:r>
          </w:p>
        </w:tc>
      </w:tr>
      <w:tr w:rsidR="00F8796D" w14:paraId="0F8FC907"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4D9422" w14:textId="77777777" w:rsidR="00F8796D" w:rsidRDefault="00F8796D" w:rsidP="00F52FD9">
            <w:pPr>
              <w:pStyle w:val="Table-02-table0"/>
            </w:pPr>
            <w:r>
              <w:t>ATP</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38B54A" w14:textId="77777777" w:rsidR="00F8796D" w:rsidRDefault="00F8796D" w:rsidP="00F52FD9">
            <w:pPr>
              <w:pStyle w:val="Table-02-table0"/>
            </w:pPr>
            <w:r>
              <w:t>400 μM</w:t>
            </w:r>
          </w:p>
        </w:tc>
      </w:tr>
      <w:tr w:rsidR="00F8796D" w14:paraId="6C917F0D"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1FCFD0" w14:textId="77777777" w:rsidR="00F8796D" w:rsidRDefault="00F8796D" w:rsidP="00F52FD9">
            <w:pPr>
              <w:pStyle w:val="Table-02-table0"/>
            </w:pPr>
            <w:r>
              <w:t>pH</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740FDD" w14:textId="77777777" w:rsidR="00F8796D" w:rsidRDefault="00F8796D" w:rsidP="00F52FD9">
            <w:pPr>
              <w:pStyle w:val="Table-02-table0"/>
            </w:pPr>
            <w:r>
              <w:t>7.5 @ 25˚C</w:t>
            </w:r>
          </w:p>
        </w:tc>
      </w:tr>
    </w:tbl>
    <w:p w14:paraId="0C7E8AB3" w14:textId="77777777" w:rsidR="00F8796D" w:rsidRPr="00F8796D" w:rsidRDefault="00F8796D" w:rsidP="00F8796D"/>
    <w:p w14:paraId="24C419E6" w14:textId="4960A929" w:rsidR="00F8796D" w:rsidRDefault="00F8796D" w:rsidP="005A5D6F">
      <w:pPr>
        <w:pStyle w:val="Heading3"/>
      </w:pPr>
      <w:r>
        <w:t>PCR Programs</w:t>
      </w:r>
    </w:p>
    <w:p w14:paraId="36BAF09E" w14:textId="104BE170" w:rsidR="00F8796D" w:rsidRDefault="00B71B4A" w:rsidP="00F52FD9">
      <w:pPr>
        <w:pStyle w:val="ThesisNormalCompressed"/>
      </w:pPr>
      <w:r>
        <w:t>SeqZip hybridization program</w:t>
      </w:r>
    </w:p>
    <w:p w14:paraId="3CADB72A"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ROY-H2 | Ligamer Hybridization</w:t>
      </w:r>
    </w:p>
    <w:p w14:paraId="6F5890F5"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9 are 10 minute incubations at the following temperatures:</w:t>
      </w:r>
    </w:p>
    <w:p w14:paraId="33BE0AE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69;66;63;58;54;52;50;48;46˚C</w:t>
      </w:r>
    </w:p>
    <w:p w14:paraId="1CB42797"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 10 is </w:t>
      </w:r>
      <w:proofErr w:type="gramStart"/>
      <w:r w:rsidRPr="00B71B4A">
        <w:rPr>
          <w:rStyle w:val="HTMLCode"/>
        </w:rPr>
        <w:t>a 45˚C</w:t>
      </w:r>
      <w:proofErr w:type="gramEnd"/>
      <w:r w:rsidRPr="00B71B4A">
        <w:rPr>
          <w:rStyle w:val="HTMLCode"/>
        </w:rPr>
        <w:t xml:space="preserve"> incubation for 1 hour</w:t>
      </w:r>
    </w:p>
    <w:p w14:paraId="465F9B2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1–14 are 10 minute incubations at the following templates:</w:t>
      </w:r>
    </w:p>
    <w:p w14:paraId="5CCF2192"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43</w:t>
      </w:r>
      <w:proofErr w:type="gramStart"/>
      <w:r w:rsidRPr="00B71B4A">
        <w:rPr>
          <w:rStyle w:val="HTMLCode"/>
        </w:rPr>
        <w:t>;41</w:t>
      </w:r>
      <w:proofErr w:type="gramEnd"/>
      <w:r w:rsidRPr="00B71B4A">
        <w:rPr>
          <w:rStyle w:val="HTMLCode"/>
        </w:rPr>
        <w:t>;39;37˚C</w:t>
      </w:r>
    </w:p>
    <w:p w14:paraId="1147BD0D" w14:textId="77777777" w:rsidR="00F8796D" w:rsidRDefault="00F8796D" w:rsidP="00F8796D">
      <w:pPr>
        <w:widowControl w:val="0"/>
        <w:autoSpaceDE w:val="0"/>
        <w:autoSpaceDN w:val="0"/>
        <w:adjustRightInd w:val="0"/>
        <w:spacing w:line="240" w:lineRule="auto"/>
        <w:rPr>
          <w:rStyle w:val="HTMLCode"/>
        </w:rPr>
      </w:pPr>
      <w:r w:rsidRPr="00B71B4A">
        <w:rPr>
          <w:rStyle w:val="HTMLCode"/>
        </w:rPr>
        <w:t xml:space="preserve">    Final incubation is at 37˚C for ∞</w:t>
      </w:r>
    </w:p>
    <w:p w14:paraId="29589A02" w14:textId="77777777" w:rsidR="00B71B4A" w:rsidRPr="00B71B4A" w:rsidRDefault="00B71B4A" w:rsidP="00F8796D">
      <w:pPr>
        <w:widowControl w:val="0"/>
        <w:autoSpaceDE w:val="0"/>
        <w:autoSpaceDN w:val="0"/>
        <w:adjustRightInd w:val="0"/>
        <w:spacing w:line="240" w:lineRule="auto"/>
        <w:rPr>
          <w:rStyle w:val="HTMLCode"/>
        </w:rPr>
      </w:pPr>
    </w:p>
    <w:p w14:paraId="082C5B7E" w14:textId="6D6FA562" w:rsidR="00F8796D" w:rsidRDefault="00B71B4A" w:rsidP="00F52FD9">
      <w:pPr>
        <w:pStyle w:val="ThesisNormalCompressed"/>
        <w:rPr>
          <w:rFonts w:ascii="Helvetica" w:hAnsi="Helvetica" w:cs="Helvetica"/>
          <w:sz w:val="36"/>
          <w:szCs w:val="36"/>
        </w:rPr>
      </w:pPr>
      <w:r>
        <w:t>SeqZip ligation program</w:t>
      </w:r>
    </w:p>
    <w:p w14:paraId="324038FD" w14:textId="1D64AD1D" w:rsidR="00F8796D" w:rsidRPr="00B71B4A" w:rsidRDefault="00B71B4A" w:rsidP="00F8796D">
      <w:pPr>
        <w:widowControl w:val="0"/>
        <w:autoSpaceDE w:val="0"/>
        <w:autoSpaceDN w:val="0"/>
        <w:adjustRightInd w:val="0"/>
        <w:spacing w:line="240" w:lineRule="auto"/>
        <w:rPr>
          <w:rStyle w:val="HTMLCode"/>
        </w:rPr>
      </w:pPr>
      <w:r w:rsidRPr="00B71B4A">
        <w:rPr>
          <w:rStyle w:val="HTMLCode"/>
        </w:rPr>
        <w:t xml:space="preserve">    </w:t>
      </w:r>
      <w:r w:rsidR="00F8796D" w:rsidRPr="00B71B4A">
        <w:rPr>
          <w:rStyle w:val="HTMLCode"/>
        </w:rPr>
        <w:t>ROY-37-4 | T4 Rnl2 RNA-template DNA</w:t>
      </w:r>
      <w:proofErr w:type="gramStart"/>
      <w:r w:rsidR="00F8796D" w:rsidRPr="00B71B4A">
        <w:rPr>
          <w:rStyle w:val="HTMLCode"/>
        </w:rPr>
        <w:t>:DNA</w:t>
      </w:r>
      <w:proofErr w:type="gramEnd"/>
      <w:r w:rsidR="00F8796D" w:rsidRPr="00B71B4A">
        <w:rPr>
          <w:rStyle w:val="HTMLCode"/>
        </w:rPr>
        <w:t xml:space="preserve"> ligation</w:t>
      </w:r>
    </w:p>
    <w:p w14:paraId="64D700D9"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1. 37˚C for 18 hours</w:t>
      </w:r>
    </w:p>
    <w:p w14:paraId="12224FEB" w14:textId="274874DA" w:rsidR="00F8796D" w:rsidRPr="00B71B4A" w:rsidRDefault="00F8796D" w:rsidP="00F8796D">
      <w:pPr>
        <w:rPr>
          <w:rStyle w:val="HTMLCode"/>
        </w:rPr>
      </w:pPr>
      <w:r w:rsidRPr="00B71B4A">
        <w:rPr>
          <w:rStyle w:val="HTMLCode"/>
        </w:rPr>
        <w:t xml:space="preserve">    2. 10˚C for ∞</w:t>
      </w:r>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F52FD9">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on the page drew 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If these boxes could be alternatively arranged, then the possibilities of unique mRNA molecules is staggering!</w:t>
      </w:r>
      <w:r>
        <w:t xml:space="preserve"> </w:t>
      </w:r>
      <w:r w:rsidRPr="000642F4">
        <w:t xml:space="preserve">Far more then the </w:t>
      </w:r>
      <w:r>
        <w:t>3</w:t>
      </w:r>
      <w:r w:rsidRPr="000642F4">
        <w:t xml:space="preserve">0K genes </w:t>
      </w:r>
      <w:r>
        <w:t>advertised on the poster.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F52FD9">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Fitting that another major aspect of my PhD work was learning and exploring High-throughput sequencing technologies. I feel very fortunately to have been able to spend my last 7 years working in two fantastic RNA biology labs and to have learned so much.</w:t>
      </w:r>
    </w:p>
    <w:p w14:paraId="660A88BB" w14:textId="3A044077" w:rsidR="005107AB" w:rsidRDefault="00D80E5B" w:rsidP="005107AB">
      <w:r>
        <w:t>## Conze 2010</w:t>
      </w:r>
    </w:p>
    <w:p w14:paraId="5029E03C" w14:textId="5E47E85F" w:rsidR="00D80E5B" w:rsidRDefault="00D80E5B" w:rsidP="00F52FD9">
      <w:pPr>
        <w:pStyle w:val="ThesisNormalCompressed"/>
      </w:pPr>
      <w:r w:rsidRPr="00FC4711">
        <w:t xml:space="preserve">One particular type of DNA and/or RNA sequence detection through ligation that has only been reported once previously is the investigation of </w:t>
      </w:r>
      <w:r w:rsidRPr="00FC4711">
        <w:rPr>
          <w:i/>
          <w:iCs/>
        </w:rPr>
        <w:t>multiple</w:t>
      </w:r>
      <w:r w:rsidRPr="00FC4711">
        <w:t xml:space="preserve"> sequences contained in a single polymer. In 2010, Conze et al used T4 DNA ligase and specially designed DNA oligos to loop out sections of a viral cDNA, joining multiple such DNA oligos off the viral cDNA template. Ligation products were amplified using rolling circle PCR and quantified via </w:t>
      </w:r>
      <w:r>
        <w:t>fluorescent</w:t>
      </w:r>
      <w:r w:rsidRPr="00FC4711">
        <w:t xml:space="preserve"> probe </w:t>
      </w:r>
      <w:r>
        <w:t>hybridization</w:t>
      </w:r>
      <w:r w:rsidRPr="00FC4711">
        <w:t xml:space="preserve"> and visual</w:t>
      </w:r>
      <w:r>
        <w:t xml:space="preserve">ization on a microscope slide </w:t>
      </w:r>
      <w:r>
        <w:fldChar w:fldCharType="begin" w:fldLock="1"/>
      </w:r>
      <w:r w:rsidR="00485635">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fldChar w:fldCharType="separate"/>
      </w:r>
      <w:r w:rsidRPr="00CF6C9A">
        <w:rPr>
          <w:noProof/>
        </w:rPr>
        <w:t>(Conze et al. 2010)</w:t>
      </w:r>
      <w:r>
        <w:fldChar w:fldCharType="end"/>
      </w:r>
      <w:r w:rsidRPr="00FC4711">
        <w:t xml:space="preserve">. The SeqZip methodology has important </w:t>
      </w:r>
      <w:r>
        <w:t>similarities</w:t>
      </w:r>
      <w:r w:rsidRPr="00FC4711">
        <w:t xml:space="preserve"> and differences to this prior work, which are discussed in Chapter</w:t>
      </w:r>
      <w:r>
        <w:t xml:space="preserve"> 2</w:t>
      </w:r>
      <w:r w:rsidRPr="00FC4711">
        <w:t>.</w:t>
      </w:r>
    </w:p>
    <w:p w14:paraId="0F68940C" w14:textId="77777777" w:rsidR="00D80E5B" w:rsidRDefault="00D80E5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317FEF" w:rsidRDefault="00317FEF" w:rsidP="00F52FD9">
      <w:pPr>
        <w:pStyle w:val="ThesisNormalCompressed"/>
      </w:pPr>
    </w:p>
    <w:p w14:paraId="1E07B13C" w14:textId="77777777" w:rsidR="00317FEF" w:rsidRPr="00317FEF" w:rsidRDefault="00604BBD" w:rsidP="00F52FD9">
      <w:pPr>
        <w:pStyle w:val="ThesisNormalCompressed"/>
      </w:pPr>
      <w:r>
        <w:pict w14:anchorId="1C765920">
          <v:shape id="_x0000_i1027" type="#_x0000_t75" style="width:434pt;height:28pt">
            <v:imagedata r:id="rId64" o:title=""/>
          </v:shape>
        </w:pict>
      </w:r>
    </w:p>
    <w:p w14:paraId="28270086" w14:textId="77777777" w:rsidR="00317FEF" w:rsidRDefault="00317FEF" w:rsidP="00F52FD9">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317FEF" w:rsidRDefault="00604BBD" w:rsidP="00F52FD9">
      <w:pPr>
        <w:pStyle w:val="ThesisNormalCompressed"/>
      </w:pPr>
      <w:r>
        <w:pict w14:anchorId="0345D1EF">
          <v:shape id="_x0000_i1028" type="#_x0000_t75" style="width:305pt;height:39pt">
            <v:imagedata r:id="rId65" o:title=""/>
          </v:shape>
        </w:pict>
      </w:r>
    </w:p>
    <w:p w14:paraId="543A4920" w14:textId="14CDFC84" w:rsidR="00317FEF" w:rsidRDefault="00317FEF" w:rsidP="00F52FD9">
      <w:pPr>
        <w:pStyle w:val="ThesisNormalCompressed"/>
      </w:pPr>
      <w:proofErr w:type="gramStart"/>
      <w:r w:rsidRPr="002A67E6">
        <w:t>note</w:t>
      </w:r>
      <w:proofErr w:type="gramEnd"/>
      <w:r w:rsidRPr="002A67E6">
        <w:t xml:space="preserv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F36E1" w:rsidRDefault="005F36E1" w:rsidP="00F52FD9">
      <w:pPr>
        <w:pStyle w:val="ThesisNormalCompressed"/>
      </w:pPr>
      <w:r>
        <w:t>NB: this equaluation assumes calibration against a specific timepoint, in this case data obtained from '6wk' testes.</w:t>
      </w:r>
    </w:p>
    <w:p w14:paraId="7D126AF8" w14:textId="77777777" w:rsidR="005F36E1" w:rsidRDefault="00604BBD" w:rsidP="00F52FD9">
      <w:pPr>
        <w:pStyle w:val="ThesisNormalCompressed"/>
      </w:pPr>
      <w:r>
        <w:pict w14:anchorId="66CE8763">
          <v:shape id="_x0000_i1029" type="#_x0000_t75" style="width:257pt;height:70pt">
            <v:imagedata r:id="rId66" o:title=""/>
          </v:shape>
        </w:pict>
      </w:r>
    </w:p>
    <w:p w14:paraId="74BBE1B3" w14:textId="671DAFE7" w:rsidR="005F36E1" w:rsidRPr="005F36E1" w:rsidRDefault="00604BBD" w:rsidP="005F36E1">
      <w:r>
        <w:rPr>
          <w:position w:val="-44"/>
        </w:rPr>
        <w:pict w14:anchorId="1C2CC871">
          <v:shape id="_x0000_i1030" type="#_x0000_t75" style="width:307pt;height:49pt">
            <v:imagedata r:id="rId67" o:title=""/>
          </v:shape>
        </w:pict>
      </w:r>
    </w:p>
    <w:p w14:paraId="7CB4A76A" w14:textId="39877D4D" w:rsidR="00D47B74" w:rsidRDefault="00D47B74" w:rsidP="00D47B74">
      <w:pPr>
        <w:pStyle w:val="Heading3"/>
      </w:pPr>
      <w:bookmarkStart w:id="104" w:name="_Toc364687516"/>
      <w:r>
        <w:t>Orphan Data</w:t>
      </w:r>
    </w:p>
    <w:p w14:paraId="42F5B8E9" w14:textId="67C3A373" w:rsidR="00595D92" w:rsidRDefault="00595D92" w:rsidP="00D47B74">
      <w:pPr>
        <w:pStyle w:val="Heading4"/>
      </w:pPr>
      <w:r>
        <w:t>Oligo Database</w:t>
      </w:r>
      <w:bookmarkEnd w:id="104"/>
    </w:p>
    <w:p w14:paraId="10CC7604" w14:textId="4F86450A" w:rsidR="00164678" w:rsidRDefault="00792948" w:rsidP="00D814B1">
      <w:pPr>
        <w:pStyle w:val="Heading2"/>
      </w:pPr>
      <w:bookmarkStart w:id="105" w:name="_Toc239477779"/>
      <w:r>
        <w:t>Bibliography</w:t>
      </w:r>
      <w:bookmarkEnd w:id="105"/>
    </w:p>
    <w:p w14:paraId="4EB4E8CC" w14:textId="4BBA4F25" w:rsidR="00485635" w:rsidRPr="00485635" w:rsidRDefault="00792948">
      <w:pPr>
        <w:pStyle w:val="NormalWeb"/>
        <w:ind w:left="480" w:hanging="480"/>
        <w:divId w:val="128594553"/>
        <w:rPr>
          <w:rFonts w:ascii="Arial" w:hAnsi="Arial" w:cs="Arial"/>
          <w:noProof/>
          <w:sz w:val="24"/>
        </w:rPr>
      </w:pPr>
      <w:r>
        <w:fldChar w:fldCharType="begin" w:fldLock="1"/>
      </w:r>
      <w:r>
        <w:instrText xml:space="preserve">ADDIN Mendeley Bibliography CSL_BIBLIOGRAPHY </w:instrText>
      </w:r>
      <w:r>
        <w:fldChar w:fldCharType="separate"/>
      </w:r>
      <w:r w:rsidR="00485635" w:rsidRPr="00485635">
        <w:rPr>
          <w:rFonts w:ascii="Arial" w:hAnsi="Arial" w:cs="Arial"/>
          <w:noProof/>
          <w:sz w:val="24"/>
        </w:rPr>
        <w:t xml:space="preserve">Amitsur, M, R Levitz, and G Kaufmann. 1987. “Bacteriophage T4 Anticodon Nuclease, Polynucleotide Kinase and RNA Ligase Reprocess the Host Lysine tRNA.” </w:t>
      </w:r>
      <w:r w:rsidR="00485635" w:rsidRPr="00485635">
        <w:rPr>
          <w:rFonts w:ascii="Arial" w:hAnsi="Arial" w:cs="Arial"/>
          <w:i/>
          <w:iCs/>
          <w:noProof/>
          <w:sz w:val="24"/>
        </w:rPr>
        <w:t>The EMBO Journal</w:t>
      </w:r>
      <w:r w:rsidR="00485635" w:rsidRPr="00485635">
        <w:rPr>
          <w:rFonts w:ascii="Arial" w:hAnsi="Arial" w:cs="Arial"/>
          <w:noProof/>
          <w:sz w:val="24"/>
        </w:rPr>
        <w:t xml:space="preserve"> 6 (8) (August): 2499–503. http://www.pubmedcentral.nih.gov/articlerender.fcgi?artid=553660&amp;tool=pmcentrez&amp;rendertype=abstract.</w:t>
      </w:r>
    </w:p>
    <w:p w14:paraId="0D53CB8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 A, and G J Hannon. 2008. “Small RNA Silencing Pathways in Germ and Stem Cells.” </w:t>
      </w:r>
      <w:r w:rsidRPr="00485635">
        <w:rPr>
          <w:rFonts w:ascii="Arial" w:hAnsi="Arial" w:cs="Arial"/>
          <w:i/>
          <w:iCs/>
          <w:noProof/>
          <w:sz w:val="24"/>
        </w:rPr>
        <w:t>Cold Spring Harbor Symposia on Quantitative Biology</w:t>
      </w:r>
      <w:r w:rsidRPr="00485635">
        <w:rPr>
          <w:rFonts w:ascii="Arial" w:hAnsi="Arial" w:cs="Arial"/>
          <w:noProof/>
          <w:sz w:val="24"/>
        </w:rPr>
        <w:t xml:space="preserve"> 73: 283–290.</w:t>
      </w:r>
    </w:p>
    <w:p w14:paraId="62B4BA3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Gregory J Hannon, and Julius Brennecke. 2007. “The Piwi-piRNA Pathway Provides an Adaptive Defense in the Transposon Arms Race.” </w:t>
      </w:r>
      <w:r w:rsidRPr="00485635">
        <w:rPr>
          <w:rFonts w:ascii="Arial" w:hAnsi="Arial" w:cs="Arial"/>
          <w:i/>
          <w:iCs/>
          <w:noProof/>
          <w:sz w:val="24"/>
        </w:rPr>
        <w:t>Science</w:t>
      </w:r>
      <w:r w:rsidRPr="00485635">
        <w:rPr>
          <w:rFonts w:ascii="Arial" w:hAnsi="Arial" w:cs="Arial"/>
          <w:noProof/>
          <w:sz w:val="24"/>
        </w:rPr>
        <w:t xml:space="preserve"> 318 (5851) (November): 761–764. doi:10.1126/science.1146484. http://www.sciencemag.org/content/318/5851/761.</w:t>
      </w:r>
    </w:p>
    <w:p w14:paraId="4A5889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485635">
        <w:rPr>
          <w:rFonts w:ascii="Arial" w:hAnsi="Arial" w:cs="Arial"/>
          <w:i/>
          <w:iCs/>
          <w:noProof/>
          <w:sz w:val="24"/>
        </w:rPr>
        <w:t>Current Biology</w:t>
      </w:r>
      <w:r w:rsidRPr="00485635">
        <w:rPr>
          <w:rFonts w:ascii="Arial" w:hAnsi="Arial" w:cs="Arial"/>
          <w:noProof/>
          <w:sz w:val="24"/>
        </w:rPr>
        <w:t xml:space="preserve"> 11 (13) (July): 1017–1027. doi:16/S0960-9822(01)00299-8. http://www.sciencedirect.com/science/article/pii/S0960982201002998.</w:t>
      </w:r>
    </w:p>
    <w:p w14:paraId="4195473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485635">
        <w:rPr>
          <w:rFonts w:ascii="Arial" w:hAnsi="Arial" w:cs="Arial"/>
          <w:i/>
          <w:iCs/>
          <w:noProof/>
          <w:sz w:val="24"/>
        </w:rPr>
        <w:t>Molecular Cell</w:t>
      </w:r>
      <w:r w:rsidRPr="00485635">
        <w:rPr>
          <w:rFonts w:ascii="Arial" w:hAnsi="Arial" w:cs="Arial"/>
          <w:noProof/>
          <w:sz w:val="24"/>
        </w:rPr>
        <w:t xml:space="preserve"> 31 (6) (September): 785–799. doi:10.1016/j.molcel.2008.09.003. http://www.sciencedirect.com/science/article/pii/S1097276508006199.</w:t>
      </w:r>
    </w:p>
    <w:p w14:paraId="16D9FE5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485635">
        <w:rPr>
          <w:rFonts w:ascii="Arial" w:hAnsi="Arial" w:cs="Arial"/>
          <w:i/>
          <w:iCs/>
          <w:noProof/>
          <w:sz w:val="24"/>
        </w:rPr>
        <w:t>Nature</w:t>
      </w:r>
      <w:r w:rsidRPr="00485635">
        <w:rPr>
          <w:rFonts w:ascii="Arial" w:hAnsi="Arial" w:cs="Arial"/>
          <w:noProof/>
          <w:sz w:val="24"/>
        </w:rPr>
        <w:t xml:space="preserve"> 442 (7099) (July): 203–207. doi:10.1038/nature04916. http://www.ncbi.nlm.nih.gov/pubmed/16751777.</w:t>
      </w:r>
    </w:p>
    <w:p w14:paraId="43FE5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485635">
        <w:rPr>
          <w:rFonts w:ascii="Arial" w:hAnsi="Arial" w:cs="Arial"/>
          <w:i/>
          <w:iCs/>
          <w:noProof/>
          <w:sz w:val="24"/>
        </w:rPr>
        <w:t>Cell</w:t>
      </w:r>
      <w:r w:rsidRPr="00485635">
        <w:rPr>
          <w:rFonts w:ascii="Arial" w:hAnsi="Arial" w:cs="Arial"/>
          <w:noProof/>
          <w:sz w:val="24"/>
        </w:rPr>
        <w:t xml:space="preserve"> 150 (1) (July 6): 88–99. doi:10.1016/j.cell.2012.06.018. http://www.pubmedcentral.nih.gov/articlerender.fcgi?artid=3464430&amp;tool=pmcentrez&amp;rendertype=abstract.</w:t>
      </w:r>
    </w:p>
    <w:p w14:paraId="0EFC7BA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ash, Yoseph, John A. Calarco, Weijun Gao, Qun Pan, Xinchen Wang, Ofer Shai, Benjamin J. Blencowe, and Brendan J. Frey. 2010. “Deciphering the Splicing Code.” </w:t>
      </w:r>
      <w:r w:rsidRPr="00485635">
        <w:rPr>
          <w:rFonts w:ascii="Arial" w:hAnsi="Arial" w:cs="Arial"/>
          <w:i/>
          <w:iCs/>
          <w:noProof/>
          <w:sz w:val="24"/>
        </w:rPr>
        <w:t>Nature</w:t>
      </w:r>
      <w:r w:rsidRPr="00485635">
        <w:rPr>
          <w:rFonts w:ascii="Arial" w:hAnsi="Arial" w:cs="Arial"/>
          <w:noProof/>
          <w:sz w:val="24"/>
        </w:rPr>
        <w:t xml:space="preserve"> 465 (7294) (May): 53–59. doi:10.1038/nature09000. http://www.nature.com/doifinder/10.1038/nature09000.</w:t>
      </w:r>
    </w:p>
    <w:p w14:paraId="071FB41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485635">
        <w:rPr>
          <w:rFonts w:ascii="Arial" w:hAnsi="Arial" w:cs="Arial"/>
          <w:i/>
          <w:iCs/>
          <w:noProof/>
          <w:sz w:val="24"/>
        </w:rPr>
        <w:t>Science (New York, N.Y.)</w:t>
      </w:r>
      <w:r w:rsidRPr="00485635">
        <w:rPr>
          <w:rFonts w:ascii="Arial" w:hAnsi="Arial" w:cs="Arial"/>
          <w:noProof/>
          <w:sz w:val="24"/>
        </w:rPr>
        <w:t xml:space="preserve"> 338 (6114) (December 21): 1587–93. doi:10.1126/science.1230612. http://www.ncbi.nlm.nih.gov/pubmed/23258890.</w:t>
      </w:r>
    </w:p>
    <w:p w14:paraId="664DBA9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rangou, Rodolphe, Christophe Fremaux, Hélène Deveau, Melissa Richards, Patrick Boyaval, Sylvain Moineau, Dennis a Romero, and Philippe Horvath. 2007. “CRISPR Provides Acquired Resistance against Viruses in Prokaryotes.” </w:t>
      </w:r>
      <w:r w:rsidRPr="00485635">
        <w:rPr>
          <w:rFonts w:ascii="Arial" w:hAnsi="Arial" w:cs="Arial"/>
          <w:i/>
          <w:iCs/>
          <w:noProof/>
          <w:sz w:val="24"/>
        </w:rPr>
        <w:t>Science (New York, N.Y.)</w:t>
      </w:r>
      <w:r w:rsidRPr="00485635">
        <w:rPr>
          <w:rFonts w:ascii="Arial" w:hAnsi="Arial" w:cs="Arial"/>
          <w:noProof/>
          <w:sz w:val="24"/>
        </w:rPr>
        <w:t xml:space="preserve"> 315 (5819) (March 23): 1709–12. doi:10.1126/science.1138140. http://www.ncbi.nlm.nih.gov/pubmed/17379808.</w:t>
      </w:r>
    </w:p>
    <w:p w14:paraId="4EFB141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485635">
        <w:rPr>
          <w:rFonts w:ascii="Arial" w:hAnsi="Arial" w:cs="Arial"/>
          <w:i/>
          <w:iCs/>
          <w:noProof/>
          <w:sz w:val="24"/>
        </w:rPr>
        <w:t>Nucleic Acids Research</w:t>
      </w:r>
      <w:r w:rsidRPr="00485635">
        <w:rPr>
          <w:rFonts w:ascii="Arial" w:hAnsi="Arial" w:cs="Arial"/>
          <w:noProof/>
          <w:sz w:val="24"/>
        </w:rPr>
        <w:t xml:space="preserve"> 41 (Database issue) (January): D991–5. doi:10.1093/nar/gks1193. http://www.pubmedcentral.nih.gov/articlerender.fcgi?artid=3531084&amp;tool=pmcentrez&amp;rendertype=abstract.</w:t>
      </w:r>
    </w:p>
    <w:p w14:paraId="113E477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nson, Dennis a, Ilene Karsch-Mizrachi, David J Lipman, James Ostell, and Eric W Sayers. 2011. “GenBank.” </w:t>
      </w:r>
      <w:r w:rsidRPr="00485635">
        <w:rPr>
          <w:rFonts w:ascii="Arial" w:hAnsi="Arial" w:cs="Arial"/>
          <w:i/>
          <w:iCs/>
          <w:noProof/>
          <w:sz w:val="24"/>
        </w:rPr>
        <w:t>Nucleic Acids Research</w:t>
      </w:r>
      <w:r w:rsidRPr="00485635">
        <w:rPr>
          <w:rFonts w:ascii="Arial" w:hAnsi="Arial" w:cs="Arial"/>
          <w:noProof/>
          <w:sz w:val="24"/>
        </w:rPr>
        <w:t xml:space="preserve"> 39 (Database issue) (January): D32–7. doi:10.1093/nar/gkq1079. http://www.pubmedcentral.nih.gov/articlerender.fcgi?artid=3013681&amp;tool=pmcentrez&amp;rendertype=abstract.</w:t>
      </w:r>
    </w:p>
    <w:p w14:paraId="1D477D6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ntley, David R, Shankar Balasubramanian, Harold P Swerdlow, Geoffrey P Smith, John Milton, Clive G Brown, Kevin P Hall, et al. 2008. “Accurate Whole Human Genome Sequencing Using Reversible Terminator Chemistry.” </w:t>
      </w:r>
      <w:r w:rsidRPr="00485635">
        <w:rPr>
          <w:rFonts w:ascii="Arial" w:hAnsi="Arial" w:cs="Arial"/>
          <w:i/>
          <w:iCs/>
          <w:noProof/>
          <w:sz w:val="24"/>
        </w:rPr>
        <w:t>Nature</w:t>
      </w:r>
      <w:r w:rsidRPr="00485635">
        <w:rPr>
          <w:rFonts w:ascii="Arial" w:hAnsi="Arial" w:cs="Arial"/>
          <w:noProof/>
          <w:sz w:val="24"/>
        </w:rPr>
        <w:t xml:space="preserve"> 456 (7218) (November 6): 53–9. doi:10.1038/nature07517. http://www.pubmedcentral.nih.gov/articlerender.fcgi?artid=2581791&amp;tool=pmcentrez&amp;rendertype=abstract.</w:t>
      </w:r>
    </w:p>
    <w:p w14:paraId="5AA30A4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rnstein, Sanford I., Kaname Mogami, J. James Donady, and Charles P. Emerson. 1983. “Drosophila Muscle Myosin Heavy Chain Encoded by a Single Gene in a Cluster of Muscle Mutations.” </w:t>
      </w:r>
      <w:r w:rsidRPr="00485635">
        <w:rPr>
          <w:rFonts w:ascii="Arial" w:hAnsi="Arial" w:cs="Arial"/>
          <w:i/>
          <w:iCs/>
          <w:noProof/>
          <w:sz w:val="24"/>
        </w:rPr>
        <w:t>Nature</w:t>
      </w:r>
      <w:r w:rsidRPr="00485635">
        <w:rPr>
          <w:rFonts w:ascii="Arial" w:hAnsi="Arial" w:cs="Arial"/>
          <w:noProof/>
          <w:sz w:val="24"/>
        </w:rPr>
        <w:t xml:space="preserve"> 302 (5907) (March 31): 393–397. doi:10.1038/302393a0. http://www.nature.com/nature/journal/v302/n5907/pdf/302393a0.pdf.</w:t>
      </w:r>
    </w:p>
    <w:p w14:paraId="3BCEE7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485635">
        <w:rPr>
          <w:rFonts w:ascii="Arial" w:hAnsi="Arial" w:cs="Arial"/>
          <w:i/>
          <w:iCs/>
          <w:noProof/>
          <w:sz w:val="24"/>
        </w:rPr>
        <w:t>Journal of Molecular Biology</w:t>
      </w:r>
      <w:r w:rsidRPr="00485635">
        <w:rPr>
          <w:rFonts w:ascii="Arial" w:hAnsi="Arial" w:cs="Arial"/>
          <w:noProof/>
          <w:sz w:val="24"/>
        </w:rPr>
        <w:t xml:space="preserve"> 72: 503–522.</w:t>
      </w:r>
    </w:p>
    <w:p w14:paraId="0B9B42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lencowe, Benjamin J, Sidrah Ahmad, and Leo J Lee. 2009. “Current-Generation High-Throughput Sequencing: Deepening Insights into Mammalian Transcriptomes.” </w:t>
      </w:r>
      <w:r w:rsidRPr="00485635">
        <w:rPr>
          <w:rFonts w:ascii="Arial" w:hAnsi="Arial" w:cs="Arial"/>
          <w:i/>
          <w:iCs/>
          <w:noProof/>
          <w:sz w:val="24"/>
        </w:rPr>
        <w:t>Genes &amp; Development</w:t>
      </w:r>
      <w:r w:rsidRPr="00485635">
        <w:rPr>
          <w:rFonts w:ascii="Arial" w:hAnsi="Arial" w:cs="Arial"/>
          <w:noProof/>
          <w:sz w:val="24"/>
        </w:rPr>
        <w:t xml:space="preserve"> 23 (12) (June 15): 1379–86. doi:10.1101/gad.1788009. http://www.ncbi.nlm.nih.gov/pubmed/19528315.</w:t>
      </w:r>
    </w:p>
    <w:p w14:paraId="5E48652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485635">
        <w:rPr>
          <w:rFonts w:ascii="Arial" w:hAnsi="Arial" w:cs="Arial"/>
          <w:i/>
          <w:iCs/>
          <w:noProof/>
          <w:sz w:val="24"/>
        </w:rPr>
        <w:t>Cell</w:t>
      </w:r>
      <w:r w:rsidRPr="00485635">
        <w:rPr>
          <w:rFonts w:ascii="Arial" w:hAnsi="Arial" w:cs="Arial"/>
          <w:noProof/>
          <w:sz w:val="24"/>
        </w:rPr>
        <w:t xml:space="preserve"> 128 (6) (March): 1089–1103. doi:10.1016/j.cell.2007.01.043. http://www.ncbi.nlm.nih.gov/pubmed/17346786.</w:t>
      </w:r>
    </w:p>
    <w:p w14:paraId="1A5CE72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renner, S, M Johnson, J Bridgham, G Golda, D H Lloyd, D Johnson, S Luo, et al. 2000. “Gene Expression Analysis by Massively Parallel Signature Sequencing (MPSS) on Microbead Arrays.” </w:t>
      </w:r>
      <w:r w:rsidRPr="00485635">
        <w:rPr>
          <w:rFonts w:ascii="Arial" w:hAnsi="Arial" w:cs="Arial"/>
          <w:i/>
          <w:iCs/>
          <w:noProof/>
          <w:sz w:val="24"/>
        </w:rPr>
        <w:t>Nature Biotechnology</w:t>
      </w:r>
      <w:r w:rsidRPr="00485635">
        <w:rPr>
          <w:rFonts w:ascii="Arial" w:hAnsi="Arial" w:cs="Arial"/>
          <w:noProof/>
          <w:sz w:val="24"/>
        </w:rPr>
        <w:t xml:space="preserve"> 18 (6) (June): 630–4. doi:10.1038/76469. http://www.ncbi.nlm.nih.gov/pubmed/10835600.</w:t>
      </w:r>
    </w:p>
    <w:p w14:paraId="791C8B2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ullard, Desmond R., and Richard P. Bowater. 2006. “Direct Comparison of Nick-Joining Activity of the Nucleic Acid Ligases from Bacteriophage T4.” </w:t>
      </w:r>
      <w:r w:rsidRPr="00485635">
        <w:rPr>
          <w:rFonts w:ascii="Arial" w:hAnsi="Arial" w:cs="Arial"/>
          <w:i/>
          <w:iCs/>
          <w:noProof/>
          <w:sz w:val="24"/>
        </w:rPr>
        <w:t>Biochemical Journal</w:t>
      </w:r>
      <w:r w:rsidRPr="00485635">
        <w:rPr>
          <w:rFonts w:ascii="Arial" w:hAnsi="Arial" w:cs="Arial"/>
          <w:noProof/>
          <w:sz w:val="24"/>
        </w:rPr>
        <w:t xml:space="preserve"> 398 (Pt 1) (August): 135–144. doi:10.1042/BJ20060313. http://www.ncbi.nlm.nih.gov/pmc/articles/PMC1525015/pdf/bj3980135.pdf.</w:t>
      </w:r>
    </w:p>
    <w:p w14:paraId="5714062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485635">
        <w:rPr>
          <w:rFonts w:ascii="Arial" w:hAnsi="Arial" w:cs="Arial"/>
          <w:i/>
          <w:iCs/>
          <w:noProof/>
          <w:sz w:val="24"/>
        </w:rPr>
        <w:t>Genetics</w:t>
      </w:r>
      <w:r w:rsidRPr="00485635">
        <w:rPr>
          <w:rFonts w:ascii="Arial" w:hAnsi="Arial" w:cs="Arial"/>
          <w:noProof/>
          <w:sz w:val="24"/>
        </w:rPr>
        <w:t xml:space="preserve"> 170 (2) (June): 661–74. doi:10.1534/genetics.104.039701. http://www.pubmedcentral.nih.gov/articlerender.fcgi?artid=1450422&amp;tool=pmcentrez&amp;rendertype=abstract.</w:t>
      </w:r>
    </w:p>
    <w:p w14:paraId="363DDB7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larco, John A, Arneet L Saltzman, Joanna Y Ip, and Benjamin J Blencowe. 2007. “Technologies for the Global Discovery and Analysis of Alternative Splicing.” In </w:t>
      </w:r>
      <w:r w:rsidRPr="00485635">
        <w:rPr>
          <w:rFonts w:ascii="Arial" w:hAnsi="Arial" w:cs="Arial"/>
          <w:i/>
          <w:iCs/>
          <w:noProof/>
          <w:sz w:val="24"/>
        </w:rPr>
        <w:t>Advances in Experimental Medicine and Biology</w:t>
      </w:r>
      <w:r w:rsidRPr="00485635">
        <w:rPr>
          <w:rFonts w:ascii="Arial" w:hAnsi="Arial" w:cs="Arial"/>
          <w:noProof/>
          <w:sz w:val="24"/>
        </w:rPr>
        <w:t>, 623:64–84. http://www.ncbi.nlm.nih.gov/pubmed/18380341.</w:t>
      </w:r>
    </w:p>
    <w:p w14:paraId="7E194C6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485635">
        <w:rPr>
          <w:rFonts w:ascii="Arial" w:hAnsi="Arial" w:cs="Arial"/>
          <w:i/>
          <w:iCs/>
          <w:noProof/>
          <w:sz w:val="24"/>
        </w:rPr>
        <w:t>Genes &amp; Development</w:t>
      </w:r>
      <w:r w:rsidRPr="00485635">
        <w:rPr>
          <w:rFonts w:ascii="Arial" w:hAnsi="Arial" w:cs="Arial"/>
          <w:noProof/>
          <w:sz w:val="24"/>
        </w:rPr>
        <w:t xml:space="preserve"> 21 (22) (November): 2963–75. doi:10.1101/gad.1606907. http://www.ncbi.nlm.nih.gov/pubmed/17978102.</w:t>
      </w:r>
    </w:p>
    <w:p w14:paraId="2B94118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485635">
        <w:rPr>
          <w:rFonts w:ascii="Arial" w:hAnsi="Arial" w:cs="Arial"/>
          <w:i/>
          <w:iCs/>
          <w:noProof/>
          <w:sz w:val="24"/>
        </w:rPr>
        <w:t>Developmental Cell</w:t>
      </w:r>
      <w:r w:rsidRPr="00485635">
        <w:rPr>
          <w:rFonts w:ascii="Arial" w:hAnsi="Arial" w:cs="Arial"/>
          <w:noProof/>
          <w:sz w:val="24"/>
        </w:rPr>
        <w:t xml:space="preserve"> 12 (4) (April): 503–514. doi:10.1016/j.devcel.2007.03.001. http://www.sciencedirect.com/science/article/B6WW3-4NCCF20-1/2/320872bb9eea35c7846e92ae5dd3080d.</w:t>
      </w:r>
    </w:p>
    <w:p w14:paraId="6A70943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enik, Elif Sarinay, and Phillip D Zamore. 2011. “Argonaute Proteins.” </w:t>
      </w:r>
      <w:r w:rsidRPr="00485635">
        <w:rPr>
          <w:rFonts w:ascii="Arial" w:hAnsi="Arial" w:cs="Arial"/>
          <w:i/>
          <w:iCs/>
          <w:noProof/>
          <w:sz w:val="24"/>
        </w:rPr>
        <w:t>Current Biology : CB</w:t>
      </w:r>
      <w:r w:rsidRPr="00485635">
        <w:rPr>
          <w:rFonts w:ascii="Arial" w:hAnsi="Arial" w:cs="Arial"/>
          <w:noProof/>
          <w:sz w:val="24"/>
        </w:rPr>
        <w:t xml:space="preserve"> 21 (12) (June 21): R446–9. doi:10.1016/j.cub.2011.05.020. http://www.ncbi.nlm.nih.gov/pubmed/21683893.</w:t>
      </w:r>
    </w:p>
    <w:p w14:paraId="7BF2388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hauleau, Mathieu, and Stewart Shuman. 2013. “Kinetic Mechanism of Nick Sealing by T4 RNA Ligase 2 and Effects of 3’-OH Base Mispairs and Damaged Base Lesions.” </w:t>
      </w:r>
      <w:r w:rsidRPr="00485635">
        <w:rPr>
          <w:rFonts w:ascii="Arial" w:hAnsi="Arial" w:cs="Arial"/>
          <w:i/>
          <w:iCs/>
          <w:noProof/>
          <w:sz w:val="24"/>
        </w:rPr>
        <w:t>RNA (New York, N.Y.)</w:t>
      </w:r>
      <w:r w:rsidRPr="00485635">
        <w:rPr>
          <w:rFonts w:ascii="Arial" w:hAnsi="Arial" w:cs="Arial"/>
          <w:noProof/>
          <w:sz w:val="24"/>
        </w:rPr>
        <w:t xml:space="preserve"> 19 (12) (October 24): 1840–1847. doi:10.1261/rna.041731.113. http://www.ncbi.nlm.nih.gov/pubmed/24158792.</w:t>
      </w:r>
    </w:p>
    <w:p w14:paraId="167052C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nze, Tim, Jenny Goransson, Hamid Reza Razzaghian, Olle Ericsson, Daniel Oberg, Goran Akusjarvi, Ulf Landegren, and Mats Nilsson. 2010. “Single Molecule Analysis of Combinatorial Splicing.” </w:t>
      </w:r>
      <w:r w:rsidRPr="00485635">
        <w:rPr>
          <w:rFonts w:ascii="Arial" w:hAnsi="Arial" w:cs="Arial"/>
          <w:i/>
          <w:iCs/>
          <w:noProof/>
          <w:sz w:val="24"/>
        </w:rPr>
        <w:t>Nucl. Acids Res.</w:t>
      </w:r>
      <w:r w:rsidRPr="00485635">
        <w:rPr>
          <w:rFonts w:ascii="Arial" w:hAnsi="Arial" w:cs="Arial"/>
          <w:noProof/>
          <w:sz w:val="24"/>
        </w:rPr>
        <w:t xml:space="preserve"> (June): gkq581. doi:10.1093/nar/gkq581. http://nar.oxfordjournals.org/cgi/content/abstract/gkq581v1.</w:t>
      </w:r>
    </w:p>
    <w:p w14:paraId="6E23DF1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nze, Tim, Alysha Shetye, Yuki Tanaka, Jijuan Gu, Chatarina Larsson, Jenny Göransson, Gholamreza Tavoosidana, Ola Söderberg, Mats Nilsson, and Ulf Landegren. 2009. “Analysis of Genes, Transcripts, and Proteins via DNA Ligation.” </w:t>
      </w:r>
      <w:r w:rsidRPr="00485635">
        <w:rPr>
          <w:rFonts w:ascii="Arial" w:hAnsi="Arial" w:cs="Arial"/>
          <w:i/>
          <w:iCs/>
          <w:noProof/>
          <w:sz w:val="24"/>
        </w:rPr>
        <w:t>Annual Review of Analytical Chemistry (Palo Alto, Calif.)</w:t>
      </w:r>
      <w:r w:rsidRPr="00485635">
        <w:rPr>
          <w:rFonts w:ascii="Arial" w:hAnsi="Arial" w:cs="Arial"/>
          <w:noProof/>
          <w:sz w:val="24"/>
        </w:rPr>
        <w:t xml:space="preserve"> 2 (January): 215–39. doi:10.1146/annurev-anchem-060908-155239. http://www.ncbi.nlm.nih.gov/pubmed/20636060.</w:t>
      </w:r>
    </w:p>
    <w:p w14:paraId="7131CC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rdell, Barbara, Edmund Tischer, Howard M. Goodman, GI I Bell, RL L Pictet, and WJ J Rutter. 1980. “Sequence of the Human Insulin Gene.” </w:t>
      </w:r>
      <w:r w:rsidRPr="00485635">
        <w:rPr>
          <w:rFonts w:ascii="Arial" w:hAnsi="Arial" w:cs="Arial"/>
          <w:i/>
          <w:iCs/>
          <w:noProof/>
          <w:sz w:val="24"/>
        </w:rPr>
        <w:t>Nature</w:t>
      </w:r>
      <w:r w:rsidRPr="00485635">
        <w:rPr>
          <w:rFonts w:ascii="Arial" w:hAnsi="Arial" w:cs="Arial"/>
          <w:noProof/>
          <w:sz w:val="24"/>
        </w:rPr>
        <w:t xml:space="preserve"> 284 (6): 26–32. http://www2.biglobe.ne.jp/~ashida/bioinfo/data/insdata.pdf.</w:t>
      </w:r>
    </w:p>
    <w:p w14:paraId="1E8883F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Core, Leighton J, Joshua J Waterfall, and John T Lis. 2008. “Nascent RNA Sequencing Reveals Widespread Pausing and Divergent Initiation at Human Promoters.” </w:t>
      </w:r>
      <w:r w:rsidRPr="00485635">
        <w:rPr>
          <w:rFonts w:ascii="Arial" w:hAnsi="Arial" w:cs="Arial"/>
          <w:i/>
          <w:iCs/>
          <w:noProof/>
          <w:sz w:val="24"/>
        </w:rPr>
        <w:t>Science</w:t>
      </w:r>
      <w:r w:rsidRPr="00485635">
        <w:rPr>
          <w:rFonts w:ascii="Arial" w:hAnsi="Arial" w:cs="Arial"/>
          <w:noProof/>
          <w:sz w:val="24"/>
        </w:rPr>
        <w:t xml:space="preserve"> 322: 1845–1848.</w:t>
      </w:r>
    </w:p>
    <w:p w14:paraId="763C818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485635">
        <w:rPr>
          <w:rFonts w:ascii="Arial" w:hAnsi="Arial" w:cs="Arial"/>
          <w:i/>
          <w:iCs/>
          <w:noProof/>
          <w:sz w:val="24"/>
        </w:rPr>
        <w:t>Nature</w:t>
      </w:r>
      <w:r w:rsidRPr="00485635">
        <w:rPr>
          <w:rFonts w:ascii="Arial" w:hAnsi="Arial" w:cs="Arial"/>
          <w:noProof/>
          <w:sz w:val="24"/>
        </w:rPr>
        <w:t xml:space="preserve"> advance on (October). doi:10.1038/nature10547. http://dx.doi.org/10.1038/nature10547.</w:t>
      </w:r>
    </w:p>
    <w:p w14:paraId="0A43466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eng, Wei, and Haifan Lin. 2002. “Miwi, a Murine Homolog of Piwi, Encodes a Cytoplasmic Protein Essential for Spermatogenesis.” </w:t>
      </w:r>
      <w:r w:rsidRPr="00485635">
        <w:rPr>
          <w:rFonts w:ascii="Arial" w:hAnsi="Arial" w:cs="Arial"/>
          <w:i/>
          <w:iCs/>
          <w:noProof/>
          <w:sz w:val="24"/>
        </w:rPr>
        <w:t>Developmental Cell</w:t>
      </w:r>
      <w:r w:rsidRPr="00485635">
        <w:rPr>
          <w:rFonts w:ascii="Arial" w:hAnsi="Arial" w:cs="Arial"/>
          <w:noProof/>
          <w:sz w:val="24"/>
        </w:rPr>
        <w:t xml:space="preserve"> 2 (6) (June): 819–830. doi:16/S1534-5807(02)00165-X. http://www.sciencedirect.com/science/article/pii/S153458070200165X.</w:t>
      </w:r>
    </w:p>
    <w:p w14:paraId="51F1D0F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jebali, Sarah, Carrie a Davis, Angelika Merkel, Alex Dobin, Timo Lassmann, Ali Mortazavi, Andrea Tanzer, et al. 2012. “Landscape of Transcription in Human Cells.” </w:t>
      </w:r>
      <w:r w:rsidRPr="00485635">
        <w:rPr>
          <w:rFonts w:ascii="Arial" w:hAnsi="Arial" w:cs="Arial"/>
          <w:i/>
          <w:iCs/>
          <w:noProof/>
          <w:sz w:val="24"/>
        </w:rPr>
        <w:t>Nature</w:t>
      </w:r>
      <w:r w:rsidRPr="00485635">
        <w:rPr>
          <w:rFonts w:ascii="Arial" w:hAnsi="Arial" w:cs="Arial"/>
          <w:noProof/>
          <w:sz w:val="24"/>
        </w:rPr>
        <w:t xml:space="preserve"> 489 (7414) (September 6): 101–8. doi:10.1038/nature11233. http://www.ncbi.nlm.nih.gov/pubmed/22955620.</w:t>
      </w:r>
    </w:p>
    <w:p w14:paraId="44EB4A6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485635">
        <w:rPr>
          <w:rFonts w:ascii="Arial" w:hAnsi="Arial" w:cs="Arial"/>
          <w:i/>
          <w:iCs/>
          <w:noProof/>
          <w:sz w:val="24"/>
        </w:rPr>
        <w:t>Nat Meth</w:t>
      </w:r>
      <w:r w:rsidRPr="00485635">
        <w:rPr>
          <w:rFonts w:ascii="Arial" w:hAnsi="Arial" w:cs="Arial"/>
          <w:noProof/>
          <w:sz w:val="24"/>
        </w:rPr>
        <w:t xml:space="preserve"> 5 (7) (July): 629–635. doi:10.1038/nmeth.1216. http://dx.doi.org/10.1038/nmeth.1216.</w:t>
      </w:r>
    </w:p>
    <w:p w14:paraId="11916E9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Emerick, Mark, Giovanni Parmigiani, and William Agnew. 2007. “Multivariate Analysis and Visualization of Splicing Correlations in Single-Gene Transcriptomes.” </w:t>
      </w:r>
      <w:r w:rsidRPr="00485635">
        <w:rPr>
          <w:rFonts w:ascii="Arial" w:hAnsi="Arial" w:cs="Arial"/>
          <w:i/>
          <w:iCs/>
          <w:noProof/>
          <w:sz w:val="24"/>
        </w:rPr>
        <w:t>BMC Bioinformatics</w:t>
      </w:r>
      <w:r w:rsidRPr="00485635">
        <w:rPr>
          <w:rFonts w:ascii="Arial" w:hAnsi="Arial" w:cs="Arial"/>
          <w:noProof/>
          <w:sz w:val="24"/>
        </w:rPr>
        <w:t xml:space="preserve"> 8 (1): 16. doi:10.1186/1471-2105-8-16. http://www.biomedcentral.com/1471-2105/8/16.</w:t>
      </w:r>
    </w:p>
    <w:p w14:paraId="134C5A4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485635">
        <w:rPr>
          <w:rFonts w:ascii="Arial" w:hAnsi="Arial" w:cs="Arial"/>
          <w:i/>
          <w:iCs/>
          <w:noProof/>
          <w:sz w:val="24"/>
        </w:rPr>
        <w:t>Genome Biology</w:t>
      </w:r>
      <w:r w:rsidRPr="00485635">
        <w:rPr>
          <w:rFonts w:ascii="Arial" w:hAnsi="Arial" w:cs="Arial"/>
          <w:noProof/>
          <w:sz w:val="24"/>
        </w:rPr>
        <w:t xml:space="preserve"> 8 (6): R108. doi:10.1186/gb-2007-8-6-r108. http://genomebiology.com/content/8/6/R108.</w:t>
      </w:r>
    </w:p>
    <w:p w14:paraId="7330B50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razi, Thalia a, Stefan a Juranek, and Thomas Tuschl. 2008. “The Growing Catalog of Small RNAs and Their Association with Distinct Argonaute/Piwi Family Members.” </w:t>
      </w:r>
      <w:r w:rsidRPr="00485635">
        <w:rPr>
          <w:rFonts w:ascii="Arial" w:hAnsi="Arial" w:cs="Arial"/>
          <w:i/>
          <w:iCs/>
          <w:noProof/>
          <w:sz w:val="24"/>
        </w:rPr>
        <w:t>Development (Cambridge, England)</w:t>
      </w:r>
      <w:r w:rsidRPr="00485635">
        <w:rPr>
          <w:rFonts w:ascii="Arial" w:hAnsi="Arial" w:cs="Arial"/>
          <w:noProof/>
          <w:sz w:val="24"/>
        </w:rPr>
        <w:t xml:space="preserve"> 135 (7) (April): 1201–14. doi:10.1242/dev.005629. http://www.ncbi.nlm.nih.gov/pubmed/18287206.</w:t>
      </w:r>
    </w:p>
    <w:p w14:paraId="2E9CC55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areed, George C, Elaine M Wilt, and Charles C Richardson. 1971. “Enzymatic Breakage and Joining of Deoxyribonucleic Acid.” </w:t>
      </w:r>
      <w:r w:rsidRPr="00485635">
        <w:rPr>
          <w:rFonts w:ascii="Arial" w:hAnsi="Arial" w:cs="Arial"/>
          <w:i/>
          <w:iCs/>
          <w:noProof/>
          <w:sz w:val="24"/>
        </w:rPr>
        <w:t>Journal of Biological Chemistry</w:t>
      </w:r>
      <w:r w:rsidRPr="00485635">
        <w:rPr>
          <w:rFonts w:ascii="Arial" w:hAnsi="Arial" w:cs="Arial"/>
          <w:noProof/>
          <w:sz w:val="24"/>
        </w:rPr>
        <w:t xml:space="preserve"> 246: 925–932.</w:t>
      </w:r>
    </w:p>
    <w:p w14:paraId="4F4AD27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485635">
        <w:rPr>
          <w:rFonts w:ascii="Arial" w:hAnsi="Arial" w:cs="Arial"/>
          <w:i/>
          <w:iCs/>
          <w:noProof/>
          <w:sz w:val="24"/>
        </w:rPr>
        <w:t>Molecular Cell</w:t>
      </w:r>
      <w:r w:rsidRPr="00485635">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47862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Fodor, Anthony a, and Richard W Aldrich. 2009. “Convergent Evolution of Alternative Splices at Domain Boundaries of the BK Channel.” </w:t>
      </w:r>
      <w:r w:rsidRPr="00485635">
        <w:rPr>
          <w:rFonts w:ascii="Arial" w:hAnsi="Arial" w:cs="Arial"/>
          <w:i/>
          <w:iCs/>
          <w:noProof/>
          <w:sz w:val="24"/>
        </w:rPr>
        <w:t>Annual Review of Physiology</w:t>
      </w:r>
      <w:r w:rsidRPr="00485635">
        <w:rPr>
          <w:rFonts w:ascii="Arial" w:hAnsi="Arial" w:cs="Arial"/>
          <w:noProof/>
          <w:sz w:val="24"/>
        </w:rPr>
        <w:t xml:space="preserve"> 71 (January): 19–36. doi:10.1146/annurev.physiol.010908.163124. http://www.ncbi.nlm.nih.gov/pubmed/18694345.</w:t>
      </w:r>
    </w:p>
    <w:p w14:paraId="196EDCC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485635">
        <w:rPr>
          <w:rFonts w:ascii="Arial" w:hAnsi="Arial" w:cs="Arial"/>
          <w:i/>
          <w:iCs/>
          <w:noProof/>
          <w:sz w:val="24"/>
        </w:rPr>
        <w:t>Science</w:t>
      </w:r>
      <w:r w:rsidRPr="00485635">
        <w:rPr>
          <w:rFonts w:ascii="Arial" w:hAnsi="Arial" w:cs="Arial"/>
          <w:noProof/>
          <w:sz w:val="24"/>
        </w:rPr>
        <w:t xml:space="preserve"> 320 (5879) (May): 1077–1081. doi:10.1126/science.1157396. http://www.sciencemag.org/content/320/5879/1077.</w:t>
      </w:r>
    </w:p>
    <w:p w14:paraId="4D183B7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hosh, Shubhendu, and Allan Jacobson. 2010. “RNA Decay Modulates Gene Expression and Controls Its Fidelity.” </w:t>
      </w:r>
      <w:r w:rsidRPr="00485635">
        <w:rPr>
          <w:rFonts w:ascii="Arial" w:hAnsi="Arial" w:cs="Arial"/>
          <w:i/>
          <w:iCs/>
          <w:noProof/>
          <w:sz w:val="24"/>
        </w:rPr>
        <w:t>WIREs RNA</w:t>
      </w:r>
      <w:r w:rsidRPr="00485635">
        <w:rPr>
          <w:rFonts w:ascii="Arial" w:hAnsi="Arial" w:cs="Arial"/>
          <w:noProof/>
          <w:sz w:val="24"/>
        </w:rPr>
        <w:t xml:space="preserve"> 1: 351–361. doi:10.1002/wrna.25.</w:t>
      </w:r>
    </w:p>
    <w:p w14:paraId="35AD620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ilbert, W. 1978. “Why Genes in Pieces?” </w:t>
      </w:r>
      <w:r w:rsidRPr="00485635">
        <w:rPr>
          <w:rFonts w:ascii="Arial" w:hAnsi="Arial" w:cs="Arial"/>
          <w:i/>
          <w:iCs/>
          <w:noProof/>
          <w:sz w:val="24"/>
        </w:rPr>
        <w:t>Nature</w:t>
      </w:r>
      <w:r w:rsidRPr="00485635">
        <w:rPr>
          <w:rFonts w:ascii="Arial" w:hAnsi="Arial" w:cs="Arial"/>
          <w:noProof/>
          <w:sz w:val="24"/>
        </w:rPr>
        <w:t xml:space="preserve"> 271 (5645) (February): 501. http://www.ncbi.nlm.nih.gov/pubmed/622185.</w:t>
      </w:r>
    </w:p>
    <w:p w14:paraId="57956ED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irard, Angélique, Ravi Sachidanandam, Gregory J. Hannon, and Michelle A. Carmell. 2006. “A Germline-Specific Class of Small RNAs Binds Mammalian Piwi Proteins.” </w:t>
      </w:r>
      <w:r w:rsidRPr="00485635">
        <w:rPr>
          <w:rFonts w:ascii="Arial" w:hAnsi="Arial" w:cs="Arial"/>
          <w:i/>
          <w:iCs/>
          <w:noProof/>
          <w:sz w:val="24"/>
        </w:rPr>
        <w:t>Nature</w:t>
      </w:r>
      <w:r w:rsidRPr="00485635">
        <w:rPr>
          <w:rFonts w:ascii="Arial" w:hAnsi="Arial" w:cs="Arial"/>
          <w:noProof/>
          <w:sz w:val="24"/>
        </w:rPr>
        <w:t xml:space="preserve"> 442 (7099) (July): 199–202. doi:10.1038/nature04917. http://dx.doi.org/10.1038/nature04917.</w:t>
      </w:r>
    </w:p>
    <w:p w14:paraId="1AC9397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lauser, D. A., B. E. Johnson, R. W. Aldrich, and M. B. Goodman. 2011. “Intragenic Alternative Splicing Coordination Is Essential for Caenorhabditis Elegans Slo-1 Gene Function.” </w:t>
      </w:r>
      <w:r w:rsidRPr="00485635">
        <w:rPr>
          <w:rFonts w:ascii="Arial" w:hAnsi="Arial" w:cs="Arial"/>
          <w:i/>
          <w:iCs/>
          <w:noProof/>
          <w:sz w:val="24"/>
        </w:rPr>
        <w:t>Proceedings of the National Academy of Sciences</w:t>
      </w:r>
      <w:r w:rsidRPr="00485635">
        <w:rPr>
          <w:rFonts w:ascii="Arial" w:hAnsi="Arial" w:cs="Arial"/>
          <w:noProof/>
          <w:sz w:val="24"/>
        </w:rPr>
        <w:t xml:space="preserve"> 108 (51) (November): 20790–20795. doi:10.1073/pnas.1116712108. https://ssl.umassmed.edu/content/108/51/,DanaInfo=www.pnas.org+20790.short.</w:t>
      </w:r>
    </w:p>
    <w:p w14:paraId="34AD850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raveley, B R. 2000. “Sorting out the Complexity of SR Protein Functions.” </w:t>
      </w:r>
      <w:r w:rsidRPr="00485635">
        <w:rPr>
          <w:rFonts w:ascii="Arial" w:hAnsi="Arial" w:cs="Arial"/>
          <w:i/>
          <w:iCs/>
          <w:noProof/>
          <w:sz w:val="24"/>
        </w:rPr>
        <w:t>RNA (New York, N.Y.)</w:t>
      </w:r>
      <w:r w:rsidRPr="00485635">
        <w:rPr>
          <w:rFonts w:ascii="Arial" w:hAnsi="Arial" w:cs="Arial"/>
          <w:noProof/>
          <w:sz w:val="24"/>
        </w:rPr>
        <w:t xml:space="preserve"> 6 (9) (September): 1197–211. http://www.ncbi.nlm.nih.gov/pubmed/10999598.</w:t>
      </w:r>
    </w:p>
    <w:p w14:paraId="7FD4793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485635">
        <w:rPr>
          <w:rFonts w:ascii="Arial" w:hAnsi="Arial" w:cs="Arial"/>
          <w:i/>
          <w:iCs/>
          <w:noProof/>
          <w:sz w:val="24"/>
        </w:rPr>
        <w:t>Human Reproduction</w:t>
      </w:r>
      <w:r w:rsidRPr="00485635">
        <w:rPr>
          <w:rFonts w:ascii="Arial" w:hAnsi="Arial" w:cs="Arial"/>
          <w:noProof/>
          <w:sz w:val="24"/>
        </w:rPr>
        <w:t xml:space="preserve"> 25 (12) (December): 2955–2961. doi:10.1093/humrep/deq274. http://www.ncbi.nlm.nih.gov/pubmed/20940137.</w:t>
      </w:r>
    </w:p>
    <w:p w14:paraId="153B048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485635">
        <w:rPr>
          <w:rFonts w:ascii="Arial" w:hAnsi="Arial" w:cs="Arial"/>
          <w:i/>
          <w:iCs/>
          <w:noProof/>
          <w:sz w:val="24"/>
        </w:rPr>
        <w:t>Cell</w:t>
      </w:r>
      <w:r w:rsidRPr="00485635">
        <w:rPr>
          <w:rFonts w:ascii="Arial" w:hAnsi="Arial" w:cs="Arial"/>
          <w:noProof/>
          <w:sz w:val="24"/>
        </w:rPr>
        <w:t xml:space="preserve"> 151 (7) (December 21): 1488–500. doi:10.1016/j.cell.2012.11.023. http://www.pubmedcentral.nih.gov/articlerender.fcgi?artid=3581324&amp;tool=pmcentrez&amp;rendertype=abstract.</w:t>
      </w:r>
    </w:p>
    <w:p w14:paraId="1428945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as, Brian J, Alexie Papanicolaou, Moran Yassour, Manfred Grabherr, Philip D Blood, Joshua Bowden, Matthew Brian Couger, et al. 2013. “De Novo Transcript Sequence Reconstruction from RNA-Seq Using the Trinity Platform for Reference Generation and Analysis.” </w:t>
      </w:r>
      <w:r w:rsidRPr="00485635">
        <w:rPr>
          <w:rFonts w:ascii="Arial" w:hAnsi="Arial" w:cs="Arial"/>
          <w:i/>
          <w:iCs/>
          <w:noProof/>
          <w:sz w:val="24"/>
        </w:rPr>
        <w:t>Nature Protocols</w:t>
      </w:r>
      <w:r w:rsidRPr="00485635">
        <w:rPr>
          <w:rFonts w:ascii="Arial" w:hAnsi="Arial" w:cs="Arial"/>
          <w:noProof/>
          <w:sz w:val="24"/>
        </w:rPr>
        <w:t xml:space="preserve"> 8 (8) (July 11): 1494–1512. doi:10.1038/nprot.2013.084. http://www.ncbi.nlm.nih.gov/pubmed/23845962.</w:t>
      </w:r>
    </w:p>
    <w:p w14:paraId="73CEBDE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fner, Markus, Pablo Landgraf, Janos Ludwig, Amanda Rice, Tolulope Ojo, Carolina Lin, Daniel Holoch, Cindy Lim, and Thomas Tuschl. 2008. “Identification of microRNAs and Other Small Regulatory RNAs Using cDNA Library Sequencing.” </w:t>
      </w:r>
      <w:r w:rsidRPr="00485635">
        <w:rPr>
          <w:rFonts w:ascii="Arial" w:hAnsi="Arial" w:cs="Arial"/>
          <w:i/>
          <w:iCs/>
          <w:noProof/>
          <w:sz w:val="24"/>
        </w:rPr>
        <w:t>Methods (San Diego, Calif.)</w:t>
      </w:r>
      <w:r w:rsidRPr="00485635">
        <w:rPr>
          <w:rFonts w:ascii="Arial" w:hAnsi="Arial" w:cs="Arial"/>
          <w:noProof/>
          <w:sz w:val="24"/>
        </w:rPr>
        <w:t xml:space="preserve"> 44 (1) (January): 3–12. doi:10.1016/j.ymeth.2007.09.009. http://www.pubmedcentral.nih.gov/articlerender.fcgi?artid=2847350&amp;tool=pmcentrez&amp;rendertype=abstract.</w:t>
      </w:r>
    </w:p>
    <w:p w14:paraId="5D57C53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485635">
        <w:rPr>
          <w:rFonts w:ascii="Arial" w:hAnsi="Arial" w:cs="Arial"/>
          <w:i/>
          <w:iCs/>
          <w:noProof/>
          <w:sz w:val="24"/>
        </w:rPr>
        <w:t>Cell</w:t>
      </w:r>
      <w:r w:rsidRPr="00485635">
        <w:rPr>
          <w:rFonts w:ascii="Arial" w:hAnsi="Arial" w:cs="Arial"/>
          <w:noProof/>
          <w:sz w:val="24"/>
        </w:rPr>
        <w:t xml:space="preserve"> 141 (1) (April): 129–141. doi:10.1016/j.cell.2010.03.009. http://www.sciencedirect.com/science/article/B6WSN-4YRY58X-H/2/506aed3f8c6aebed3d3b0918ed7e8ec1.</w:t>
      </w:r>
    </w:p>
    <w:p w14:paraId="0B34E24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rtig, Julia Verena, Yukihide Tomari, and Klaus Förstemann. 2007. “piRNAs--the Ancient Hunters of Genome Invaders.” </w:t>
      </w:r>
      <w:r w:rsidRPr="00485635">
        <w:rPr>
          <w:rFonts w:ascii="Arial" w:hAnsi="Arial" w:cs="Arial"/>
          <w:i/>
          <w:iCs/>
          <w:noProof/>
          <w:sz w:val="24"/>
        </w:rPr>
        <w:t>Genes &amp; Development</w:t>
      </w:r>
      <w:r w:rsidRPr="00485635">
        <w:rPr>
          <w:rFonts w:ascii="Arial" w:hAnsi="Arial" w:cs="Arial"/>
          <w:noProof/>
          <w:sz w:val="24"/>
        </w:rPr>
        <w:t xml:space="preserve"> 21 (14) (July 15): 1707–13. doi:10.1101/gad.1567007. http://www.ncbi.nlm.nih.gov/pubmed/17639076.</w:t>
      </w:r>
    </w:p>
    <w:p w14:paraId="06D8E8A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attori, Masahira, and International Human Genome Sequencing Consortium. 2005. “Finishing the Euchromatic Sequence of the Human Genome.” </w:t>
      </w:r>
      <w:r w:rsidRPr="00485635">
        <w:rPr>
          <w:rFonts w:ascii="Arial" w:hAnsi="Arial" w:cs="Arial"/>
          <w:i/>
          <w:iCs/>
          <w:noProof/>
          <w:sz w:val="24"/>
        </w:rPr>
        <w:t>Tanpakushitsu Kakusan Koso. Protein, Nucleic Acid, Enzyme</w:t>
      </w:r>
      <w:r w:rsidRPr="00485635">
        <w:rPr>
          <w:rFonts w:ascii="Arial" w:hAnsi="Arial" w:cs="Arial"/>
          <w:noProof/>
          <w:sz w:val="24"/>
        </w:rPr>
        <w:t xml:space="preserve"> 50 (2) (February): 162–8. http://www.ncbi.nlm.nih.gov/pubmed/15704464.</w:t>
      </w:r>
    </w:p>
    <w:p w14:paraId="4A6301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 J L Van Etten, and S Shuman. 1997. “Characterization of an ATP-Dependent DNA Ligase Encoded by Chlorella Virus PBCV-1.” </w:t>
      </w:r>
      <w:r w:rsidRPr="00485635">
        <w:rPr>
          <w:rFonts w:ascii="Arial" w:hAnsi="Arial" w:cs="Arial"/>
          <w:i/>
          <w:iCs/>
          <w:noProof/>
          <w:sz w:val="24"/>
        </w:rPr>
        <w:t>Journal of Virology</w:t>
      </w:r>
      <w:r w:rsidRPr="00485635">
        <w:rPr>
          <w:rFonts w:ascii="Arial" w:hAnsi="Arial" w:cs="Arial"/>
          <w:noProof/>
          <w:sz w:val="24"/>
        </w:rPr>
        <w:t xml:space="preserve"> 71 (3).</w:t>
      </w:r>
    </w:p>
    <w:p w14:paraId="533D5E5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iong, and Stewart Shuman. 2002. “Bacteriophage T4 RNA Ligase 2 (gp24.1) Exemplifies a Family of RNA Ligases Found in All Phylogenetic Domains.” </w:t>
      </w:r>
      <w:r w:rsidRPr="00485635">
        <w:rPr>
          <w:rFonts w:ascii="Arial" w:hAnsi="Arial" w:cs="Arial"/>
          <w:i/>
          <w:iCs/>
          <w:noProof/>
          <w:sz w:val="24"/>
        </w:rPr>
        <w:t>Proceedings of the National Academy of Sciences</w:t>
      </w:r>
      <w:r w:rsidRPr="00485635">
        <w:rPr>
          <w:rFonts w:ascii="Arial" w:hAnsi="Arial" w:cs="Arial"/>
          <w:noProof/>
          <w:sz w:val="24"/>
        </w:rPr>
        <w:t xml:space="preserve"> 99 (20): 12709–12714. http://www.pnas.org/content/99/20/12709.long.</w:t>
      </w:r>
    </w:p>
    <w:p w14:paraId="745A384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 C Kiong, Li Kai Wang, Christopher D Lima, and Stewart Shuman. 2004. “Structure and Mechanism of RNA Ligase.” </w:t>
      </w:r>
      <w:r w:rsidRPr="00485635">
        <w:rPr>
          <w:rFonts w:ascii="Arial" w:hAnsi="Arial" w:cs="Arial"/>
          <w:i/>
          <w:iCs/>
          <w:noProof/>
          <w:sz w:val="24"/>
        </w:rPr>
        <w:t>Structure (London, England: 1993)</w:t>
      </w:r>
      <w:r w:rsidRPr="00485635">
        <w:rPr>
          <w:rFonts w:ascii="Arial" w:hAnsi="Arial" w:cs="Arial"/>
          <w:noProof/>
          <w:sz w:val="24"/>
        </w:rPr>
        <w:t xml:space="preserve"> 12 (2) (February): 327–339. doi:10.1016/j.str.2004.01.011. http://www.ncbi.nlm.nih.gov/pubmed/14962393.</w:t>
      </w:r>
    </w:p>
    <w:p w14:paraId="442EE15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use, Amy E, and Kristen W Lynch. 2008. “Regulation of Alternative Splicing: More than Just the ABCs.” </w:t>
      </w:r>
      <w:r w:rsidRPr="00485635">
        <w:rPr>
          <w:rFonts w:ascii="Arial" w:hAnsi="Arial" w:cs="Arial"/>
          <w:i/>
          <w:iCs/>
          <w:noProof/>
          <w:sz w:val="24"/>
        </w:rPr>
        <w:t>The Journal of Biological Chemistry</w:t>
      </w:r>
      <w:r w:rsidRPr="00485635">
        <w:rPr>
          <w:rFonts w:ascii="Arial" w:hAnsi="Arial" w:cs="Arial"/>
          <w:noProof/>
          <w:sz w:val="24"/>
        </w:rPr>
        <w:t xml:space="preserve"> 283 (3) (January): 1217–21. doi:10.1074/jbc.R700031200. http://www.ncbi.nlm.nih.gov/pubmed/18024429.</w:t>
      </w:r>
    </w:p>
    <w:p w14:paraId="55880B7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485635">
        <w:rPr>
          <w:rFonts w:ascii="Arial" w:hAnsi="Arial" w:cs="Arial"/>
          <w:i/>
          <w:iCs/>
          <w:noProof/>
          <w:sz w:val="24"/>
        </w:rPr>
        <w:t>Cell</w:t>
      </w:r>
      <w:r w:rsidRPr="00485635">
        <w:rPr>
          <w:rFonts w:ascii="Arial" w:hAnsi="Arial" w:cs="Arial"/>
          <w:noProof/>
          <w:sz w:val="24"/>
        </w:rPr>
        <w:t xml:space="preserve"> 129 (1) (April): 69–82. doi:10.1016/j.cell.2007.03.026. http://www.sciencedirect.com/science/article/pii/S0092867407003923.</w:t>
      </w:r>
    </w:p>
    <w:p w14:paraId="5F2BCE6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485635">
        <w:rPr>
          <w:rFonts w:ascii="Arial" w:hAnsi="Arial" w:cs="Arial"/>
          <w:i/>
          <w:iCs/>
          <w:noProof/>
          <w:sz w:val="24"/>
        </w:rPr>
        <w:t>Science</w:t>
      </w:r>
      <w:r w:rsidRPr="00485635">
        <w:rPr>
          <w:rFonts w:ascii="Arial" w:hAnsi="Arial" w:cs="Arial"/>
          <w:noProof/>
          <w:sz w:val="24"/>
        </w:rPr>
        <w:t xml:space="preserve"> 324: 218–223.</w:t>
      </w:r>
    </w:p>
    <w:p w14:paraId="2E9A5C4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485635">
        <w:rPr>
          <w:rFonts w:ascii="Arial" w:hAnsi="Arial" w:cs="Arial"/>
          <w:i/>
          <w:iCs/>
          <w:noProof/>
          <w:sz w:val="24"/>
        </w:rPr>
        <w:t>Cell</w:t>
      </w:r>
      <w:r w:rsidRPr="00485635">
        <w:rPr>
          <w:rFonts w:ascii="Arial" w:hAnsi="Arial" w:cs="Arial"/>
          <w:noProof/>
          <w:sz w:val="24"/>
        </w:rPr>
        <w:t xml:space="preserve"> 147 (4) (November 11): 789–802. doi:10.1016/j.cell.2011.10.002. http://www.sciencedirect.com/science/article/pii/S0092867411011925.</w:t>
      </w:r>
    </w:p>
    <w:p w14:paraId="72D1CF6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485635">
        <w:rPr>
          <w:rFonts w:ascii="Arial" w:hAnsi="Arial" w:cs="Arial"/>
          <w:i/>
          <w:iCs/>
          <w:noProof/>
          <w:sz w:val="24"/>
        </w:rPr>
        <w:t>The EMBO Journal</w:t>
      </w:r>
      <w:r w:rsidRPr="00485635">
        <w:rPr>
          <w:rFonts w:ascii="Arial" w:hAnsi="Arial" w:cs="Arial"/>
          <w:noProof/>
          <w:sz w:val="24"/>
        </w:rPr>
        <w:t xml:space="preserve"> 22 (4) (February): 905–12. doi:10.1093/emboj/cdg089. http://www.ncbi.nlm.nih.gov/pubmed/12574126.</w:t>
      </w:r>
    </w:p>
    <w:p w14:paraId="760D84B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485635">
        <w:rPr>
          <w:rFonts w:ascii="Arial" w:hAnsi="Arial" w:cs="Arial"/>
          <w:i/>
          <w:iCs/>
          <w:noProof/>
          <w:sz w:val="24"/>
        </w:rPr>
        <w:t>Proceedings of the National Academy of Sciences</w:t>
      </w:r>
      <w:r w:rsidRPr="00485635">
        <w:rPr>
          <w:rFonts w:ascii="Arial" w:hAnsi="Arial" w:cs="Arial"/>
          <w:noProof/>
          <w:sz w:val="24"/>
        </w:rPr>
        <w:t xml:space="preserve"> 108 (51) (December): 20784–20789. doi:10.1073/pnas.1116795108. http://www.pnas.org/content/108/51/20784.</w:t>
      </w:r>
    </w:p>
    <w:p w14:paraId="7FA86D0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485635">
        <w:rPr>
          <w:rFonts w:ascii="Arial" w:hAnsi="Arial" w:cs="Arial"/>
          <w:i/>
          <w:iCs/>
          <w:noProof/>
          <w:sz w:val="24"/>
        </w:rPr>
        <w:t>Science</w:t>
      </w:r>
      <w:r w:rsidRPr="00485635">
        <w:rPr>
          <w:rFonts w:ascii="Arial" w:hAnsi="Arial" w:cs="Arial"/>
          <w:noProof/>
          <w:sz w:val="24"/>
        </w:rPr>
        <w:t xml:space="preserve"> 302 (5653): 2141–2144. http://www.sciencemag.org/cgi/content/abstract/302/5653/2141.</w:t>
      </w:r>
    </w:p>
    <w:p w14:paraId="7B6B0FE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elemen, Olga, Paolo Convertini, Zhaiyi Zhang, Yuan Wen, Manli Shen, Marina Falaleeva, and Stefan Stamm. 2013. “Function of Alternative Splicing.” </w:t>
      </w:r>
      <w:r w:rsidRPr="00485635">
        <w:rPr>
          <w:rFonts w:ascii="Arial" w:hAnsi="Arial" w:cs="Arial"/>
          <w:i/>
          <w:iCs/>
          <w:noProof/>
          <w:sz w:val="24"/>
        </w:rPr>
        <w:t>Gene</w:t>
      </w:r>
      <w:r w:rsidRPr="00485635">
        <w:rPr>
          <w:rFonts w:ascii="Arial" w:hAnsi="Arial" w:cs="Arial"/>
          <w:noProof/>
          <w:sz w:val="24"/>
        </w:rPr>
        <w:t xml:space="preserve"> 514 (1) (February 1): 1–30. doi:10.1016/j.gene.2012.07.083. http://www.ncbi.nlm.nih.gov/pubmed/22909801.</w:t>
      </w:r>
    </w:p>
    <w:p w14:paraId="554D64C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ennard, E. H. 1927. “Zur Quantenmechanik Einfacher Bewegungstypen.” </w:t>
      </w:r>
      <w:r w:rsidRPr="00485635">
        <w:rPr>
          <w:rFonts w:ascii="Arial" w:hAnsi="Arial" w:cs="Arial"/>
          <w:i/>
          <w:iCs/>
          <w:noProof/>
          <w:sz w:val="24"/>
        </w:rPr>
        <w:t>Zeitschrift F</w:t>
      </w:r>
      <w:r w:rsidRPr="00485635">
        <w:rPr>
          <w:rFonts w:ascii="Tahoma" w:hAnsi="Tahoma" w:cs="Tahoma"/>
          <w:i/>
          <w:iCs/>
          <w:noProof/>
          <w:sz w:val="24"/>
        </w:rPr>
        <w:t>�</w:t>
      </w:r>
      <w:r w:rsidRPr="00485635">
        <w:rPr>
          <w:rFonts w:ascii="Arial" w:hAnsi="Arial" w:cs="Arial"/>
          <w:i/>
          <w:iCs/>
          <w:noProof/>
          <w:sz w:val="24"/>
        </w:rPr>
        <w:t>r Physik</w:t>
      </w:r>
      <w:r w:rsidRPr="00485635">
        <w:rPr>
          <w:rFonts w:ascii="Arial" w:hAnsi="Arial" w:cs="Arial"/>
          <w:noProof/>
          <w:sz w:val="24"/>
        </w:rPr>
        <w:t xml:space="preserve"> 44 (4-5) (April): 326–352. doi:10.1007/BF01391200. http://link.springer.com/10.1007/BF01391200.</w:t>
      </w:r>
    </w:p>
    <w:p w14:paraId="15204D7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im, V Narry, Jinju Han, and Mikiko C Siomi. 2009. “Biogenesis of Small RNAs in Animals.” </w:t>
      </w:r>
      <w:r w:rsidRPr="00485635">
        <w:rPr>
          <w:rFonts w:ascii="Arial" w:hAnsi="Arial" w:cs="Arial"/>
          <w:i/>
          <w:iCs/>
          <w:noProof/>
          <w:sz w:val="24"/>
        </w:rPr>
        <w:t>Nature Reviews. Molecular Cell Biology</w:t>
      </w:r>
      <w:r w:rsidRPr="00485635">
        <w:rPr>
          <w:rFonts w:ascii="Arial" w:hAnsi="Arial" w:cs="Arial"/>
          <w:noProof/>
          <w:sz w:val="24"/>
        </w:rPr>
        <w:t xml:space="preserve"> 10 (2) (February): 126–39. doi:10.1038/nrm2632. http://www.ncbi.nlm.nih.gov/pubmed/19165215.</w:t>
      </w:r>
    </w:p>
    <w:p w14:paraId="1348649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67 (1) (September): 68–73. http://www.pubmedcentral.nih.gov/articlerender.fcgi?artid=283168&amp;tool=pmcentrez&amp;rendertype=abstract.</w:t>
      </w:r>
    </w:p>
    <w:p w14:paraId="5B46A0B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mar, Madhur;, and Gordon G Carmichael. 1998. “Antisense RNA: Function and Fate of Duplex RNA in Cells of Higher Eukaryotes.” </w:t>
      </w:r>
      <w:r w:rsidRPr="00485635">
        <w:rPr>
          <w:rFonts w:ascii="Arial" w:hAnsi="Arial" w:cs="Arial"/>
          <w:i/>
          <w:iCs/>
          <w:noProof/>
          <w:sz w:val="24"/>
        </w:rPr>
        <w:t>Microbiology and Molecular Biology Reviews : MMBR</w:t>
      </w:r>
      <w:r w:rsidRPr="00485635">
        <w:rPr>
          <w:rFonts w:ascii="Arial" w:hAnsi="Arial" w:cs="Arial"/>
          <w:noProof/>
          <w:sz w:val="24"/>
        </w:rPr>
        <w:t xml:space="preserve"> 62 (4) (December): 1415–34. http://www.pubmedcentral.nih.gov/articlerender.fcgi?artid=98951&amp;tool=pmcentrez&amp;rendertype=abstract.</w:t>
      </w:r>
    </w:p>
    <w:p w14:paraId="3F911D8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ramochi-Miyagawa, Satomi, Tohru Kimura, Takashi W Ijiri, Taku Isobe, Noriko Asada, Yukiko Fujita, Masahito Ikawa, et al. 2004. “Mili, a Mammalian Member of Piwi Family Gene, Is Essential for Spermatogenesis.” </w:t>
      </w:r>
      <w:r w:rsidRPr="00485635">
        <w:rPr>
          <w:rFonts w:ascii="Arial" w:hAnsi="Arial" w:cs="Arial"/>
          <w:i/>
          <w:iCs/>
          <w:noProof/>
          <w:sz w:val="24"/>
        </w:rPr>
        <w:t>Development</w:t>
      </w:r>
      <w:r w:rsidRPr="00485635">
        <w:rPr>
          <w:rFonts w:ascii="Arial" w:hAnsi="Arial" w:cs="Arial"/>
          <w:noProof/>
          <w:sz w:val="24"/>
        </w:rPr>
        <w:t xml:space="preserve"> 131 (4) (February): 839–849. doi:10.1242/dev.00973. http://dev.biologists.org/content/131/4/839.</w:t>
      </w:r>
    </w:p>
    <w:p w14:paraId="3D264D4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485635">
        <w:rPr>
          <w:rFonts w:ascii="Arial" w:hAnsi="Arial" w:cs="Arial"/>
          <w:i/>
          <w:iCs/>
          <w:noProof/>
          <w:sz w:val="24"/>
        </w:rPr>
        <w:t>Genes &amp; Development</w:t>
      </w:r>
      <w:r w:rsidRPr="00485635">
        <w:rPr>
          <w:rFonts w:ascii="Arial" w:hAnsi="Arial" w:cs="Arial"/>
          <w:noProof/>
          <w:sz w:val="24"/>
        </w:rPr>
        <w:t xml:space="preserve"> 22 (7) (April): 908–917. doi:10.1101/gad.1640708. http://genesdev.cshlp.org/content/22/7/908.</w:t>
      </w:r>
    </w:p>
    <w:p w14:paraId="016EC3E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dd, Andrea N, and Thomas A Cooper. 2002. “Finding Signals That Regulate Alternative Splicing in the Post-Genomic Era.” </w:t>
      </w:r>
      <w:r w:rsidRPr="00485635">
        <w:rPr>
          <w:rFonts w:ascii="Arial" w:hAnsi="Arial" w:cs="Arial"/>
          <w:i/>
          <w:iCs/>
          <w:noProof/>
          <w:sz w:val="24"/>
        </w:rPr>
        <w:t>Genome Biology</w:t>
      </w:r>
      <w:r w:rsidRPr="00485635">
        <w:rPr>
          <w:rFonts w:ascii="Arial" w:hAnsi="Arial" w:cs="Arial"/>
          <w:noProof/>
          <w:sz w:val="24"/>
        </w:rPr>
        <w:t xml:space="preserve"> 3 (11) (October): reviews0008. http://www.ncbi.nlm.nih.gov/pubmed/12429065.</w:t>
      </w:r>
    </w:p>
    <w:p w14:paraId="115F4AF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iho, Asta, Noora Kotaja, Attila Gyenesei, and Anu Sironen. 2013. “Transcriptome Profiling of the Murine Testis during the First Wave of Spermatogenesis.” </w:t>
      </w:r>
      <w:r w:rsidRPr="00485635">
        <w:rPr>
          <w:rFonts w:ascii="Arial" w:hAnsi="Arial" w:cs="Arial"/>
          <w:i/>
          <w:iCs/>
          <w:noProof/>
          <w:sz w:val="24"/>
        </w:rPr>
        <w:t>PloS One</w:t>
      </w:r>
      <w:r w:rsidRPr="00485635">
        <w:rPr>
          <w:rFonts w:ascii="Arial" w:hAnsi="Arial" w:cs="Arial"/>
          <w:noProof/>
          <w:sz w:val="24"/>
        </w:rPr>
        <w:t xml:space="preserve"> 8 (4) (January): e61558. doi:10.1371/journal.pone.0061558. http://www.pubmedcentral.nih.gov/articlerender.fcgi?artid=3629203&amp;tool=pmcentrez&amp;rendertype=abstract.</w:t>
      </w:r>
    </w:p>
    <w:p w14:paraId="0FCBC6D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nder, E S, L M Linton, B Birren, C Nusbaum, M C Zody, J Baldwin, K Devon, et al. 2001. “Initial Sequencing and Analysis of the Human Genome.” </w:t>
      </w:r>
      <w:r w:rsidRPr="00485635">
        <w:rPr>
          <w:rFonts w:ascii="Arial" w:hAnsi="Arial" w:cs="Arial"/>
          <w:i/>
          <w:iCs/>
          <w:noProof/>
          <w:sz w:val="24"/>
        </w:rPr>
        <w:t>Nature</w:t>
      </w:r>
      <w:r w:rsidRPr="00485635">
        <w:rPr>
          <w:rFonts w:ascii="Arial" w:hAnsi="Arial" w:cs="Arial"/>
          <w:noProof/>
          <w:sz w:val="24"/>
        </w:rPr>
        <w:t xml:space="preserve"> 409 (6822) (February 15): 860–921. doi:10.1038/35057062. http://www.ncbi.nlm.nih.gov/pubmed/11237011.</w:t>
      </w:r>
    </w:p>
    <w:p w14:paraId="1797F4A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nder, Eric S. 2011. “Initial Impact of the Sequencing of the Human Genome.” </w:t>
      </w:r>
      <w:r w:rsidRPr="00485635">
        <w:rPr>
          <w:rFonts w:ascii="Arial" w:hAnsi="Arial" w:cs="Arial"/>
          <w:i/>
          <w:iCs/>
          <w:noProof/>
          <w:sz w:val="24"/>
        </w:rPr>
        <w:t>Nature</w:t>
      </w:r>
      <w:r w:rsidRPr="00485635">
        <w:rPr>
          <w:rFonts w:ascii="Arial" w:hAnsi="Arial" w:cs="Arial"/>
          <w:noProof/>
          <w:sz w:val="24"/>
        </w:rPr>
        <w:t xml:space="preserve"> 470 (7333) (February 10): 187–97. doi:10.1038/nature09792. http://www.ncbi.nlm.nih.gov/pubmed/21307931.</w:t>
      </w:r>
    </w:p>
    <w:p w14:paraId="3B921C0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485635">
        <w:rPr>
          <w:rFonts w:ascii="Arial" w:hAnsi="Arial" w:cs="Arial"/>
          <w:i/>
          <w:iCs/>
          <w:noProof/>
          <w:sz w:val="24"/>
        </w:rPr>
        <w:t>Science (New York, N.Y.)</w:t>
      </w:r>
      <w:r w:rsidRPr="00485635">
        <w:rPr>
          <w:rFonts w:ascii="Arial" w:hAnsi="Arial" w:cs="Arial"/>
          <w:noProof/>
          <w:sz w:val="24"/>
        </w:rPr>
        <w:t xml:space="preserve"> 313 (5785) (July): 363–367. doi:10.1126/science.1130164. http://www.ncbi.nlm.nih.gov/pubmed/16778019.</w:t>
      </w:r>
    </w:p>
    <w:p w14:paraId="6F4AEB5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ee, Heng-Chi, Weifeng Gu, Masaki Shirayama, Elaine Youngman, Darryl Conte, and Craig C Mello. 2012. “C. Elegans piRNAs Mediate the Genome-Wide Surveillance of Germline Transcripts.” </w:t>
      </w:r>
      <w:r w:rsidRPr="00485635">
        <w:rPr>
          <w:rFonts w:ascii="Arial" w:hAnsi="Arial" w:cs="Arial"/>
          <w:i/>
          <w:iCs/>
          <w:noProof/>
          <w:sz w:val="24"/>
        </w:rPr>
        <w:t>Cell</w:t>
      </w:r>
      <w:r w:rsidRPr="00485635">
        <w:rPr>
          <w:rFonts w:ascii="Arial" w:hAnsi="Arial" w:cs="Arial"/>
          <w:noProof/>
          <w:sz w:val="24"/>
        </w:rPr>
        <w:t xml:space="preserve"> 150 (1) (July 6): 78–87. doi:10.1016/j.cell.2012.06.016. http://www.pubmedcentral.nih.gov/articlerender.fcgi?artid=3410639&amp;tool=pmcentrez&amp;rendertype=abstract.</w:t>
      </w:r>
    </w:p>
    <w:p w14:paraId="283324D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enasi, Tina, B. Matija Peterlin, and Peter Dovc. 2006. “Distal Regulation of Alternative Splicing by Splicing Enhancer in Equine Β-Casein Intron 1.” </w:t>
      </w:r>
      <w:r w:rsidRPr="00485635">
        <w:rPr>
          <w:rFonts w:ascii="Arial" w:hAnsi="Arial" w:cs="Arial"/>
          <w:i/>
          <w:iCs/>
          <w:noProof/>
          <w:sz w:val="24"/>
        </w:rPr>
        <w:t>RNA</w:t>
      </w:r>
      <w:r w:rsidRPr="00485635">
        <w:rPr>
          <w:rFonts w:ascii="Arial" w:hAnsi="Arial" w:cs="Arial"/>
          <w:noProof/>
          <w:sz w:val="24"/>
        </w:rPr>
        <w:t xml:space="preserve"> 12 (3) (March): 498 –507. doi:10.1261/rna.7261206. http://rnajournal.cshlp.org/content/12/3/498.abstract.</w:t>
      </w:r>
    </w:p>
    <w:p w14:paraId="4D19742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Hairi, Jinsong Qiu, and Xiang-Dong Fu. 2012. “RASL-Seq for Massively Parallel and Quantitative Analysis of Gene Expression.” </w:t>
      </w:r>
      <w:r w:rsidRPr="00485635">
        <w:rPr>
          <w:rFonts w:ascii="Arial" w:hAnsi="Arial" w:cs="Arial"/>
          <w:i/>
          <w:iCs/>
          <w:noProof/>
          <w:sz w:val="24"/>
        </w:rPr>
        <w:t>Current Protocols in Molecular Biology / Edited by Frederick M. Ausubel ... [et Al.]</w:t>
      </w:r>
      <w:r w:rsidRPr="00485635">
        <w:rPr>
          <w:rFonts w:ascii="Arial" w:hAnsi="Arial" w:cs="Arial"/>
          <w:noProof/>
          <w:sz w:val="24"/>
        </w:rPr>
        <w:t xml:space="preserve"> Chapter 4 (April) (April): Unit 4.13.1–9. doi:10.1002/0471142727.mb0413s98. http://www.ncbi.nlm.nih.gov/pubmed/22470064.</w:t>
      </w:r>
    </w:p>
    <w:p w14:paraId="648A7F9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M, I X Wang, Y Li, A Bruzel, A L Richards, J M Toung, and V G Cheung. 2011. “Widespread RNA and DNA Sequence Differences in the Human Transcriptome.” </w:t>
      </w:r>
      <w:r w:rsidRPr="00485635">
        <w:rPr>
          <w:rFonts w:ascii="Arial" w:hAnsi="Arial" w:cs="Arial"/>
          <w:i/>
          <w:iCs/>
          <w:noProof/>
          <w:sz w:val="24"/>
        </w:rPr>
        <w:t>Science</w:t>
      </w:r>
      <w:r w:rsidRPr="00485635">
        <w:rPr>
          <w:rFonts w:ascii="Arial" w:hAnsi="Arial" w:cs="Arial"/>
          <w:noProof/>
          <w:sz w:val="24"/>
        </w:rPr>
        <w:t xml:space="preserve"> 333: 53–8. doi:10.1126/science.1207018.</w:t>
      </w:r>
    </w:p>
    <w:p w14:paraId="304CD7B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485635">
        <w:rPr>
          <w:rFonts w:ascii="Arial" w:hAnsi="Arial" w:cs="Arial"/>
          <w:i/>
          <w:iCs/>
          <w:noProof/>
          <w:sz w:val="24"/>
        </w:rPr>
        <w:t>Molecular Cell</w:t>
      </w:r>
      <w:r w:rsidRPr="00485635">
        <w:rPr>
          <w:rFonts w:ascii="Arial" w:hAnsi="Arial" w:cs="Arial"/>
          <w:noProof/>
          <w:sz w:val="24"/>
        </w:rPr>
        <w:t xml:space="preserve"> 50 (1) (March): 1–15. doi:10.1016/j.molcel.2013.02.016. http://linkinghub.elsevier.com/retrieve/pii/S109727651300172X.</w:t>
      </w:r>
    </w:p>
    <w:p w14:paraId="0EFD1D0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 Xin Zhiguo, Christian K Roy, Melissa J Moore, and Phillip D Zamore. 2013. “Defining piRNA Primary Transcripts.” </w:t>
      </w:r>
      <w:r w:rsidRPr="00485635">
        <w:rPr>
          <w:rFonts w:ascii="Arial" w:hAnsi="Arial" w:cs="Arial"/>
          <w:i/>
          <w:iCs/>
          <w:noProof/>
          <w:sz w:val="24"/>
        </w:rPr>
        <w:t>Cell Cycle (Georgetown, Tex.)</w:t>
      </w:r>
      <w:r w:rsidRPr="00485635">
        <w:rPr>
          <w:rFonts w:ascii="Arial" w:hAnsi="Arial" w:cs="Arial"/>
          <w:noProof/>
          <w:sz w:val="24"/>
        </w:rPr>
        <w:t xml:space="preserve"> 12 (11) (June 1): 1657–8. doi:10.4161/cc.24989. http://www.ncbi.nlm.nih.gov/pubmed/23673320.</w:t>
      </w:r>
    </w:p>
    <w:p w14:paraId="1F4EF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485635">
        <w:rPr>
          <w:rFonts w:ascii="Arial" w:hAnsi="Arial" w:cs="Arial"/>
          <w:i/>
          <w:iCs/>
          <w:noProof/>
          <w:sz w:val="24"/>
        </w:rPr>
        <w:t>Nature</w:t>
      </w:r>
      <w:r w:rsidRPr="00485635">
        <w:rPr>
          <w:rFonts w:ascii="Arial" w:hAnsi="Arial" w:cs="Arial"/>
          <w:noProof/>
          <w:sz w:val="24"/>
        </w:rPr>
        <w:t xml:space="preserve"> 456 (7221) (November): 464–469. doi:10.1038/nature07488. http://dx.doi.org/10.1038/nature07488.</w:t>
      </w:r>
    </w:p>
    <w:p w14:paraId="3306A85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485635">
        <w:rPr>
          <w:rFonts w:ascii="Arial" w:hAnsi="Arial" w:cs="Arial"/>
          <w:i/>
          <w:iCs/>
          <w:noProof/>
          <w:sz w:val="24"/>
        </w:rPr>
        <w:t>Cell</w:t>
      </w:r>
      <w:r w:rsidRPr="00485635">
        <w:rPr>
          <w:rFonts w:ascii="Arial" w:hAnsi="Arial" w:cs="Arial"/>
          <w:noProof/>
          <w:sz w:val="24"/>
        </w:rPr>
        <w:t xml:space="preserve"> 133 (3) (May): 523–36. doi:10.1016/j.cell.2008.03.029. http://www.ncbi.nlm.nih.gov/pubmed/18423832.</w:t>
      </w:r>
    </w:p>
    <w:p w14:paraId="2175FE2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ohman, Gregory J S, Yinhua Zhang, Alexander M Zhelkovsky, Eric J Cantor, Thomas C Evans, and Thomas C Evans Jr. 2013. “Efficient DNA Ligation in DNA – RNA Hybrid Helices by Chlorella Virus DNA Ligase.” </w:t>
      </w:r>
      <w:r w:rsidRPr="00485635">
        <w:rPr>
          <w:rFonts w:ascii="Arial" w:hAnsi="Arial" w:cs="Arial"/>
          <w:i/>
          <w:iCs/>
          <w:noProof/>
          <w:sz w:val="24"/>
        </w:rPr>
        <w:t>Nucleic Acids Research</w:t>
      </w:r>
      <w:r w:rsidRPr="00485635">
        <w:rPr>
          <w:rFonts w:ascii="Arial" w:hAnsi="Arial" w:cs="Arial"/>
          <w:noProof/>
          <w:sz w:val="24"/>
        </w:rPr>
        <w:t xml:space="preserve"> 42 (36) (November 6): 1–14. doi:10.1093/nar/gkt1032. http://www.ncbi.nlm.nih.gov/pubmed/24203707.</w:t>
      </w:r>
    </w:p>
    <w:p w14:paraId="46A32BF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ong, Jennifer C, and Javier F Caceres. 2009. “The SR Protein Family of Splicing Factors: Master Regulators of Gene Expression.” </w:t>
      </w:r>
      <w:r w:rsidRPr="00485635">
        <w:rPr>
          <w:rFonts w:ascii="Arial" w:hAnsi="Arial" w:cs="Arial"/>
          <w:i/>
          <w:iCs/>
          <w:noProof/>
          <w:sz w:val="24"/>
        </w:rPr>
        <w:t>The Biochemical Journal</w:t>
      </w:r>
      <w:r w:rsidRPr="00485635">
        <w:rPr>
          <w:rFonts w:ascii="Arial" w:hAnsi="Arial" w:cs="Arial"/>
          <w:noProof/>
          <w:sz w:val="24"/>
        </w:rPr>
        <w:t xml:space="preserve"> 417 (1): 15–27. http://www.ncbi.nlm.nih.gov/pubmed/19061484.</w:t>
      </w:r>
    </w:p>
    <w:p w14:paraId="7CDAF68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Lynch, Kristen W. 2004. “Consequences of Regulated Pre-mRNA Splicing in the Immune System.” </w:t>
      </w:r>
      <w:r w:rsidRPr="00485635">
        <w:rPr>
          <w:rFonts w:ascii="Arial" w:hAnsi="Arial" w:cs="Arial"/>
          <w:i/>
          <w:iCs/>
          <w:noProof/>
          <w:sz w:val="24"/>
        </w:rPr>
        <w:t>Nat Rev Immunol</w:t>
      </w:r>
      <w:r w:rsidRPr="00485635">
        <w:rPr>
          <w:rFonts w:ascii="Arial" w:hAnsi="Arial" w:cs="Arial"/>
          <w:noProof/>
          <w:sz w:val="24"/>
        </w:rPr>
        <w:t xml:space="preserve"> 4 (12) (December): 931–940. doi:10.1038/nri1497. http://dx.doi.org/10.1038/nri1497.</w:t>
      </w:r>
    </w:p>
    <w:p w14:paraId="77316C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485635">
        <w:rPr>
          <w:rFonts w:ascii="Arial" w:hAnsi="Arial" w:cs="Arial"/>
          <w:i/>
          <w:iCs/>
          <w:noProof/>
          <w:sz w:val="24"/>
        </w:rPr>
        <w:t>Genome Research</w:t>
      </w:r>
      <w:r w:rsidRPr="00485635">
        <w:rPr>
          <w:rFonts w:ascii="Arial" w:hAnsi="Arial" w:cs="Arial"/>
          <w:noProof/>
          <w:sz w:val="24"/>
        </w:rPr>
        <w:t xml:space="preserve"> 18 (9) (September): 1509–17. doi:10.1101/gr.079558.108. http://www.ncbi.nlm.nih.gov/pubmed/18550803.</w:t>
      </w:r>
    </w:p>
    <w:p w14:paraId="3E0F8B8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rtinez-Contreras, Rebeca, Philippe Cloutier, Lulzim Shkreta, Jean-François Fisette, Timothée Revil, and Benoit Chabot. 2007. “hnRNP Proteins and Splicing Control.” </w:t>
      </w:r>
      <w:r w:rsidRPr="00485635">
        <w:rPr>
          <w:rFonts w:ascii="Arial" w:hAnsi="Arial" w:cs="Arial"/>
          <w:i/>
          <w:iCs/>
          <w:noProof/>
          <w:sz w:val="24"/>
        </w:rPr>
        <w:t>Advances in Experimental Medicine and Biology</w:t>
      </w:r>
      <w:r w:rsidRPr="00485635">
        <w:rPr>
          <w:rFonts w:ascii="Arial" w:hAnsi="Arial" w:cs="Arial"/>
          <w:noProof/>
          <w:sz w:val="24"/>
        </w:rPr>
        <w:t xml:space="preserve"> 623: 123–147.</w:t>
      </w:r>
    </w:p>
    <w:p w14:paraId="7567C4A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axam, A M, and W Gilbert. 1977. “A New Method for Sequencing DNA.” </w:t>
      </w:r>
      <w:r w:rsidRPr="00485635">
        <w:rPr>
          <w:rFonts w:ascii="Arial" w:hAnsi="Arial" w:cs="Arial"/>
          <w:i/>
          <w:iCs/>
          <w:noProof/>
          <w:sz w:val="24"/>
        </w:rPr>
        <w:t>Proceedings of the National Academy of Sciences</w:t>
      </w:r>
      <w:r w:rsidRPr="00485635">
        <w:rPr>
          <w:rFonts w:ascii="Arial" w:hAnsi="Arial" w:cs="Arial"/>
          <w:noProof/>
          <w:sz w:val="24"/>
        </w:rPr>
        <w:t xml:space="preserve"> 24 (2) (January): 99–103. http://www.ncbi.nlm.nih.gov/pubmed/1422074.</w:t>
      </w:r>
    </w:p>
    <w:p w14:paraId="28EF3C7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erkin, Jason, Caitlin Russell, Ping Chen, and Christopher B. Burge. 2012. “Evolutionary Dynamics of Gene and Isoform Regulation in Mammalian Tissues.” </w:t>
      </w:r>
      <w:r w:rsidRPr="00485635">
        <w:rPr>
          <w:rFonts w:ascii="Arial" w:hAnsi="Arial" w:cs="Arial"/>
          <w:i/>
          <w:iCs/>
          <w:noProof/>
          <w:sz w:val="24"/>
        </w:rPr>
        <w:t>Science</w:t>
      </w:r>
      <w:r w:rsidRPr="00485635">
        <w:rPr>
          <w:rFonts w:ascii="Arial" w:hAnsi="Arial" w:cs="Arial"/>
          <w:noProof/>
          <w:sz w:val="24"/>
        </w:rPr>
        <w:t xml:space="preserve"> 338 (6114) (December 20): 1593–1599. doi:10.1126/science.1228186. http://www.sciencemag.org/cgi/doi/10.1126/science.1228186.</w:t>
      </w:r>
    </w:p>
    <w:p w14:paraId="7CF065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drek, Barmak, and Christopher Lee. 2002. “A Genomic View of Alternative Splicing.” </w:t>
      </w:r>
      <w:r w:rsidRPr="00485635">
        <w:rPr>
          <w:rFonts w:ascii="Arial" w:hAnsi="Arial" w:cs="Arial"/>
          <w:i/>
          <w:iCs/>
          <w:noProof/>
          <w:sz w:val="24"/>
        </w:rPr>
        <w:t>Nature Genetics</w:t>
      </w:r>
      <w:r w:rsidRPr="00485635">
        <w:rPr>
          <w:rFonts w:ascii="Arial" w:hAnsi="Arial" w:cs="Arial"/>
          <w:noProof/>
          <w:sz w:val="24"/>
        </w:rPr>
        <w:t xml:space="preserve"> 30 (1) (January): 13–9. doi:10.1038/ng0102-13. http://www.ncbi.nlm.nih.gov/pubmed/11753382.</w:t>
      </w:r>
    </w:p>
    <w:p w14:paraId="2D7C1E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drich, Paul, and I. R. Lehman. 1973. “Deoxyribonucleic Acid Ligase. A Steady State Kinetic Analysis of the Reaction Catalyzed by the Enzyme from Escherichia Coli.” </w:t>
      </w:r>
      <w:r w:rsidRPr="00485635">
        <w:rPr>
          <w:rFonts w:ascii="Arial" w:hAnsi="Arial" w:cs="Arial"/>
          <w:i/>
          <w:iCs/>
          <w:noProof/>
          <w:sz w:val="24"/>
        </w:rPr>
        <w:t>Journal of Biological Chemistry</w:t>
      </w:r>
      <w:r w:rsidRPr="00485635">
        <w:rPr>
          <w:rFonts w:ascii="Arial" w:hAnsi="Arial" w:cs="Arial"/>
          <w:noProof/>
          <w:sz w:val="24"/>
        </w:rPr>
        <w:t xml:space="preserve"> 248 (21) (November): 7502–7511. http://www.jbc.org/content/248/21/7502.</w:t>
      </w:r>
    </w:p>
    <w:p w14:paraId="0D9DF991"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ortazavi, Ali, Brian A Williams, Kenneth McCue, Lorian Schaeffer, and Barbara Wold. 2008. “Mapping and Quantifying Mammalian Transcriptomes by RNA-Seq.” </w:t>
      </w:r>
      <w:r w:rsidRPr="00485635">
        <w:rPr>
          <w:rFonts w:ascii="Arial" w:hAnsi="Arial" w:cs="Arial"/>
          <w:i/>
          <w:iCs/>
          <w:noProof/>
          <w:sz w:val="24"/>
        </w:rPr>
        <w:t>Nat Meth</w:t>
      </w:r>
      <w:r w:rsidRPr="00485635">
        <w:rPr>
          <w:rFonts w:ascii="Arial" w:hAnsi="Arial" w:cs="Arial"/>
          <w:noProof/>
          <w:sz w:val="24"/>
        </w:rPr>
        <w:t xml:space="preserve"> 5 (7) (July): 621–628. doi:10.1038/NMETH.1226. http://www.ncbi.nlm.nih.gov/pubmed/18516045.</w:t>
      </w:r>
    </w:p>
    <w:p w14:paraId="007BEE0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Mutz, Kai-Oliver, Alexandra Heilkenbrinker, Maren Lönne, Johanna-Gabriela Walter, and Frank Stahl. 2013. “Transcriptome Analysis Using next-Generation Sequencing.” </w:t>
      </w:r>
      <w:r w:rsidRPr="00485635">
        <w:rPr>
          <w:rFonts w:ascii="Arial" w:hAnsi="Arial" w:cs="Arial"/>
          <w:i/>
          <w:iCs/>
          <w:noProof/>
          <w:sz w:val="24"/>
        </w:rPr>
        <w:t>Current Opinion in Biotechnology</w:t>
      </w:r>
      <w:r w:rsidRPr="00485635">
        <w:rPr>
          <w:rFonts w:ascii="Arial" w:hAnsi="Arial" w:cs="Arial"/>
          <w:noProof/>
          <w:sz w:val="24"/>
        </w:rPr>
        <w:t xml:space="preserve"> 24 (1) (February): 22–30. doi:10.1016/j.copbio.2012.09.004. http://www.ncbi.nlm.nih.gov/pubmed/23020966.</w:t>
      </w:r>
    </w:p>
    <w:p w14:paraId="2D66EE1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485635">
        <w:rPr>
          <w:rFonts w:ascii="Arial" w:hAnsi="Arial" w:cs="Arial"/>
          <w:i/>
          <w:iCs/>
          <w:noProof/>
          <w:sz w:val="24"/>
        </w:rPr>
        <w:t>Science (New York, N.Y.)</w:t>
      </w:r>
      <w:r w:rsidRPr="00485635">
        <w:rPr>
          <w:rFonts w:ascii="Arial" w:hAnsi="Arial" w:cs="Arial"/>
          <w:noProof/>
          <w:sz w:val="24"/>
        </w:rPr>
        <w:t xml:space="preserve"> 320 (5881) (June): 1344–9. doi:10.1126/science.1158441. http://www.ncbi.nlm.nih.gov/pubmed/18451266.</w:t>
      </w:r>
    </w:p>
    <w:p w14:paraId="60C8ABA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kano, Michihiko, Jun Komatsu, Shun-ichi Matsuura, Kazunori Takashima, Shinji Katsura, and Akira Mizuno. 2003. “Single-Molecule PCR Using Water-in-Oil Emulsion.” </w:t>
      </w:r>
      <w:r w:rsidRPr="00485635">
        <w:rPr>
          <w:rFonts w:ascii="Arial" w:hAnsi="Arial" w:cs="Arial"/>
          <w:i/>
          <w:iCs/>
          <w:noProof/>
          <w:sz w:val="24"/>
        </w:rPr>
        <w:t>Journal of Biotechnology</w:t>
      </w:r>
      <w:r w:rsidRPr="00485635">
        <w:rPr>
          <w:rFonts w:ascii="Arial" w:hAnsi="Arial" w:cs="Arial"/>
          <w:noProof/>
          <w:sz w:val="24"/>
        </w:rPr>
        <w:t xml:space="preserve"> 102 (2) (April 24): 117–124. doi:http://dx.doi.org/10.1016/S0168-1656(03)00023-3. http://www.sciencedirect.com/science/article/pii/S0168165603000233.</w:t>
      </w:r>
    </w:p>
    <w:p w14:paraId="0D6D9C4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C Kiong Ho, Christopher D Lima, and Stewart Shuman. 2004. “RNA Substrate Specificity and Structure-Guided Mutational Analysis of Bacteriophage T4 RNA Ligase 2.” </w:t>
      </w:r>
      <w:r w:rsidRPr="00485635">
        <w:rPr>
          <w:rFonts w:ascii="Arial" w:hAnsi="Arial" w:cs="Arial"/>
          <w:i/>
          <w:iCs/>
          <w:noProof/>
          <w:sz w:val="24"/>
        </w:rPr>
        <w:t>The Journal of Biological Chemistry</w:t>
      </w:r>
      <w:r w:rsidRPr="00485635">
        <w:rPr>
          <w:rFonts w:ascii="Arial" w:hAnsi="Arial" w:cs="Arial"/>
          <w:noProof/>
          <w:sz w:val="24"/>
        </w:rPr>
        <w:t xml:space="preserve"> 279 (30) (July 23): 31337–47. doi:10.1074/jbc.M402394200. http://www.ncbi.nlm.nih.gov/pubmed/15084599.</w:t>
      </w:r>
    </w:p>
    <w:p w14:paraId="4110AB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and Stewart Shuman. 2004. “How an RNA Ligase Discriminates RNA versus DNA Damage.” </w:t>
      </w:r>
      <w:r w:rsidRPr="00485635">
        <w:rPr>
          <w:rFonts w:ascii="Arial" w:hAnsi="Arial" w:cs="Arial"/>
          <w:i/>
          <w:iCs/>
          <w:noProof/>
          <w:sz w:val="24"/>
        </w:rPr>
        <w:t>Molecular Cell</w:t>
      </w:r>
      <w:r w:rsidRPr="00485635">
        <w:rPr>
          <w:rFonts w:ascii="Arial" w:hAnsi="Arial" w:cs="Arial"/>
          <w:noProof/>
          <w:sz w:val="24"/>
        </w:rPr>
        <w:t xml:space="preserve"> 16 (October): 211–221. doi:10.1016/j.molcel.2004.09.022. http://www.cell.com/molecular-cell/abstract/S1097-2765(04)00577-5.</w:t>
      </w:r>
    </w:p>
    <w:p w14:paraId="3785B7B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andakumar, Jayakrishnan, Stewart Shuman, and Christopher D Lima. 2006. “RNA Ligase Structures Reveal the Basis for RNA Specificity and Conformational Changes That Drive Ligation Forward.” </w:t>
      </w:r>
      <w:r w:rsidRPr="00485635">
        <w:rPr>
          <w:rFonts w:ascii="Arial" w:hAnsi="Arial" w:cs="Arial"/>
          <w:i/>
          <w:iCs/>
          <w:noProof/>
          <w:sz w:val="24"/>
        </w:rPr>
        <w:t>Cell</w:t>
      </w:r>
      <w:r w:rsidRPr="00485635">
        <w:rPr>
          <w:rFonts w:ascii="Arial" w:hAnsi="Arial" w:cs="Arial"/>
          <w:noProof/>
          <w:sz w:val="24"/>
        </w:rPr>
        <w:t xml:space="preserve"> 127 (1) (October): 71–84. doi:10.1016/j.cell.2006.08.038. http://www.ncbi.nlm.nih.gov/pubmed/17018278.</w:t>
      </w:r>
    </w:p>
    <w:p w14:paraId="1FE5098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en, Timothy W., and Brenton R. Graveley. 2010. “Expansion of the Eukaryotic Proteome by Alternative Splicing.” </w:t>
      </w:r>
      <w:r w:rsidRPr="00485635">
        <w:rPr>
          <w:rFonts w:ascii="Arial" w:hAnsi="Arial" w:cs="Arial"/>
          <w:i/>
          <w:iCs/>
          <w:noProof/>
          <w:sz w:val="24"/>
        </w:rPr>
        <w:t>Nature</w:t>
      </w:r>
      <w:r w:rsidRPr="00485635">
        <w:rPr>
          <w:rFonts w:ascii="Arial" w:hAnsi="Arial" w:cs="Arial"/>
          <w:noProof/>
          <w:sz w:val="24"/>
        </w:rPr>
        <w:t xml:space="preserve"> 463 (7280) (January): 457–463. doi:10.1038/nature08909. http://www.nature.com/nature/journal/v463/n7280/full/nature08909.html.</w:t>
      </w:r>
    </w:p>
    <w:p w14:paraId="30AB15B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son, Mats, Dan-Oscar Antson, Gisela Barbany, and Ulf Landegren. 2001. “RNA-Templated DNA Ligation for  Transcript Analysis.” </w:t>
      </w:r>
      <w:r w:rsidRPr="00485635">
        <w:rPr>
          <w:rFonts w:ascii="Arial" w:hAnsi="Arial" w:cs="Arial"/>
          <w:i/>
          <w:iCs/>
          <w:noProof/>
          <w:sz w:val="24"/>
        </w:rPr>
        <w:t>Nucleic Acids Research</w:t>
      </w:r>
      <w:r w:rsidRPr="00485635">
        <w:rPr>
          <w:rFonts w:ascii="Arial" w:hAnsi="Arial" w:cs="Arial"/>
          <w:noProof/>
          <w:sz w:val="24"/>
        </w:rPr>
        <w:t xml:space="preserve"> 29 (2) (January): 578–581. http://www.ncbi.nlm.nih.gov/pmc/articles/PMC29667/pdf/GKE133.pdf.</w:t>
      </w:r>
    </w:p>
    <w:p w14:paraId="2E6C3A7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Nilsson, Mats, G Barbany, D O Antson, K Gertow, and U Landegren. 2000. “Enhanced Detection and Distinction of RNA by Enzymatic Probe Ligation.” </w:t>
      </w:r>
      <w:r w:rsidRPr="00485635">
        <w:rPr>
          <w:rFonts w:ascii="Arial" w:hAnsi="Arial" w:cs="Arial"/>
          <w:i/>
          <w:iCs/>
          <w:noProof/>
          <w:sz w:val="24"/>
        </w:rPr>
        <w:t>Nature Biotechnology</w:t>
      </w:r>
      <w:r w:rsidRPr="00485635">
        <w:rPr>
          <w:rFonts w:ascii="Arial" w:hAnsi="Arial" w:cs="Arial"/>
          <w:noProof/>
          <w:sz w:val="24"/>
        </w:rPr>
        <w:t xml:space="preserve"> 18 (7) (July): 791–3. doi:10.1038/77367. http://www.ncbi.nlm.nih.gov/pubmed/10888852.</w:t>
      </w:r>
    </w:p>
    <w:p w14:paraId="090B90D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Oakberg, EF, and F Oakberq. 1956. “A Description of Spermiogenesis in the Mouse and Its Use in Analysis of the Cycle of the Seminiferous Epithelium and Germ Cell Renewal.” </w:t>
      </w:r>
      <w:r w:rsidRPr="00485635">
        <w:rPr>
          <w:rFonts w:ascii="Arial" w:hAnsi="Arial" w:cs="Arial"/>
          <w:i/>
          <w:iCs/>
          <w:noProof/>
          <w:sz w:val="24"/>
        </w:rPr>
        <w:t>The American Journal of Anatomy</w:t>
      </w:r>
      <w:r w:rsidRPr="00485635">
        <w:rPr>
          <w:rFonts w:ascii="Arial" w:hAnsi="Arial" w:cs="Arial"/>
          <w:noProof/>
          <w:sz w:val="24"/>
        </w:rPr>
        <w:t xml:space="preserve"> 99 (3): 391–419.</w:t>
      </w:r>
    </w:p>
    <w:p w14:paraId="1BBF74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Olivera, BM, and IR Lehman. 1967. “Linkage of Polynucleotides through Phosphodiester Bonds by an Enzyme from Escherichia Coli.” </w:t>
      </w:r>
      <w:r w:rsidRPr="00485635">
        <w:rPr>
          <w:rFonts w:ascii="Arial" w:hAnsi="Arial" w:cs="Arial"/>
          <w:i/>
          <w:iCs/>
          <w:noProof/>
          <w:sz w:val="24"/>
        </w:rPr>
        <w:t>Proceedings of the National Academy of …</w:t>
      </w:r>
      <w:r w:rsidRPr="00485635">
        <w:rPr>
          <w:rFonts w:ascii="Arial" w:hAnsi="Arial" w:cs="Arial"/>
          <w:noProof/>
          <w:sz w:val="24"/>
        </w:rPr>
        <w:t>: 1426–1433. http://www.ncbi.nlm.nih.gov/pmc/articles/pmc224490/.</w:t>
      </w:r>
    </w:p>
    <w:p w14:paraId="1AE50C6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485635">
        <w:rPr>
          <w:rFonts w:ascii="Arial" w:hAnsi="Arial" w:cs="Arial"/>
          <w:i/>
          <w:iCs/>
          <w:noProof/>
          <w:sz w:val="24"/>
        </w:rPr>
        <w:t>Genes &amp; Development</w:t>
      </w:r>
      <w:r w:rsidRPr="00485635">
        <w:rPr>
          <w:rFonts w:ascii="Arial" w:hAnsi="Arial" w:cs="Arial"/>
          <w:noProof/>
          <w:sz w:val="24"/>
        </w:rPr>
        <w:t xml:space="preserve"> 20 (2): 153–158. http://genesdev.cshlp.org/content/20/2/153.abstract.</w:t>
      </w:r>
    </w:p>
    <w:p w14:paraId="601A4E5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k, Jung Woo, and Brenton R Graveley. 2007. “Complex Alternative Splicing.” </w:t>
      </w:r>
      <w:r w:rsidRPr="00485635">
        <w:rPr>
          <w:rFonts w:ascii="Arial" w:hAnsi="Arial" w:cs="Arial"/>
          <w:i/>
          <w:iCs/>
          <w:noProof/>
          <w:sz w:val="24"/>
        </w:rPr>
        <w:t>Advances in Experimental Medicine and Biology</w:t>
      </w:r>
      <w:r w:rsidRPr="00485635">
        <w:rPr>
          <w:rFonts w:ascii="Arial" w:hAnsi="Arial" w:cs="Arial"/>
          <w:noProof/>
          <w:sz w:val="24"/>
        </w:rPr>
        <w:t xml:space="preserve"> 623: 50–63. http://www.ncbi.nlm.nih.gov/pubmed/18380340.</w:t>
      </w:r>
    </w:p>
    <w:p w14:paraId="6C3D62C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485635">
        <w:rPr>
          <w:rFonts w:ascii="Arial" w:hAnsi="Arial" w:cs="Arial"/>
          <w:i/>
          <w:iCs/>
          <w:noProof/>
          <w:sz w:val="24"/>
        </w:rPr>
        <w:t>Molecular and Cellular Biology</w:t>
      </w:r>
      <w:r w:rsidRPr="00485635">
        <w:rPr>
          <w:rFonts w:ascii="Arial" w:hAnsi="Arial" w:cs="Arial"/>
          <w:noProof/>
          <w:sz w:val="24"/>
        </w:rPr>
        <w:t xml:space="preserve"> 32 (11) (June): 2044–2053. doi:10.1128/MCB.05716-11. http://mcb.asm.org/content/32/11/2044.</w:t>
      </w:r>
    </w:p>
    <w:p w14:paraId="0A029AE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arra, Marilyn K, Jeff S Tan, Narla Mohandas, and John G Conboy. 2008. “Intrasplicing Coordinates Alternative First Exons with Alternative Splicing in the Protein 4.1R Gene.” </w:t>
      </w:r>
      <w:r w:rsidRPr="00485635">
        <w:rPr>
          <w:rFonts w:ascii="Arial" w:hAnsi="Arial" w:cs="Arial"/>
          <w:i/>
          <w:iCs/>
          <w:noProof/>
          <w:sz w:val="24"/>
        </w:rPr>
        <w:t>EMBO J</w:t>
      </w:r>
      <w:r w:rsidRPr="00485635">
        <w:rPr>
          <w:rFonts w:ascii="Arial" w:hAnsi="Arial" w:cs="Arial"/>
          <w:noProof/>
          <w:sz w:val="24"/>
        </w:rPr>
        <w:t xml:space="preserve"> 27 (1) (January): 122–131. doi:10.1038/sj.emboj.7601957. http://dx.doi.org/10.1038/sj.emboj.7601957.</w:t>
      </w:r>
    </w:p>
    <w:p w14:paraId="20FE1F8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485635">
        <w:rPr>
          <w:rFonts w:ascii="Arial" w:hAnsi="Arial" w:cs="Arial"/>
          <w:i/>
          <w:iCs/>
          <w:noProof/>
          <w:sz w:val="24"/>
        </w:rPr>
        <w:t>BMC Genomics</w:t>
      </w:r>
      <w:r w:rsidRPr="00485635">
        <w:rPr>
          <w:rFonts w:ascii="Arial" w:hAnsi="Arial" w:cs="Arial"/>
          <w:noProof/>
          <w:sz w:val="24"/>
        </w:rPr>
        <w:t xml:space="preserve"> 9 (1): 191. doi:10.1186/1471-2164-9-191. http://www.biomedcentral.com/1471-2164/9/191.</w:t>
      </w:r>
    </w:p>
    <w:p w14:paraId="500C8F6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onta, Helmut, Larry Sherman, and Peter a Herrlich. 2003. “CD44: From Adhesion Molecules to Signalling Regulators.” </w:t>
      </w:r>
      <w:r w:rsidRPr="00485635">
        <w:rPr>
          <w:rFonts w:ascii="Arial" w:hAnsi="Arial" w:cs="Arial"/>
          <w:i/>
          <w:iCs/>
          <w:noProof/>
          <w:sz w:val="24"/>
        </w:rPr>
        <w:t>Nature Reviews. Molecular Cell Biology</w:t>
      </w:r>
      <w:r w:rsidRPr="00485635">
        <w:rPr>
          <w:rFonts w:ascii="Arial" w:hAnsi="Arial" w:cs="Arial"/>
          <w:noProof/>
          <w:sz w:val="24"/>
        </w:rPr>
        <w:t xml:space="preserve"> 4 (1) (January): 33–45. doi:10.1038/nrm1004. http://www.ncbi.nlm.nih.gov/pubmed/12511867.</w:t>
      </w:r>
    </w:p>
    <w:p w14:paraId="0CE64AF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Purandare, Swapna R., Brigitte Tenhumberg, and Jennifer a. Brisson. 2014. “Comparison of the Wing Polyphenic Response of Pea Aphids ( Acyrthosiphon Pisum ) to Crowding and Predator Cues.” </w:t>
      </w:r>
      <w:r w:rsidRPr="00485635">
        <w:rPr>
          <w:rFonts w:ascii="Arial" w:hAnsi="Arial" w:cs="Arial"/>
          <w:i/>
          <w:iCs/>
          <w:noProof/>
          <w:sz w:val="24"/>
        </w:rPr>
        <w:t>Ecological Entomology</w:t>
      </w:r>
      <w:r w:rsidRPr="00485635">
        <w:rPr>
          <w:rFonts w:ascii="Arial" w:hAnsi="Arial" w:cs="Arial"/>
          <w:noProof/>
          <w:sz w:val="24"/>
        </w:rPr>
        <w:t xml:space="preserve"> 39 (2) (April 18): 263–266. doi:10.1111/een.12080. http://doi.wiley.com/10.1111/een.12080.</w:t>
      </w:r>
    </w:p>
    <w:p w14:paraId="79D5E84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485635">
        <w:rPr>
          <w:rFonts w:ascii="Arial" w:hAnsi="Arial" w:cs="Arial"/>
          <w:i/>
          <w:iCs/>
          <w:noProof/>
          <w:sz w:val="24"/>
        </w:rPr>
        <w:t>Nature</w:t>
      </w:r>
      <w:r w:rsidRPr="00485635">
        <w:rPr>
          <w:rFonts w:ascii="Arial" w:hAnsi="Arial" w:cs="Arial"/>
          <w:noProof/>
          <w:sz w:val="24"/>
        </w:rPr>
        <w:t xml:space="preserve"> advance on (November). doi:10.1038/nature10672. http://dx.doi.org/10.1038/nature10672.</w:t>
      </w:r>
    </w:p>
    <w:p w14:paraId="1E3DA94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ichardson, CC. 1965. “Phosphorylation of Nucleic Acid by and Enzyme from T4 Bacteriophate-Infected Escherichia Coli.” </w:t>
      </w:r>
      <w:r w:rsidRPr="00485635">
        <w:rPr>
          <w:rFonts w:ascii="Arial" w:hAnsi="Arial" w:cs="Arial"/>
          <w:i/>
          <w:iCs/>
          <w:noProof/>
          <w:sz w:val="24"/>
        </w:rPr>
        <w:t>Proceedings of the National Academy of …</w:t>
      </w:r>
      <w:r w:rsidRPr="00485635">
        <w:rPr>
          <w:rFonts w:ascii="Arial" w:hAnsi="Arial" w:cs="Arial"/>
          <w:noProof/>
          <w:sz w:val="24"/>
        </w:rPr>
        <w:t xml:space="preserve"> 1372 (1961): 158–165. http://www.ncbi.nlm.nih.gov/pmc/articles/PMC285814/.</w:t>
      </w:r>
    </w:p>
    <w:p w14:paraId="3E9360B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Riley, Kasandra J, and Joan A Steitz. 2013. “Minireview The ‘“ Observer Effect ”’ in Genome-Wide Surveys of Protein-RNA Interactions Minireview”: 2011–2014.</w:t>
      </w:r>
    </w:p>
    <w:p w14:paraId="36F1D2C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ach, JC Jared C, Cecilie Boysen, K Wang, Leroy Hood, and I K A I Wang. 1995. “Pairwise End Sequencing: A Unified Approach to Genomic Mapping and Sequencing.” </w:t>
      </w:r>
      <w:r w:rsidRPr="00485635">
        <w:rPr>
          <w:rFonts w:ascii="Arial" w:hAnsi="Arial" w:cs="Arial"/>
          <w:i/>
          <w:iCs/>
          <w:noProof/>
          <w:sz w:val="24"/>
        </w:rPr>
        <w:t>Genomics</w:t>
      </w:r>
      <w:r w:rsidRPr="00485635">
        <w:rPr>
          <w:rFonts w:ascii="Arial" w:hAnsi="Arial" w:cs="Arial"/>
          <w:noProof/>
          <w:sz w:val="24"/>
        </w:rPr>
        <w:t xml:space="preserve"> 353: 345–353. http://www.sciencedirect.com/science/article/pii/088875439580219C.</w:t>
      </w:r>
    </w:p>
    <w:p w14:paraId="762FD9A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485635">
        <w:rPr>
          <w:rFonts w:ascii="Arial" w:hAnsi="Arial" w:cs="Arial"/>
          <w:i/>
          <w:iCs/>
          <w:noProof/>
          <w:sz w:val="24"/>
        </w:rPr>
        <w:t>Current Biology</w:t>
      </w:r>
      <w:r w:rsidRPr="00485635">
        <w:rPr>
          <w:rFonts w:ascii="Arial" w:hAnsi="Arial" w:cs="Arial"/>
          <w:noProof/>
          <w:sz w:val="24"/>
        </w:rPr>
        <w:t xml:space="preserve"> 19 (24) (December): 2066–2076. doi:10.1016/j.cub.2009.11.064. http://www.sciencedirect.com/science/article/pii/S0960982209021186.</w:t>
      </w:r>
    </w:p>
    <w:p w14:paraId="24BDF92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Ronaghi, M, M Uhlén, and P Nyrén. 1998. “A Sequencing Method Based on Real-Time Pyrophosphate.” </w:t>
      </w:r>
      <w:r w:rsidRPr="00485635">
        <w:rPr>
          <w:rFonts w:ascii="Arial" w:hAnsi="Arial" w:cs="Arial"/>
          <w:i/>
          <w:iCs/>
          <w:noProof/>
          <w:sz w:val="24"/>
        </w:rPr>
        <w:t>Science</w:t>
      </w:r>
      <w:r w:rsidRPr="00485635">
        <w:rPr>
          <w:rFonts w:ascii="Arial" w:hAnsi="Arial" w:cs="Arial"/>
          <w:noProof/>
          <w:sz w:val="24"/>
        </w:rPr>
        <w:t xml:space="preserve"> 281: 363, 365.</w:t>
      </w:r>
    </w:p>
    <w:p w14:paraId="270CB91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485635">
        <w:rPr>
          <w:rFonts w:ascii="Arial" w:hAnsi="Arial" w:cs="Arial"/>
          <w:i/>
          <w:iCs/>
          <w:noProof/>
          <w:sz w:val="24"/>
        </w:rPr>
        <w:t>Nature Methods</w:t>
      </w:r>
      <w:r w:rsidRPr="00485635">
        <w:rPr>
          <w:rFonts w:ascii="Arial" w:hAnsi="Arial" w:cs="Arial"/>
          <w:noProof/>
          <w:sz w:val="24"/>
        </w:rPr>
        <w:t xml:space="preserve"> 5 (7) (July): 597–600. doi:10.1038/nmeth.1224. http://www.ncbi.nlm.nih.gov/pubmed/18552854.</w:t>
      </w:r>
    </w:p>
    <w:p w14:paraId="2E268D3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and A R Coulson. 1975. “A Rapid Method for Determining Sequences in DNA by Primed Synthesis with DNA Polymerase.” </w:t>
      </w:r>
      <w:r w:rsidRPr="00485635">
        <w:rPr>
          <w:rFonts w:ascii="Arial" w:hAnsi="Arial" w:cs="Arial"/>
          <w:i/>
          <w:iCs/>
          <w:noProof/>
          <w:sz w:val="24"/>
        </w:rPr>
        <w:t>Journal of Molecular Biology</w:t>
      </w:r>
      <w:r w:rsidRPr="00485635">
        <w:rPr>
          <w:rFonts w:ascii="Arial" w:hAnsi="Arial" w:cs="Arial"/>
          <w:noProof/>
          <w:sz w:val="24"/>
        </w:rPr>
        <w:t xml:space="preserve"> 94 (3) (May 25): 441–8. http://www.ncbi.nlm.nih.gov/pubmed/1100841.</w:t>
      </w:r>
    </w:p>
    <w:p w14:paraId="18043E3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A R Coulson, T Friedmann, G M Air, B G Barrell, N L Brown, J C Fiddes, C A Hutchison, P M Slocombe, and M Smith. 1978. “The Nucleotide Sequence of Bacteriophage phiX174.” </w:t>
      </w:r>
      <w:r w:rsidRPr="00485635">
        <w:rPr>
          <w:rFonts w:ascii="Arial" w:hAnsi="Arial" w:cs="Arial"/>
          <w:i/>
          <w:iCs/>
          <w:noProof/>
          <w:sz w:val="24"/>
        </w:rPr>
        <w:t>Journal of Molecular Biology</w:t>
      </w:r>
      <w:r w:rsidRPr="00485635">
        <w:rPr>
          <w:rFonts w:ascii="Arial" w:hAnsi="Arial" w:cs="Arial"/>
          <w:noProof/>
          <w:sz w:val="24"/>
        </w:rPr>
        <w:t xml:space="preserve"> 125: 225–246.</w:t>
      </w:r>
    </w:p>
    <w:p w14:paraId="75D47A0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anger, F, S Nicklen, and A R Coulson. 1977. “DNA Sequencing with Chain-Terminating Inhibitors.”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74: 5463–5467.</w:t>
      </w:r>
    </w:p>
    <w:p w14:paraId="735A76D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chena, M, D Shalon, R W Davis, and P O Brown. 1995. “Quantitative Monitoring of Gene Expression Patterns with a Complementary DNA Microarray.” </w:t>
      </w:r>
      <w:r w:rsidRPr="00485635">
        <w:rPr>
          <w:rFonts w:ascii="Arial" w:hAnsi="Arial" w:cs="Arial"/>
          <w:i/>
          <w:iCs/>
          <w:noProof/>
          <w:sz w:val="24"/>
        </w:rPr>
        <w:t>Science (New York, N.Y.)</w:t>
      </w:r>
      <w:r w:rsidRPr="00485635">
        <w:rPr>
          <w:rFonts w:ascii="Arial" w:hAnsi="Arial" w:cs="Arial"/>
          <w:noProof/>
          <w:sz w:val="24"/>
        </w:rPr>
        <w:t xml:space="preserve"> 270 (5235) (October 20): 467–70. http://www.ncbi.nlm.nih.gov/pubmed/7569999.</w:t>
      </w:r>
    </w:p>
    <w:p w14:paraId="708F2D7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chwarzbauer, J E, J W Tamkun, I R Lemischka, and R O Hynes. 1983. “Three Different Fibronectin mRNAs Arise by Alternative Splicing within the Coding Region.” </w:t>
      </w:r>
      <w:r w:rsidRPr="00485635">
        <w:rPr>
          <w:rFonts w:ascii="Arial" w:hAnsi="Arial" w:cs="Arial"/>
          <w:i/>
          <w:iCs/>
          <w:noProof/>
          <w:sz w:val="24"/>
        </w:rPr>
        <w:t>Cell</w:t>
      </w:r>
      <w:r w:rsidRPr="00485635">
        <w:rPr>
          <w:rFonts w:ascii="Arial" w:hAnsi="Arial" w:cs="Arial"/>
          <w:noProof/>
          <w:sz w:val="24"/>
        </w:rPr>
        <w:t xml:space="preserve"> 35 (2 Pt 1) (December): 421–31. http://www.ncbi.nlm.nih.gov/pubmed/6317187.</w:t>
      </w:r>
    </w:p>
    <w:p w14:paraId="3FD1049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485635">
        <w:rPr>
          <w:rFonts w:ascii="Arial" w:hAnsi="Arial" w:cs="Arial"/>
          <w:i/>
          <w:iCs/>
          <w:noProof/>
          <w:sz w:val="24"/>
        </w:rPr>
        <w:t>Journal of Virology</w:t>
      </w:r>
      <w:r w:rsidRPr="00485635">
        <w:rPr>
          <w:rFonts w:ascii="Arial" w:hAnsi="Arial" w:cs="Arial"/>
          <w:noProof/>
          <w:sz w:val="24"/>
        </w:rPr>
        <w:t xml:space="preserve"> (June 19): JVI.00925–13–. doi:10.1128/JVI.00925-13. http://jvi.asm.org/content/early/2013/06/13/JVI.00925-13.abstract.</w:t>
      </w:r>
    </w:p>
    <w:p w14:paraId="50A9787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485635">
        <w:rPr>
          <w:rFonts w:ascii="Arial" w:hAnsi="Arial" w:cs="Arial"/>
          <w:i/>
          <w:iCs/>
          <w:noProof/>
          <w:sz w:val="24"/>
        </w:rPr>
        <w:t>Nature</w:t>
      </w:r>
      <w:r w:rsidRPr="00485635">
        <w:rPr>
          <w:rFonts w:ascii="Arial" w:hAnsi="Arial" w:cs="Arial"/>
          <w:noProof/>
          <w:sz w:val="24"/>
        </w:rPr>
        <w:t xml:space="preserve"> (May 19): 1–5. doi:10.1038/nature12172. http://www.ncbi.nlm.nih.gov/pubmed/23685454.</w:t>
      </w:r>
    </w:p>
    <w:p w14:paraId="107F006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piro, Ehud, Tamir Biezuner, and Sten Linnarsson. 2013. “Single-Cell Sequencing-Based Technologies Will Revolutionize Whole-Organism Science.” </w:t>
      </w:r>
      <w:r w:rsidRPr="00485635">
        <w:rPr>
          <w:rFonts w:ascii="Arial" w:hAnsi="Arial" w:cs="Arial"/>
          <w:i/>
          <w:iCs/>
          <w:noProof/>
          <w:sz w:val="24"/>
        </w:rPr>
        <w:t>Nature Reviews. Genetics</w:t>
      </w:r>
      <w:r w:rsidRPr="00485635">
        <w:rPr>
          <w:rFonts w:ascii="Arial" w:hAnsi="Arial" w:cs="Arial"/>
          <w:noProof/>
          <w:sz w:val="24"/>
        </w:rPr>
        <w:t xml:space="preserve"> 14 (9) (July 30): 618–630. doi:10.1038/nrg3542. http://www.ncbi.nlm.nih.gov/pubmed/23897237.</w:t>
      </w:r>
    </w:p>
    <w:p w14:paraId="733FA9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arp, P A. 1994. “Split Genes and RNA Splicing.” </w:t>
      </w:r>
      <w:r w:rsidRPr="00485635">
        <w:rPr>
          <w:rFonts w:ascii="Arial" w:hAnsi="Arial" w:cs="Arial"/>
          <w:i/>
          <w:iCs/>
          <w:noProof/>
          <w:sz w:val="24"/>
        </w:rPr>
        <w:t>Cell</w:t>
      </w:r>
      <w:r w:rsidRPr="00485635">
        <w:rPr>
          <w:rFonts w:ascii="Arial" w:hAnsi="Arial" w:cs="Arial"/>
          <w:noProof/>
          <w:sz w:val="24"/>
        </w:rPr>
        <w:t xml:space="preserve"> 77 (6) (June): 805–15. http://www.ncbi.nlm.nih.gov/pubmed/7516265.</w:t>
      </w:r>
    </w:p>
    <w:p w14:paraId="6C49951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2008. “The Beginning of the End for Microarrays?” </w:t>
      </w:r>
      <w:r w:rsidRPr="00485635">
        <w:rPr>
          <w:rFonts w:ascii="Arial" w:hAnsi="Arial" w:cs="Arial"/>
          <w:i/>
          <w:iCs/>
          <w:noProof/>
          <w:sz w:val="24"/>
        </w:rPr>
        <w:t>Nat Meth</w:t>
      </w:r>
      <w:r w:rsidRPr="00485635">
        <w:rPr>
          <w:rFonts w:ascii="Arial" w:hAnsi="Arial" w:cs="Arial"/>
          <w:noProof/>
          <w:sz w:val="24"/>
        </w:rPr>
        <w:t xml:space="preserve"> 5 (7) (July): 585–587. doi:10.1038/nmeth0708-585. http://dx.doi.org/10.1038/nmeth0708-585.</w:t>
      </w:r>
    </w:p>
    <w:p w14:paraId="5DEA3FB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and Erez Lieberman Aiden. 2012. “The Expanding Scope of DNA Sequencing.” </w:t>
      </w:r>
      <w:r w:rsidRPr="00485635">
        <w:rPr>
          <w:rFonts w:ascii="Arial" w:hAnsi="Arial" w:cs="Arial"/>
          <w:i/>
          <w:iCs/>
          <w:noProof/>
          <w:sz w:val="24"/>
        </w:rPr>
        <w:t>Nature Biotechnology</w:t>
      </w:r>
      <w:r w:rsidRPr="00485635">
        <w:rPr>
          <w:rFonts w:ascii="Arial" w:hAnsi="Arial" w:cs="Arial"/>
          <w:noProof/>
          <w:sz w:val="24"/>
        </w:rPr>
        <w:t xml:space="preserve"> 30 (11): 1084–1094. doi:10.1038/nbt.2421. http://www.nature.com/nbt/journal/v30/n11/full/nbt.2421.html.</w:t>
      </w:r>
    </w:p>
    <w:p w14:paraId="7E9C3D8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Robi D Mitra, Chris Varma, and George M Church. 2004. “Advanced Sequencing Technologies: Methods and Goals.” </w:t>
      </w:r>
      <w:r w:rsidRPr="00485635">
        <w:rPr>
          <w:rFonts w:ascii="Arial" w:hAnsi="Arial" w:cs="Arial"/>
          <w:i/>
          <w:iCs/>
          <w:noProof/>
          <w:sz w:val="24"/>
        </w:rPr>
        <w:t>Nature Reviews. Genetics</w:t>
      </w:r>
      <w:r w:rsidRPr="00485635">
        <w:rPr>
          <w:rFonts w:ascii="Arial" w:hAnsi="Arial" w:cs="Arial"/>
          <w:noProof/>
          <w:sz w:val="24"/>
        </w:rPr>
        <w:t xml:space="preserve"> 5 (5) (May): 335–44. doi:10.1038/nrg1325. http://www.ncbi.nlm.nih.gov/pubmed/15143316.</w:t>
      </w:r>
    </w:p>
    <w:p w14:paraId="4AF063C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485635">
        <w:rPr>
          <w:rFonts w:ascii="Arial" w:hAnsi="Arial" w:cs="Arial"/>
          <w:i/>
          <w:iCs/>
          <w:noProof/>
          <w:sz w:val="24"/>
        </w:rPr>
        <w:t>Science</w:t>
      </w:r>
      <w:r w:rsidRPr="00485635">
        <w:rPr>
          <w:rFonts w:ascii="Arial" w:hAnsi="Arial" w:cs="Arial"/>
          <w:noProof/>
          <w:sz w:val="24"/>
        </w:rPr>
        <w:t xml:space="preserve"> 309 (5741) (September): 1728–1732. doi:10.1126/science.1117389. http://www.sciencemag.org.ezproxy.umassmed.edu/cgi/content/abstract/309/5741/1728.</w:t>
      </w:r>
    </w:p>
    <w:p w14:paraId="0330313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epard, Peter J., Eun-A Choi, Jente Lu, Lisa A. Flanagan, Klemens J. Hertel, and Yongsheng Shi. 2011. “Complex and Dynamic Landscape of RNA Polyadenylation Revealed by PAS-Seq.” </w:t>
      </w:r>
      <w:r w:rsidRPr="00485635">
        <w:rPr>
          <w:rFonts w:ascii="Arial" w:hAnsi="Arial" w:cs="Arial"/>
          <w:i/>
          <w:iCs/>
          <w:noProof/>
          <w:sz w:val="24"/>
        </w:rPr>
        <w:t>RNA</w:t>
      </w:r>
      <w:r w:rsidRPr="00485635">
        <w:rPr>
          <w:rFonts w:ascii="Arial" w:hAnsi="Arial" w:cs="Arial"/>
          <w:noProof/>
          <w:sz w:val="24"/>
        </w:rPr>
        <w:t xml:space="preserve"> 17 (4) (April): 761 –772. doi:10.1261/rna.2581711. http://rnajournal.cshlp.org/content/17/4/761.abstract.</w:t>
      </w:r>
    </w:p>
    <w:p w14:paraId="6ADDE59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ngleton, AW, GC Sisk, and DL Stern. 2003. “Diapause in the Pea Aphid (Acyrthosiphon Pisum) Is a Slowing but Not a Cessation of Development.” </w:t>
      </w:r>
      <w:r w:rsidRPr="00485635">
        <w:rPr>
          <w:rFonts w:ascii="Arial" w:hAnsi="Arial" w:cs="Arial"/>
          <w:i/>
          <w:iCs/>
          <w:noProof/>
          <w:sz w:val="24"/>
        </w:rPr>
        <w:t>BMC Developmental Biology</w:t>
      </w:r>
      <w:r w:rsidRPr="00485635">
        <w:rPr>
          <w:rFonts w:ascii="Arial" w:hAnsi="Arial" w:cs="Arial"/>
          <w:noProof/>
          <w:sz w:val="24"/>
        </w:rPr>
        <w:t xml:space="preserve"> 12: 1–12. http://www.biomedcentral.com/1471-213X/3/7.</w:t>
      </w:r>
    </w:p>
    <w:p w14:paraId="5DBE02C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485635">
        <w:rPr>
          <w:rFonts w:ascii="Arial" w:hAnsi="Arial" w:cs="Arial"/>
          <w:i/>
          <w:iCs/>
          <w:noProof/>
          <w:sz w:val="24"/>
        </w:rPr>
        <w:t>Proceedings of the National Academy of Sciences of the United States of America</w:t>
      </w:r>
      <w:r w:rsidRPr="00485635">
        <w:rPr>
          <w:rFonts w:ascii="Arial" w:hAnsi="Arial" w:cs="Arial"/>
          <w:noProof/>
          <w:sz w:val="24"/>
        </w:rPr>
        <w:t xml:space="preserve"> 100: 15776–15781.</w:t>
      </w:r>
    </w:p>
    <w:p w14:paraId="5D7CDE10"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485635">
        <w:rPr>
          <w:rFonts w:ascii="Arial" w:hAnsi="Arial" w:cs="Arial"/>
          <w:i/>
          <w:iCs/>
          <w:noProof/>
          <w:sz w:val="24"/>
        </w:rPr>
        <w:t>Cell</w:t>
      </w:r>
      <w:r w:rsidRPr="00485635">
        <w:rPr>
          <w:rFonts w:ascii="Arial" w:hAnsi="Arial" w:cs="Arial"/>
          <w:noProof/>
          <w:sz w:val="24"/>
        </w:rPr>
        <w:t>. doi:10.1016/j.cell.2012.06.015. http://www.cell.com/abstract/S0092-8674(12)00764-7.</w:t>
      </w:r>
    </w:p>
    <w:p w14:paraId="1A5FE2E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iomi, Mikiko C., Kaoru Sato, Dubravka Pezic, and Alexei A. Aravin. 2011. “PIWI-Interacting Small RNAs: The Vanguard of Genome Defence.” </w:t>
      </w:r>
      <w:r w:rsidRPr="00485635">
        <w:rPr>
          <w:rFonts w:ascii="Arial" w:hAnsi="Arial" w:cs="Arial"/>
          <w:i/>
          <w:iCs/>
          <w:noProof/>
          <w:sz w:val="24"/>
        </w:rPr>
        <w:t>Nat Rev Mol Cell Biol</w:t>
      </w:r>
      <w:r w:rsidRPr="00485635">
        <w:rPr>
          <w:rFonts w:ascii="Arial" w:hAnsi="Arial" w:cs="Arial"/>
          <w:noProof/>
          <w:sz w:val="24"/>
        </w:rPr>
        <w:t xml:space="preserve"> 12 (4) (April): 246–258. doi:10.1038/nrm3089. http://dx.doi.org/10.1038/nrm3089.</w:t>
      </w:r>
    </w:p>
    <w:p w14:paraId="6B8FAE1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outhern, E M. 2001. “DNA Microarrays. History and Overview.” </w:t>
      </w:r>
      <w:r w:rsidRPr="00485635">
        <w:rPr>
          <w:rFonts w:ascii="Arial" w:hAnsi="Arial" w:cs="Arial"/>
          <w:i/>
          <w:iCs/>
          <w:noProof/>
          <w:sz w:val="24"/>
        </w:rPr>
        <w:t>Methods in Molecular Biology (Clifton, N.J.)</w:t>
      </w:r>
      <w:r w:rsidRPr="00485635">
        <w:rPr>
          <w:rFonts w:ascii="Arial" w:hAnsi="Arial" w:cs="Arial"/>
          <w:noProof/>
          <w:sz w:val="24"/>
        </w:rPr>
        <w:t xml:space="preserve"> 170: 1–15. doi:10.1385/1-59259-234-1:1. http://www.ncbi.nlm.nih.gov/pubmed/11357674.</w:t>
      </w:r>
    </w:p>
    <w:p w14:paraId="0217DA0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riskanda, V, and S Shuman. 1998. “Specificity and Fidelity of Strand Joining by Chlorella Virus DNA Ligase.” </w:t>
      </w:r>
      <w:r w:rsidRPr="00485635">
        <w:rPr>
          <w:rFonts w:ascii="Arial" w:hAnsi="Arial" w:cs="Arial"/>
          <w:i/>
          <w:iCs/>
          <w:noProof/>
          <w:sz w:val="24"/>
        </w:rPr>
        <w:t>Nucleic Acids Research</w:t>
      </w:r>
      <w:r w:rsidRPr="00485635">
        <w:rPr>
          <w:rFonts w:ascii="Arial" w:hAnsi="Arial" w:cs="Arial"/>
          <w:noProof/>
          <w:sz w:val="24"/>
        </w:rPr>
        <w:t xml:space="preserve"> 26 (15) (August 1): 3536–41. http://www.pubmedcentral.nih.gov/articlerender.fcgi?artid=147728&amp;tool=pmcentrez&amp;rendertype=abstract.</w:t>
      </w:r>
    </w:p>
    <w:p w14:paraId="6814985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taden, R, and R.Staden. 1979. “A Strategy of DNA Sequencing Employing Computer Programs.” </w:t>
      </w:r>
      <w:r w:rsidRPr="00485635">
        <w:rPr>
          <w:rFonts w:ascii="Arial" w:hAnsi="Arial" w:cs="Arial"/>
          <w:i/>
          <w:iCs/>
          <w:noProof/>
          <w:sz w:val="24"/>
        </w:rPr>
        <w:t>Nucleic Acids Research</w:t>
      </w:r>
      <w:r w:rsidRPr="00485635">
        <w:rPr>
          <w:rFonts w:ascii="Arial" w:hAnsi="Arial" w:cs="Arial"/>
          <w:noProof/>
          <w:sz w:val="24"/>
        </w:rPr>
        <w:t xml:space="preserve"> 6 (7): 2601–2610. http://www.ncbi.nlm.nih.gov/pmc/articles/PMC327874/.</w:t>
      </w:r>
    </w:p>
    <w:p w14:paraId="7925DC62"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485635">
        <w:rPr>
          <w:rFonts w:ascii="Arial" w:hAnsi="Arial" w:cs="Arial"/>
          <w:i/>
          <w:iCs/>
          <w:noProof/>
          <w:sz w:val="24"/>
        </w:rPr>
        <w:t>Science</w:t>
      </w:r>
      <w:r w:rsidRPr="00485635">
        <w:rPr>
          <w:rFonts w:ascii="Arial" w:hAnsi="Arial" w:cs="Arial"/>
          <w:noProof/>
          <w:sz w:val="24"/>
        </w:rPr>
        <w:t xml:space="preserve"> 321 (5891) (August): 956–960. doi:10.1126/science.1160342. http://www.sciencemag.org/cgi/content/abstract/321/5891/956.</w:t>
      </w:r>
    </w:p>
    <w:p w14:paraId="3C84A01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Summers, WC, and RB Siegel. 1970. “Transcription of Late Phage RNA by T7 RNA Polymerase.” </w:t>
      </w:r>
      <w:r w:rsidRPr="00485635">
        <w:rPr>
          <w:rFonts w:ascii="Arial" w:hAnsi="Arial" w:cs="Arial"/>
          <w:i/>
          <w:iCs/>
          <w:noProof/>
          <w:sz w:val="24"/>
        </w:rPr>
        <w:t>Nature</w:t>
      </w:r>
      <w:r w:rsidRPr="00485635">
        <w:rPr>
          <w:rFonts w:ascii="Arial" w:hAnsi="Arial" w:cs="Arial"/>
          <w:noProof/>
          <w:sz w:val="24"/>
        </w:rPr>
        <w:t xml:space="preserve"> 228: 1160–1162. http://www.nature.com/nature/journal/v228/n5277/abs/2281160a0.html.</w:t>
      </w:r>
    </w:p>
    <w:p w14:paraId="46FDD82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abor, Stanley. 1987. “DNA Ligases.” </w:t>
      </w:r>
      <w:r w:rsidRPr="00485635">
        <w:rPr>
          <w:rFonts w:ascii="Arial" w:hAnsi="Arial" w:cs="Arial"/>
          <w:i/>
          <w:iCs/>
          <w:noProof/>
          <w:sz w:val="24"/>
        </w:rPr>
        <w:t>Current Protocols in Molecular Biology</w:t>
      </w:r>
      <w:r w:rsidRPr="00485635">
        <w:rPr>
          <w:rFonts w:ascii="Arial" w:hAnsi="Arial" w:cs="Arial"/>
          <w:noProof/>
          <w:sz w:val="24"/>
        </w:rPr>
        <w:t>: 3.14.1–3.14.4. http://scholar.google.com/scholar?hl=en&amp;btnG=Search&amp;q=intitle:DNA+Ligases#8.</w:t>
      </w:r>
    </w:p>
    <w:p w14:paraId="13598B6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azi, Jamal, Nadia Bakkour, and Stefan Stamm. 2009. “Alternative Splicing and Disease.” </w:t>
      </w:r>
      <w:r w:rsidRPr="00485635">
        <w:rPr>
          <w:rFonts w:ascii="Arial" w:hAnsi="Arial" w:cs="Arial"/>
          <w:i/>
          <w:iCs/>
          <w:noProof/>
          <w:sz w:val="24"/>
        </w:rPr>
        <w:t>Biochimica Et Biophysica Acta</w:t>
      </w:r>
      <w:r w:rsidRPr="00485635">
        <w:rPr>
          <w:rFonts w:ascii="Arial" w:hAnsi="Arial" w:cs="Arial"/>
          <w:noProof/>
          <w:sz w:val="24"/>
        </w:rPr>
        <w:t xml:space="preserve"> 1792 (1) (January): 14–26. doi:10.1016/j.bbadis.2008.09.017. http://www.ncbi.nlm.nih.gov/pubmed/18992329.</w:t>
      </w:r>
    </w:p>
    <w:p w14:paraId="6D45122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hierry-Mieg, Danielle, and Jean Thierry-Mieg. 2006. “AceView: A Comprehensive cDNA-Supported Gene and Transcripts Annotation.” </w:t>
      </w:r>
      <w:r w:rsidRPr="00485635">
        <w:rPr>
          <w:rFonts w:ascii="Arial" w:hAnsi="Arial" w:cs="Arial"/>
          <w:i/>
          <w:iCs/>
          <w:noProof/>
          <w:sz w:val="24"/>
        </w:rPr>
        <w:t>Genome Biology</w:t>
      </w:r>
      <w:r w:rsidRPr="00485635">
        <w:rPr>
          <w:rFonts w:ascii="Arial" w:hAnsi="Arial" w:cs="Arial"/>
          <w:noProof/>
          <w:sz w:val="24"/>
        </w:rPr>
        <w:t xml:space="preserve"> 7 Suppl 1 (Suppl 1) (January): S12.1–14. doi:10.1186/gb-2006-7-s1-s12. http://www.pubmedcentral.nih.gov/articlerender.fcgi?artid=1810549&amp;tool=pmcentrez&amp;rendertype=abstract.</w:t>
      </w:r>
    </w:p>
    <w:p w14:paraId="0DD757E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homson, Travis, and Haifan Lin. 2009. “The Biogenesis and Function of PIWI Proteins and piRNAs: Progress and Prospect.” </w:t>
      </w:r>
      <w:r w:rsidRPr="00485635">
        <w:rPr>
          <w:rFonts w:ascii="Arial" w:hAnsi="Arial" w:cs="Arial"/>
          <w:i/>
          <w:iCs/>
          <w:noProof/>
          <w:sz w:val="24"/>
        </w:rPr>
        <w:t>Annual Review of Cell and Developmental Biology</w:t>
      </w:r>
      <w:r w:rsidRPr="00485635">
        <w:rPr>
          <w:rFonts w:ascii="Arial" w:hAnsi="Arial" w:cs="Arial"/>
          <w:noProof/>
          <w:sz w:val="24"/>
        </w:rPr>
        <w:t xml:space="preserve"> 25 (January): 355–76. doi:10.1146/annurev.cellbio.24.110707.175327. http://www.pubmedcentral.nih.gov/articlerender.fcgi?artid=2780330&amp;tool=pmcentrez&amp;rendertype=abstract.</w:t>
      </w:r>
    </w:p>
    <w:p w14:paraId="19546063"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rapnell, Cole, Adam Roberts, Loyal Goff, Geo Pertea, Daehwan Kim, David R Kelley, Harold Pimentel, Steven L Salzberg, John L Rinn, and Lior Pachter. 2012. “Differential Gene and Transcript Expression Analysis of RNA-Seq Experiments with TopHat and Cufflinks.” </w:t>
      </w:r>
      <w:r w:rsidRPr="00485635">
        <w:rPr>
          <w:rFonts w:ascii="Arial" w:hAnsi="Arial" w:cs="Arial"/>
          <w:i/>
          <w:iCs/>
          <w:noProof/>
          <w:sz w:val="24"/>
        </w:rPr>
        <w:t>Nature Protocols</w:t>
      </w:r>
      <w:r w:rsidRPr="00485635">
        <w:rPr>
          <w:rFonts w:ascii="Arial" w:hAnsi="Arial" w:cs="Arial"/>
          <w:noProof/>
          <w:sz w:val="24"/>
        </w:rPr>
        <w:t xml:space="preserve"> 7 (3) (March): 562–578. doi:10.1038/nprot.2012.016. http://www.nature.com/nprot/journal/v7/n3/full/nprot.2012.016.html.</w:t>
      </w:r>
    </w:p>
    <w:p w14:paraId="5502682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485635">
        <w:rPr>
          <w:rFonts w:ascii="Arial" w:hAnsi="Arial" w:cs="Arial"/>
          <w:i/>
          <w:iCs/>
          <w:noProof/>
          <w:sz w:val="24"/>
        </w:rPr>
        <w:t>Nat Biotech</w:t>
      </w:r>
      <w:r w:rsidRPr="00485635">
        <w:rPr>
          <w:rFonts w:ascii="Arial" w:hAnsi="Arial" w:cs="Arial"/>
          <w:noProof/>
          <w:sz w:val="24"/>
        </w:rPr>
        <w:t xml:space="preserve"> 28 (5) (May): 511–515. doi:10.1038/nbt.1621. http://dx.doi.org/10.1038/nbt.1621.</w:t>
      </w:r>
    </w:p>
    <w:p w14:paraId="586307E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Ule, Jernej, Kirk Jensen, Aldo Mele, and Robert B. Darnell. 2005. “CLIP: A Method for Identifying Protein-RNA Interaction Sites in Living Cells.” </w:t>
      </w:r>
      <w:r w:rsidRPr="00485635">
        <w:rPr>
          <w:rFonts w:ascii="Arial" w:hAnsi="Arial" w:cs="Arial"/>
          <w:i/>
          <w:iCs/>
          <w:noProof/>
          <w:sz w:val="24"/>
        </w:rPr>
        <w:t>Methods</w:t>
      </w:r>
      <w:r w:rsidRPr="00485635">
        <w:rPr>
          <w:rFonts w:ascii="Arial" w:hAnsi="Arial" w:cs="Arial"/>
          <w:noProof/>
          <w:sz w:val="24"/>
        </w:rPr>
        <w:t xml:space="preserve"> 37 (4) (December): 376–386. doi:10.1016/j.ymeth.2005.07.018. http://www.sciencedirect.com/science/article/B6WN5-4HN9Y57-D/2/1718faa3c3c5bd5bcc6f6959e0316231.</w:t>
      </w:r>
    </w:p>
    <w:p w14:paraId="6A33BB7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485635">
        <w:rPr>
          <w:rFonts w:ascii="Arial" w:hAnsi="Arial" w:cs="Arial"/>
          <w:i/>
          <w:iCs/>
          <w:noProof/>
          <w:sz w:val="24"/>
        </w:rPr>
        <w:t>RNA Biology</w:t>
      </w:r>
      <w:r w:rsidRPr="00485635">
        <w:rPr>
          <w:rFonts w:ascii="Arial" w:hAnsi="Arial" w:cs="Arial"/>
          <w:noProof/>
          <w:sz w:val="24"/>
        </w:rPr>
        <w:t xml:space="preserve"> (June): 54–58.</w:t>
      </w:r>
    </w:p>
    <w:p w14:paraId="5DAB3F5C"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485635">
        <w:rPr>
          <w:rFonts w:ascii="Arial" w:hAnsi="Arial" w:cs="Arial"/>
          <w:i/>
          <w:iCs/>
          <w:noProof/>
          <w:sz w:val="24"/>
        </w:rPr>
        <w:t>Science</w:t>
      </w:r>
      <w:r w:rsidRPr="00485635">
        <w:rPr>
          <w:rFonts w:ascii="Arial" w:hAnsi="Arial" w:cs="Arial"/>
          <w:noProof/>
          <w:sz w:val="24"/>
        </w:rPr>
        <w:t xml:space="preserve"> 313 (5785) (July): 320 –324. doi:10.1126/science.1129333. http://www.sciencemag.org/content/313/5785/320.abstract.</w:t>
      </w:r>
    </w:p>
    <w:p w14:paraId="0DAA8DAF"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lculescu, V E, L Zhang, B Vogelstein, and K W Kinzler. 1995. “Serial Analysis of Gene Expression.” </w:t>
      </w:r>
      <w:r w:rsidRPr="00485635">
        <w:rPr>
          <w:rFonts w:ascii="Arial" w:hAnsi="Arial" w:cs="Arial"/>
          <w:i/>
          <w:iCs/>
          <w:noProof/>
          <w:sz w:val="24"/>
        </w:rPr>
        <w:t>Science (New York, N.Y.)</w:t>
      </w:r>
      <w:r w:rsidRPr="00485635">
        <w:rPr>
          <w:rFonts w:ascii="Arial" w:hAnsi="Arial" w:cs="Arial"/>
          <w:noProof/>
          <w:sz w:val="24"/>
        </w:rPr>
        <w:t xml:space="preserve"> 270 (5235) (October 20): 484–7. http://www.ncbi.nlm.nih.gov/pubmed/7570003.</w:t>
      </w:r>
    </w:p>
    <w:p w14:paraId="630A1D3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nter, J C, M D Adams, E W Myers, P W Li, R J Mural, G G Sutton, H O Smith, et al. 2001. “The Sequence of the Human Genome.” </w:t>
      </w:r>
      <w:r w:rsidRPr="00485635">
        <w:rPr>
          <w:rFonts w:ascii="Arial" w:hAnsi="Arial" w:cs="Arial"/>
          <w:i/>
          <w:iCs/>
          <w:noProof/>
          <w:sz w:val="24"/>
        </w:rPr>
        <w:t>Science (New York, N.Y.)</w:t>
      </w:r>
      <w:r w:rsidRPr="00485635">
        <w:rPr>
          <w:rFonts w:ascii="Arial" w:hAnsi="Arial" w:cs="Arial"/>
          <w:noProof/>
          <w:sz w:val="24"/>
        </w:rPr>
        <w:t xml:space="preserve"> 291 (5507) (February 16): 1304–51. doi:10.1126/science.1058040. http://www.ncbi.nlm.nih.gov/pubmed/11181995.</w:t>
      </w:r>
    </w:p>
    <w:p w14:paraId="160F61A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enter, J. Craig. 2008. </w:t>
      </w:r>
      <w:r w:rsidRPr="00485635">
        <w:rPr>
          <w:rFonts w:ascii="Arial" w:hAnsi="Arial" w:cs="Arial"/>
          <w:i/>
          <w:iCs/>
          <w:noProof/>
          <w:sz w:val="24"/>
        </w:rPr>
        <w:t>A Life Decoded: My Genome: My Life</w:t>
      </w:r>
      <w:r w:rsidRPr="00485635">
        <w:rPr>
          <w:rFonts w:ascii="Arial" w:hAnsi="Arial" w:cs="Arial"/>
          <w:noProof/>
          <w:sz w:val="24"/>
        </w:rPr>
        <w:t>. Penguin (Non-Classics). http://www.amazon.com/Life-Decoded-My-Genome/dp/B002HREL9K.</w:t>
      </w:r>
    </w:p>
    <w:p w14:paraId="672236FB"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iollet, Sebastien, Ryan T Fuchs, Daniela B Munafo, Fanglei Zhuang, and Gregory B Robb. 2011. “T4 RNA Ligase 2 Truncated Active Site Mutants: Improved Tools for RNA Analysis.” </w:t>
      </w:r>
      <w:r w:rsidRPr="00485635">
        <w:rPr>
          <w:rFonts w:ascii="Arial" w:hAnsi="Arial" w:cs="Arial"/>
          <w:i/>
          <w:iCs/>
          <w:noProof/>
          <w:sz w:val="24"/>
        </w:rPr>
        <w:t>BMC Biotechnology</w:t>
      </w:r>
      <w:r w:rsidRPr="00485635">
        <w:rPr>
          <w:rFonts w:ascii="Arial" w:hAnsi="Arial" w:cs="Arial"/>
          <w:noProof/>
          <w:sz w:val="24"/>
        </w:rPr>
        <w:t xml:space="preserve"> 11 (1): 72. http://www.pubmedcentral.nih.gov/articlerender.fcgi?artid=3149579&amp;tool=pmcentrez&amp;rendertype=abstract.</w:t>
      </w:r>
    </w:p>
    <w:p w14:paraId="26A429EE"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485635">
        <w:rPr>
          <w:rFonts w:ascii="Arial" w:hAnsi="Arial" w:cs="Arial"/>
          <w:i/>
          <w:iCs/>
          <w:noProof/>
          <w:sz w:val="24"/>
        </w:rPr>
        <w:t>Nature Structural &amp; Molecular Biology</w:t>
      </w:r>
      <w:r w:rsidRPr="00485635">
        <w:rPr>
          <w:rFonts w:ascii="Arial" w:hAnsi="Arial" w:cs="Arial"/>
          <w:noProof/>
          <w:sz w:val="24"/>
        </w:rPr>
        <w:t xml:space="preserve"> 19 (8): 773–781. doi:10.1038/nsmb.2347. http://www.nature.com/nsmb/journal/v19/n8/full/nsmb.2347.html.</w:t>
      </w:r>
    </w:p>
    <w:p w14:paraId="02E954C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485635">
        <w:rPr>
          <w:rFonts w:ascii="Arial" w:hAnsi="Arial" w:cs="Arial"/>
          <w:i/>
          <w:iCs/>
          <w:noProof/>
          <w:sz w:val="24"/>
        </w:rPr>
        <w:t>Nature</w:t>
      </w:r>
      <w:r w:rsidRPr="00485635">
        <w:rPr>
          <w:rFonts w:ascii="Arial" w:hAnsi="Arial" w:cs="Arial"/>
          <w:noProof/>
          <w:sz w:val="24"/>
        </w:rPr>
        <w:t xml:space="preserve"> 456 (7221) (November): 470–6. doi:10.1038/nature07509. http://www.nature.com/nature/journal/v456/n7221/pdf/nature07509.pdf.</w:t>
      </w:r>
    </w:p>
    <w:p w14:paraId="4C65E41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Li Kai, Christopher D Lima, and Stewart Shuman. 2002. “Structure and Mechanism of T4 Polynucleotide Kinase: An RNA Repair Enzyme.” </w:t>
      </w:r>
      <w:r w:rsidRPr="00485635">
        <w:rPr>
          <w:rFonts w:ascii="Arial" w:hAnsi="Arial" w:cs="Arial"/>
          <w:i/>
          <w:iCs/>
          <w:noProof/>
          <w:sz w:val="24"/>
        </w:rPr>
        <w:t>The EMBO Journal</w:t>
      </w:r>
      <w:r w:rsidRPr="00485635">
        <w:rPr>
          <w:rFonts w:ascii="Arial" w:hAnsi="Arial" w:cs="Arial"/>
          <w:noProof/>
          <w:sz w:val="24"/>
        </w:rPr>
        <w:t xml:space="preserve"> 21 (14) (July 15): 3873–80. doi:10.1093/emboj/cdf397. http://www.pubmedcentral.nih.gov/articlerender.fcgi?artid=126130&amp;tool=pmcentrez&amp;rendertype=abstract.</w:t>
      </w:r>
    </w:p>
    <w:p w14:paraId="7BEBBD4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ng, Zefeng, and Christopher B Burge. 2008. “Splicing Regulation: From a Parts List of Regulatory Elements to an Integrated Splicing Code.” </w:t>
      </w:r>
      <w:r w:rsidRPr="00485635">
        <w:rPr>
          <w:rFonts w:ascii="Arial" w:hAnsi="Arial" w:cs="Arial"/>
          <w:i/>
          <w:iCs/>
          <w:noProof/>
          <w:sz w:val="24"/>
        </w:rPr>
        <w:t>RNA (New York, N.Y.)</w:t>
      </w:r>
      <w:r w:rsidRPr="00485635">
        <w:rPr>
          <w:rFonts w:ascii="Arial" w:hAnsi="Arial" w:cs="Arial"/>
          <w:noProof/>
          <w:sz w:val="24"/>
        </w:rPr>
        <w:t xml:space="preserve"> 14 (5) (May): 802–13. doi:10.1261/rna.876308. http://www.ncbi.nlm.nih.gov/pubmed/18369186.</w:t>
      </w:r>
    </w:p>
    <w:p w14:paraId="1DC9B18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tson, James D., Alexander Gann, and Jan Witkowski. 2012. </w:t>
      </w:r>
      <w:r w:rsidRPr="00485635">
        <w:rPr>
          <w:rFonts w:ascii="Arial" w:hAnsi="Arial" w:cs="Arial"/>
          <w:i/>
          <w:iCs/>
          <w:noProof/>
          <w:sz w:val="24"/>
        </w:rPr>
        <w:t>The Annotated and Illustrated Double Helix</w:t>
      </w:r>
      <w:r w:rsidRPr="00485635">
        <w:rPr>
          <w:rFonts w:ascii="Arial" w:hAnsi="Arial" w:cs="Arial"/>
          <w:noProof/>
          <w:sz w:val="24"/>
        </w:rPr>
        <w:t>. Simon &amp; Schuster. http://www.amazon.com/The-Annotated-Illustrated-Double-Helix/dp/1476715491.</w:t>
      </w:r>
    </w:p>
    <w:p w14:paraId="5DAD36D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atson, James D. JD, and FHC Crick. 1953. “Molecular Structure of Nucleic Acids.” </w:t>
      </w:r>
      <w:r w:rsidRPr="00485635">
        <w:rPr>
          <w:rFonts w:ascii="Arial" w:hAnsi="Arial" w:cs="Arial"/>
          <w:i/>
          <w:iCs/>
          <w:noProof/>
          <w:sz w:val="24"/>
        </w:rPr>
        <w:t>Nature</w:t>
      </w:r>
      <w:r w:rsidRPr="00485635">
        <w:rPr>
          <w:rFonts w:ascii="Arial" w:hAnsi="Arial" w:cs="Arial"/>
          <w:noProof/>
          <w:sz w:val="24"/>
        </w:rPr>
        <w:t xml:space="preserve"> 4356 (171): 737–738. http://www.nature.com/physics/looking-back/crick/.</w:t>
      </w:r>
    </w:p>
    <w:p w14:paraId="591D3D3A"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eiss, B, and CC Richardson. 1967. “Enzymatic Breakage and Joining of Deoxyribonucleic Acid, I. Repair of Single-Strand Breaks in DNA by an Enzyme System from Escherichia Coli Infected with T4 Bacteriophage.” </w:t>
      </w:r>
      <w:r w:rsidRPr="00485635">
        <w:rPr>
          <w:rFonts w:ascii="Arial" w:hAnsi="Arial" w:cs="Arial"/>
          <w:i/>
          <w:iCs/>
          <w:noProof/>
          <w:sz w:val="24"/>
        </w:rPr>
        <w:t>Proceedings of the National Academy of …</w:t>
      </w:r>
      <w:r w:rsidRPr="00485635">
        <w:rPr>
          <w:rFonts w:ascii="Arial" w:hAnsi="Arial" w:cs="Arial"/>
          <w:noProof/>
          <w:sz w:val="24"/>
        </w:rPr>
        <w:t>. http://www.ncbi.nlm.nih.gov/pmc/articles/PMC224649/?rendertype=abstract.</w:t>
      </w:r>
    </w:p>
    <w:p w14:paraId="51C2CE95"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hite, Eric S, and Andrés F Muro. 2011. “Fibronectin Splice Variants: Understanding Their Multiple Roles in Health and Disease Using Engineered Mouse Models.” </w:t>
      </w:r>
      <w:r w:rsidRPr="00485635">
        <w:rPr>
          <w:rFonts w:ascii="Arial" w:hAnsi="Arial" w:cs="Arial"/>
          <w:i/>
          <w:iCs/>
          <w:noProof/>
          <w:sz w:val="24"/>
        </w:rPr>
        <w:t>IUBMB Life</w:t>
      </w:r>
      <w:r w:rsidRPr="00485635">
        <w:rPr>
          <w:rFonts w:ascii="Arial" w:hAnsi="Arial" w:cs="Arial"/>
          <w:noProof/>
          <w:sz w:val="24"/>
        </w:rPr>
        <w:t xml:space="preserve"> 63 (7) (July): 538–46. doi:10.1002/iub.493. http://www.ncbi.nlm.nih.gov/pubmed/21698758.</w:t>
      </w:r>
    </w:p>
    <w:p w14:paraId="397C1547"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485635">
        <w:rPr>
          <w:rFonts w:ascii="Arial" w:hAnsi="Arial" w:cs="Arial"/>
          <w:i/>
          <w:iCs/>
          <w:noProof/>
          <w:sz w:val="24"/>
        </w:rPr>
        <w:t>Nature Biotechnology</w:t>
      </w:r>
      <w:r w:rsidRPr="00485635">
        <w:rPr>
          <w:rFonts w:ascii="Arial" w:hAnsi="Arial" w:cs="Arial"/>
          <w:noProof/>
          <w:sz w:val="24"/>
        </w:rPr>
        <w:t xml:space="preserve"> 31 (8) (July 21): 748–752. doi:10.1038/nbt.2642. http://www.ncbi.nlm.nih.gov/pubmed/23873083.</w:t>
      </w:r>
    </w:p>
    <w:p w14:paraId="684914E4"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amakawa, K, Y K Huot, M a Haendelt, R Hubert, X N Chen, G E Lyons, and J R Korenberg. 1998. “DSCAM: A Novel Member of the Immunoglobulin Superfamily Maps in a Down Syndrome Region and Is Involved in the Development of the Nervous System.” </w:t>
      </w:r>
      <w:r w:rsidRPr="00485635">
        <w:rPr>
          <w:rFonts w:ascii="Arial" w:hAnsi="Arial" w:cs="Arial"/>
          <w:i/>
          <w:iCs/>
          <w:noProof/>
          <w:sz w:val="24"/>
        </w:rPr>
        <w:t>Human Molecular Genetics</w:t>
      </w:r>
      <w:r w:rsidRPr="00485635">
        <w:rPr>
          <w:rFonts w:ascii="Arial" w:hAnsi="Arial" w:cs="Arial"/>
          <w:noProof/>
          <w:sz w:val="24"/>
        </w:rPr>
        <w:t xml:space="preserve"> 7 (2) (February): 227–37. http://www.ncbi.nlm.nih.gov/pubmed/9426258.</w:t>
      </w:r>
    </w:p>
    <w:p w14:paraId="56B34F56"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eakley, Joanne M., Jian-Bing Fan, Dennis Doucet, Lin Luo, Eliza Wickham, Zhen Ye, Mark S. Chee, and Xiang-Dong Fu. 2002. “Profiling Alternative Splicing on Fiber-Optic Arrays.” </w:t>
      </w:r>
      <w:r w:rsidRPr="00485635">
        <w:rPr>
          <w:rFonts w:ascii="Arial" w:hAnsi="Arial" w:cs="Arial"/>
          <w:i/>
          <w:iCs/>
          <w:noProof/>
          <w:sz w:val="24"/>
        </w:rPr>
        <w:t>Nature Biotechnology</w:t>
      </w:r>
      <w:r w:rsidRPr="00485635">
        <w:rPr>
          <w:rFonts w:ascii="Arial" w:hAnsi="Arial" w:cs="Arial"/>
          <w:noProof/>
          <w:sz w:val="24"/>
        </w:rPr>
        <w:t xml:space="preserve"> 20 (4) (April): 353–358. doi:10.1038/nbt0402-353. http://www.nature.com/nbt/journal/v20/n4/full/nbt0402-353.html.</w:t>
      </w:r>
    </w:p>
    <w:p w14:paraId="37F76E49"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Yin, Shenmin, C Kiong Ho, and Stewart Shuman. 2003. “Structure-Function Analysis of T4 RNA Ligase 2.” </w:t>
      </w:r>
      <w:r w:rsidRPr="00485635">
        <w:rPr>
          <w:rFonts w:ascii="Arial" w:hAnsi="Arial" w:cs="Arial"/>
          <w:i/>
          <w:iCs/>
          <w:noProof/>
          <w:sz w:val="24"/>
        </w:rPr>
        <w:t>The Journal of Biological Chemistry</w:t>
      </w:r>
      <w:r w:rsidRPr="00485635">
        <w:rPr>
          <w:rFonts w:ascii="Arial" w:hAnsi="Arial" w:cs="Arial"/>
          <w:noProof/>
          <w:sz w:val="24"/>
        </w:rPr>
        <w:t xml:space="preserve"> 278 (20) (May 16): 17601–8. doi:10.1074/jbc.M300817200. http://www.ncbi.nlm.nih.gov/pubmed/12611899.</w:t>
      </w:r>
    </w:p>
    <w:p w14:paraId="2A4EAA68"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Zhu, Jun, Jay Shendure, Robi D Mitra, and George M Church. 2003. “Single Molecule Profiling of Alternative Pre-mRNA Splicing.” </w:t>
      </w:r>
      <w:r w:rsidRPr="00485635">
        <w:rPr>
          <w:rFonts w:ascii="Arial" w:hAnsi="Arial" w:cs="Arial"/>
          <w:i/>
          <w:iCs/>
          <w:noProof/>
          <w:sz w:val="24"/>
        </w:rPr>
        <w:t>Science (New York, N.Y.)</w:t>
      </w:r>
      <w:r w:rsidRPr="00485635">
        <w:rPr>
          <w:rFonts w:ascii="Arial" w:hAnsi="Arial" w:cs="Arial"/>
          <w:noProof/>
          <w:sz w:val="24"/>
        </w:rPr>
        <w:t xml:space="preserve"> 301 (5634) (August): 836–8. doi:10.1126/science.1085792. http://www.ncbi.nlm.nih.gov/pubmed/12907803.</w:t>
      </w:r>
    </w:p>
    <w:p w14:paraId="26EC20FD" w14:textId="77777777" w:rsidR="00485635" w:rsidRPr="00485635" w:rsidRDefault="00485635">
      <w:pPr>
        <w:pStyle w:val="NormalWeb"/>
        <w:ind w:left="480" w:hanging="480"/>
        <w:divId w:val="128594553"/>
        <w:rPr>
          <w:rFonts w:ascii="Arial" w:hAnsi="Arial" w:cs="Arial"/>
          <w:noProof/>
          <w:sz w:val="24"/>
        </w:rPr>
      </w:pPr>
      <w:r w:rsidRPr="00485635">
        <w:rPr>
          <w:rFonts w:ascii="Arial" w:hAnsi="Arial" w:cs="Arial"/>
          <w:noProof/>
          <w:sz w:val="24"/>
        </w:rPr>
        <w:t xml:space="preserve">Zikherman, Julie, and Arthur Weiss. 2008. “Alternative Splicing of CD45: The Tip of the Iceberg.” </w:t>
      </w:r>
      <w:r w:rsidRPr="00485635">
        <w:rPr>
          <w:rFonts w:ascii="Arial" w:hAnsi="Arial" w:cs="Arial"/>
          <w:i/>
          <w:iCs/>
          <w:noProof/>
          <w:sz w:val="24"/>
        </w:rPr>
        <w:t>Immunity</w:t>
      </w:r>
      <w:r w:rsidRPr="00485635">
        <w:rPr>
          <w:rFonts w:ascii="Arial" w:hAnsi="Arial" w:cs="Arial"/>
          <w:noProof/>
          <w:sz w:val="24"/>
        </w:rPr>
        <w:t xml:space="preserve"> 29 (6) (December): 839–841. doi:10.1016/j.immuni.2008.12.005. http://www.sciencedirect.com/science/article/B6WSP-4V5PHVG-2/2/85564fb6cf8edff69e39ac25ef6c8484.</w:t>
      </w:r>
    </w:p>
    <w:p w14:paraId="0ED83845" w14:textId="4387A513" w:rsidR="00164678" w:rsidRPr="00164678" w:rsidRDefault="00792948" w:rsidP="00485635">
      <w:pPr>
        <w:pStyle w:val="NormalWeb"/>
        <w:ind w:left="480" w:hanging="480"/>
        <w:divId w:val="256714647"/>
      </w:pPr>
      <w:r>
        <w:fldChar w:fldCharType="end"/>
      </w:r>
    </w:p>
    <w:sectPr w:rsidR="00164678" w:rsidRPr="00164678" w:rsidSect="003951D6">
      <w:footerReference w:type="even" r:id="rId68"/>
      <w:footerReference w:type="default" r:id="rId69"/>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hris Roy" w:date="2014-02-24T15:51:00Z" w:initials="CR">
    <w:p w14:paraId="4B831461" w14:textId="7F01EBD7" w:rsidR="00F70E12" w:rsidRDefault="00F70E12">
      <w:pPr>
        <w:pStyle w:val="CommentText"/>
      </w:pPr>
      <w:r>
        <w:rPr>
          <w:rStyle w:val="CommentReference"/>
        </w:rPr>
        <w:annotationRef/>
      </w:r>
      <w:r>
        <w:t>This feels out of place</w:t>
      </w:r>
    </w:p>
  </w:comment>
  <w:comment w:id="52" w:author="Chris Roy" w:date="2014-03-12T16:04:00Z" w:initials="CR">
    <w:p w14:paraId="28657528" w14:textId="28425069" w:rsidR="00F70E12" w:rsidRDefault="00F70E12">
      <w:pPr>
        <w:pStyle w:val="CommentText"/>
      </w:pPr>
      <w:r>
        <w:rPr>
          <w:rStyle w:val="CommentReference"/>
        </w:rPr>
        <w:annotationRef/>
      </w:r>
      <w:r>
        <w:t>Emailed Wee for leads on references to support this idea</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363DA" w14:textId="77777777" w:rsidR="00D11D88" w:rsidRDefault="00D11D88" w:rsidP="00D814B1">
      <w:pPr>
        <w:spacing w:line="240" w:lineRule="auto"/>
      </w:pPr>
      <w:r>
        <w:separator/>
      </w:r>
    </w:p>
  </w:endnote>
  <w:endnote w:type="continuationSeparator" w:id="0">
    <w:p w14:paraId="031B11A5" w14:textId="77777777" w:rsidR="00D11D88" w:rsidRDefault="00D11D88"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Palatino">
    <w:altName w:val="Book Antiqua"/>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Helvetica Neue">
    <w:altName w:val="Malgun Gothic"/>
    <w:panose1 w:val="02000503000000020004"/>
    <w:charset w:val="00"/>
    <w:family w:val="auto"/>
    <w:pitch w:val="variable"/>
    <w:sig w:usb0="80000067"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F70E12" w:rsidRDefault="00F70E1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F70E12" w:rsidRDefault="00F70E12"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F70E12" w:rsidRDefault="00F70E1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4BBD">
      <w:rPr>
        <w:rStyle w:val="PageNumber"/>
        <w:noProof/>
      </w:rPr>
      <w:t>70</w:t>
    </w:r>
    <w:r>
      <w:rPr>
        <w:rStyle w:val="PageNumber"/>
      </w:rPr>
      <w:fldChar w:fldCharType="end"/>
    </w:r>
  </w:p>
  <w:p w14:paraId="01C420FB" w14:textId="77777777" w:rsidR="00F70E12" w:rsidRDefault="00F70E12"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BDA4E" w14:textId="77777777" w:rsidR="00D11D88" w:rsidRDefault="00D11D88" w:rsidP="00D814B1">
      <w:pPr>
        <w:spacing w:line="240" w:lineRule="auto"/>
      </w:pPr>
      <w:r>
        <w:separator/>
      </w:r>
    </w:p>
  </w:footnote>
  <w:footnote w:type="continuationSeparator" w:id="0">
    <w:p w14:paraId="277E62B1" w14:textId="77777777" w:rsidR="00D11D88" w:rsidRDefault="00D11D88"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D26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0CBDEC"/>
    <w:lvl w:ilvl="0">
      <w:start w:val="1"/>
      <w:numFmt w:val="decimal"/>
      <w:lvlText w:val="%1."/>
      <w:lvlJc w:val="left"/>
      <w:pPr>
        <w:tabs>
          <w:tab w:val="num" w:pos="1800"/>
        </w:tabs>
        <w:ind w:left="1800" w:hanging="360"/>
      </w:pPr>
    </w:lvl>
  </w:abstractNum>
  <w:abstractNum w:abstractNumId="2">
    <w:nsid w:val="FFFFFF7D"/>
    <w:multiLevelType w:val="singleLevel"/>
    <w:tmpl w:val="8BB2BECC"/>
    <w:lvl w:ilvl="0">
      <w:start w:val="1"/>
      <w:numFmt w:val="decimal"/>
      <w:lvlText w:val="%1."/>
      <w:lvlJc w:val="left"/>
      <w:pPr>
        <w:tabs>
          <w:tab w:val="num" w:pos="1440"/>
        </w:tabs>
        <w:ind w:left="1440" w:hanging="360"/>
      </w:pPr>
    </w:lvl>
  </w:abstractNum>
  <w:abstractNum w:abstractNumId="3">
    <w:nsid w:val="FFFFFF7E"/>
    <w:multiLevelType w:val="singleLevel"/>
    <w:tmpl w:val="A796AC94"/>
    <w:lvl w:ilvl="0">
      <w:start w:val="1"/>
      <w:numFmt w:val="decimal"/>
      <w:lvlText w:val="%1."/>
      <w:lvlJc w:val="left"/>
      <w:pPr>
        <w:tabs>
          <w:tab w:val="num" w:pos="1080"/>
        </w:tabs>
        <w:ind w:left="1080" w:hanging="360"/>
      </w:pPr>
    </w:lvl>
  </w:abstractNum>
  <w:abstractNum w:abstractNumId="4">
    <w:nsid w:val="FFFFFF7F"/>
    <w:multiLevelType w:val="singleLevel"/>
    <w:tmpl w:val="26249852"/>
    <w:lvl w:ilvl="0">
      <w:start w:val="1"/>
      <w:numFmt w:val="decimal"/>
      <w:lvlText w:val="%1."/>
      <w:lvlJc w:val="left"/>
      <w:pPr>
        <w:tabs>
          <w:tab w:val="num" w:pos="720"/>
        </w:tabs>
        <w:ind w:left="720" w:hanging="360"/>
      </w:pPr>
    </w:lvl>
  </w:abstractNum>
  <w:abstractNum w:abstractNumId="5">
    <w:nsid w:val="FFFFFF80"/>
    <w:multiLevelType w:val="singleLevel"/>
    <w:tmpl w:val="83A8242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26451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86C37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3EE13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232F140"/>
    <w:lvl w:ilvl="0">
      <w:start w:val="1"/>
      <w:numFmt w:val="decimal"/>
      <w:lvlText w:val="%1."/>
      <w:lvlJc w:val="left"/>
      <w:pPr>
        <w:tabs>
          <w:tab w:val="num" w:pos="360"/>
        </w:tabs>
        <w:ind w:left="360" w:hanging="360"/>
      </w:pPr>
    </w:lvl>
  </w:abstractNum>
  <w:abstractNum w:abstractNumId="10">
    <w:nsid w:val="FFFFFF89"/>
    <w:multiLevelType w:val="singleLevel"/>
    <w:tmpl w:val="9C8044F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7D5618B"/>
    <w:multiLevelType w:val="hybridMultilevel"/>
    <w:tmpl w:val="CC72BFF0"/>
    <w:lvl w:ilvl="0" w:tplc="E5745008">
      <w:start w:val="1"/>
      <w:numFmt w:val="bullet"/>
      <w:pStyle w:val="CompressedNumberedOutline"/>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C1A1E68"/>
    <w:multiLevelType w:val="hybridMultilevel"/>
    <w:tmpl w:val="76B47406"/>
    <w:lvl w:ilvl="0" w:tplc="115A29B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E4F48AD"/>
    <w:multiLevelType w:val="hybridMultilevel"/>
    <w:tmpl w:val="AAA40976"/>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134440"/>
    <w:multiLevelType w:val="hybridMultilevel"/>
    <w:tmpl w:val="0C8CD5FA"/>
    <w:lvl w:ilvl="0" w:tplc="04090019">
      <w:start w:val="1"/>
      <w:numFmt w:val="lowerLetter"/>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5E007A5"/>
    <w:multiLevelType w:val="hybridMultilevel"/>
    <w:tmpl w:val="0CAC8EB0"/>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B0A34AF"/>
    <w:multiLevelType w:val="hybridMultilevel"/>
    <w:tmpl w:val="CE98395A"/>
    <w:lvl w:ilvl="0" w:tplc="0409001B">
      <w:start w:val="1"/>
      <w:numFmt w:val="lowerRoman"/>
      <w:lvlText w:val="%1."/>
      <w:lvlJc w:val="right"/>
      <w:pPr>
        <w:ind w:left="2880" w:hanging="18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1"/>
  </w:num>
  <w:num w:numId="5">
    <w:abstractNumId w:val="22"/>
  </w:num>
  <w:num w:numId="6">
    <w:abstractNumId w:val="27"/>
  </w:num>
  <w:num w:numId="7">
    <w:abstractNumId w:val="25"/>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6"/>
  </w:num>
  <w:num w:numId="12">
    <w:abstractNumId w:val="16"/>
  </w:num>
  <w:num w:numId="13">
    <w:abstractNumId w:val="24"/>
  </w:num>
  <w:num w:numId="14">
    <w:abstractNumId w:val="14"/>
  </w:num>
  <w:num w:numId="15">
    <w:abstractNumId w:val="3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20"/>
  </w:num>
  <w:num w:numId="28">
    <w:abstractNumId w:val="15"/>
  </w:num>
  <w:num w:numId="29">
    <w:abstractNumId w:val="31"/>
  </w:num>
  <w:num w:numId="30">
    <w:abstractNumId w:val="13"/>
  </w:num>
  <w:num w:numId="31">
    <w:abstractNumId w:val="30"/>
  </w:num>
  <w:num w:numId="32">
    <w:abstractNumId w:val="19"/>
  </w:num>
  <w:num w:numId="33">
    <w:abstractNumId w:val="28"/>
  </w:num>
  <w:num w:numId="34">
    <w:abstractNumId w:val="29"/>
  </w:num>
  <w:num w:numId="35">
    <w:abstractNumId w:val="23"/>
  </w:num>
  <w:num w:numId="36">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isplayBackgroundShape/>
  <w:embedTrueTypeFonts/>
  <w:proofState w:grammar="clean"/>
  <w:stylePaneSortMethod w:val="0003"/>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1793"/>
    <w:rsid w:val="00002935"/>
    <w:rsid w:val="00003AF6"/>
    <w:rsid w:val="000040BB"/>
    <w:rsid w:val="00013D3E"/>
    <w:rsid w:val="00031822"/>
    <w:rsid w:val="000374F3"/>
    <w:rsid w:val="0004430A"/>
    <w:rsid w:val="0006145D"/>
    <w:rsid w:val="000642F4"/>
    <w:rsid w:val="00065F32"/>
    <w:rsid w:val="00073183"/>
    <w:rsid w:val="0007319F"/>
    <w:rsid w:val="0007698F"/>
    <w:rsid w:val="00081109"/>
    <w:rsid w:val="00083DAA"/>
    <w:rsid w:val="00090C36"/>
    <w:rsid w:val="000912D2"/>
    <w:rsid w:val="0009492B"/>
    <w:rsid w:val="000A0832"/>
    <w:rsid w:val="000A621A"/>
    <w:rsid w:val="000A62F6"/>
    <w:rsid w:val="000B1BC3"/>
    <w:rsid w:val="000B3CE2"/>
    <w:rsid w:val="000B6AFF"/>
    <w:rsid w:val="000C2B6C"/>
    <w:rsid w:val="000C609C"/>
    <w:rsid w:val="000C7F9F"/>
    <w:rsid w:val="000D01A4"/>
    <w:rsid w:val="000E224A"/>
    <w:rsid w:val="000E7772"/>
    <w:rsid w:val="000E783C"/>
    <w:rsid w:val="000F2476"/>
    <w:rsid w:val="000F2C08"/>
    <w:rsid w:val="000F41DB"/>
    <w:rsid w:val="000F62DA"/>
    <w:rsid w:val="000F6B57"/>
    <w:rsid w:val="000F77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1FB7"/>
    <w:rsid w:val="00193400"/>
    <w:rsid w:val="001971ED"/>
    <w:rsid w:val="001B30FC"/>
    <w:rsid w:val="001B4E40"/>
    <w:rsid w:val="001B54D9"/>
    <w:rsid w:val="001B6CD9"/>
    <w:rsid w:val="001B7DC0"/>
    <w:rsid w:val="001C70B5"/>
    <w:rsid w:val="001C7E4A"/>
    <w:rsid w:val="001D0077"/>
    <w:rsid w:val="001D126B"/>
    <w:rsid w:val="001D1F17"/>
    <w:rsid w:val="001D344F"/>
    <w:rsid w:val="001D4E99"/>
    <w:rsid w:val="001E1523"/>
    <w:rsid w:val="001E32D1"/>
    <w:rsid w:val="001E3CCC"/>
    <w:rsid w:val="001E6179"/>
    <w:rsid w:val="001F09E3"/>
    <w:rsid w:val="001F58B2"/>
    <w:rsid w:val="001F63AA"/>
    <w:rsid w:val="0020537B"/>
    <w:rsid w:val="00210B68"/>
    <w:rsid w:val="00213D57"/>
    <w:rsid w:val="002268F8"/>
    <w:rsid w:val="0023309F"/>
    <w:rsid w:val="002330B1"/>
    <w:rsid w:val="002352F8"/>
    <w:rsid w:val="00235C4F"/>
    <w:rsid w:val="00237BC8"/>
    <w:rsid w:val="002414F8"/>
    <w:rsid w:val="00252EBB"/>
    <w:rsid w:val="00254122"/>
    <w:rsid w:val="00255EFF"/>
    <w:rsid w:val="002578E3"/>
    <w:rsid w:val="0026169D"/>
    <w:rsid w:val="0027468F"/>
    <w:rsid w:val="002840B1"/>
    <w:rsid w:val="002866B7"/>
    <w:rsid w:val="002929A0"/>
    <w:rsid w:val="00292D43"/>
    <w:rsid w:val="002943F2"/>
    <w:rsid w:val="00294540"/>
    <w:rsid w:val="002A3C47"/>
    <w:rsid w:val="002A67E6"/>
    <w:rsid w:val="002A6CF3"/>
    <w:rsid w:val="002B0336"/>
    <w:rsid w:val="002B32A0"/>
    <w:rsid w:val="002B5A20"/>
    <w:rsid w:val="002C3495"/>
    <w:rsid w:val="002C40CC"/>
    <w:rsid w:val="002D33AA"/>
    <w:rsid w:val="002D5494"/>
    <w:rsid w:val="002D6CCF"/>
    <w:rsid w:val="00301AF6"/>
    <w:rsid w:val="00302521"/>
    <w:rsid w:val="00317C90"/>
    <w:rsid w:val="00317FEF"/>
    <w:rsid w:val="0032443F"/>
    <w:rsid w:val="00324BFD"/>
    <w:rsid w:val="0033080C"/>
    <w:rsid w:val="00332932"/>
    <w:rsid w:val="0033363F"/>
    <w:rsid w:val="00340F24"/>
    <w:rsid w:val="00351105"/>
    <w:rsid w:val="00361F81"/>
    <w:rsid w:val="00367F70"/>
    <w:rsid w:val="00383C04"/>
    <w:rsid w:val="00386611"/>
    <w:rsid w:val="00391223"/>
    <w:rsid w:val="00392CB4"/>
    <w:rsid w:val="003951D6"/>
    <w:rsid w:val="003A3EE1"/>
    <w:rsid w:val="003A53B7"/>
    <w:rsid w:val="003A7705"/>
    <w:rsid w:val="003B1826"/>
    <w:rsid w:val="003B2009"/>
    <w:rsid w:val="003B2341"/>
    <w:rsid w:val="003B5C93"/>
    <w:rsid w:val="003B751C"/>
    <w:rsid w:val="003C33C1"/>
    <w:rsid w:val="003C45C1"/>
    <w:rsid w:val="003C56FE"/>
    <w:rsid w:val="003D228D"/>
    <w:rsid w:val="003E0E7D"/>
    <w:rsid w:val="003E7FE6"/>
    <w:rsid w:val="003F1C68"/>
    <w:rsid w:val="003F4618"/>
    <w:rsid w:val="00402F3A"/>
    <w:rsid w:val="004040FB"/>
    <w:rsid w:val="00405C33"/>
    <w:rsid w:val="00413D86"/>
    <w:rsid w:val="004257CD"/>
    <w:rsid w:val="00427CEB"/>
    <w:rsid w:val="0043408C"/>
    <w:rsid w:val="00436E1D"/>
    <w:rsid w:val="0044399C"/>
    <w:rsid w:val="00445A8F"/>
    <w:rsid w:val="004506C3"/>
    <w:rsid w:val="00451541"/>
    <w:rsid w:val="0045324D"/>
    <w:rsid w:val="00453AB5"/>
    <w:rsid w:val="004542BD"/>
    <w:rsid w:val="00462F26"/>
    <w:rsid w:val="004754D1"/>
    <w:rsid w:val="00482D37"/>
    <w:rsid w:val="00484ED7"/>
    <w:rsid w:val="00485635"/>
    <w:rsid w:val="004943D1"/>
    <w:rsid w:val="00495C02"/>
    <w:rsid w:val="00497D18"/>
    <w:rsid w:val="004C266E"/>
    <w:rsid w:val="004D74DC"/>
    <w:rsid w:val="004F34C0"/>
    <w:rsid w:val="004F3F5A"/>
    <w:rsid w:val="004F6CAF"/>
    <w:rsid w:val="00500D94"/>
    <w:rsid w:val="00504826"/>
    <w:rsid w:val="0050741A"/>
    <w:rsid w:val="0051044F"/>
    <w:rsid w:val="005107AB"/>
    <w:rsid w:val="005119FA"/>
    <w:rsid w:val="00514594"/>
    <w:rsid w:val="00515DFB"/>
    <w:rsid w:val="005203B2"/>
    <w:rsid w:val="00522CFA"/>
    <w:rsid w:val="00522F8A"/>
    <w:rsid w:val="00524A40"/>
    <w:rsid w:val="00550D8D"/>
    <w:rsid w:val="005529D4"/>
    <w:rsid w:val="00563470"/>
    <w:rsid w:val="0056361B"/>
    <w:rsid w:val="00563D1E"/>
    <w:rsid w:val="005700A5"/>
    <w:rsid w:val="0058118F"/>
    <w:rsid w:val="00582C81"/>
    <w:rsid w:val="0058389E"/>
    <w:rsid w:val="005953F9"/>
    <w:rsid w:val="00595D92"/>
    <w:rsid w:val="005A5D6F"/>
    <w:rsid w:val="005A6138"/>
    <w:rsid w:val="005B5548"/>
    <w:rsid w:val="005C1B7E"/>
    <w:rsid w:val="005C1B84"/>
    <w:rsid w:val="005C3DFA"/>
    <w:rsid w:val="005D0AF3"/>
    <w:rsid w:val="005D3B8F"/>
    <w:rsid w:val="005D3F35"/>
    <w:rsid w:val="005D47AE"/>
    <w:rsid w:val="005D5C24"/>
    <w:rsid w:val="005E4B64"/>
    <w:rsid w:val="005F2022"/>
    <w:rsid w:val="005F36E1"/>
    <w:rsid w:val="00604BBD"/>
    <w:rsid w:val="00606094"/>
    <w:rsid w:val="006069A1"/>
    <w:rsid w:val="00617E6E"/>
    <w:rsid w:val="00621FE0"/>
    <w:rsid w:val="00626778"/>
    <w:rsid w:val="006276E4"/>
    <w:rsid w:val="006311B8"/>
    <w:rsid w:val="00640BC3"/>
    <w:rsid w:val="00641BEE"/>
    <w:rsid w:val="00645A63"/>
    <w:rsid w:val="006466D8"/>
    <w:rsid w:val="00647F4B"/>
    <w:rsid w:val="00656375"/>
    <w:rsid w:val="00660EBB"/>
    <w:rsid w:val="0066366C"/>
    <w:rsid w:val="006712D8"/>
    <w:rsid w:val="00673D3A"/>
    <w:rsid w:val="006759C2"/>
    <w:rsid w:val="006763A7"/>
    <w:rsid w:val="00676E8D"/>
    <w:rsid w:val="006840CB"/>
    <w:rsid w:val="006845A3"/>
    <w:rsid w:val="00691863"/>
    <w:rsid w:val="00693770"/>
    <w:rsid w:val="00693E44"/>
    <w:rsid w:val="006A1EE6"/>
    <w:rsid w:val="006A6581"/>
    <w:rsid w:val="006B2944"/>
    <w:rsid w:val="006B358E"/>
    <w:rsid w:val="006D7B9C"/>
    <w:rsid w:val="006E1683"/>
    <w:rsid w:val="006F61DC"/>
    <w:rsid w:val="00700EEA"/>
    <w:rsid w:val="00701557"/>
    <w:rsid w:val="00706714"/>
    <w:rsid w:val="0071396A"/>
    <w:rsid w:val="0072325F"/>
    <w:rsid w:val="00732BC2"/>
    <w:rsid w:val="00737BA3"/>
    <w:rsid w:val="0074168A"/>
    <w:rsid w:val="00743FDD"/>
    <w:rsid w:val="007452F3"/>
    <w:rsid w:val="00757B7C"/>
    <w:rsid w:val="007626C6"/>
    <w:rsid w:val="00764091"/>
    <w:rsid w:val="00772548"/>
    <w:rsid w:val="00772B14"/>
    <w:rsid w:val="007828C7"/>
    <w:rsid w:val="00785537"/>
    <w:rsid w:val="00792948"/>
    <w:rsid w:val="00793739"/>
    <w:rsid w:val="007A06D1"/>
    <w:rsid w:val="007A1F21"/>
    <w:rsid w:val="007A3336"/>
    <w:rsid w:val="007A3631"/>
    <w:rsid w:val="007A4289"/>
    <w:rsid w:val="007D75FE"/>
    <w:rsid w:val="007E1732"/>
    <w:rsid w:val="007E271D"/>
    <w:rsid w:val="007E32AF"/>
    <w:rsid w:val="007E6D37"/>
    <w:rsid w:val="007F242F"/>
    <w:rsid w:val="007F4AF4"/>
    <w:rsid w:val="00801AE0"/>
    <w:rsid w:val="0080273F"/>
    <w:rsid w:val="008039D7"/>
    <w:rsid w:val="0080438B"/>
    <w:rsid w:val="00805321"/>
    <w:rsid w:val="00811A4B"/>
    <w:rsid w:val="00812EFD"/>
    <w:rsid w:val="00815449"/>
    <w:rsid w:val="00817141"/>
    <w:rsid w:val="00817221"/>
    <w:rsid w:val="0082276A"/>
    <w:rsid w:val="008234BB"/>
    <w:rsid w:val="00826EEE"/>
    <w:rsid w:val="00830F94"/>
    <w:rsid w:val="008359DC"/>
    <w:rsid w:val="00842D49"/>
    <w:rsid w:val="008440F3"/>
    <w:rsid w:val="0084447A"/>
    <w:rsid w:val="008639AE"/>
    <w:rsid w:val="0086624B"/>
    <w:rsid w:val="0086637F"/>
    <w:rsid w:val="00875A59"/>
    <w:rsid w:val="00882688"/>
    <w:rsid w:val="00885F87"/>
    <w:rsid w:val="00895411"/>
    <w:rsid w:val="00897F9C"/>
    <w:rsid w:val="008A50E7"/>
    <w:rsid w:val="008B5B2F"/>
    <w:rsid w:val="008C7D7B"/>
    <w:rsid w:val="008D3E66"/>
    <w:rsid w:val="008D74E2"/>
    <w:rsid w:val="008E5E04"/>
    <w:rsid w:val="008F02FB"/>
    <w:rsid w:val="008F1DC5"/>
    <w:rsid w:val="0090022F"/>
    <w:rsid w:val="00900AB0"/>
    <w:rsid w:val="00900B2F"/>
    <w:rsid w:val="00901B18"/>
    <w:rsid w:val="00906C1B"/>
    <w:rsid w:val="009123F4"/>
    <w:rsid w:val="00912A8E"/>
    <w:rsid w:val="0091479D"/>
    <w:rsid w:val="00922A5B"/>
    <w:rsid w:val="00923CAE"/>
    <w:rsid w:val="009272B0"/>
    <w:rsid w:val="00930480"/>
    <w:rsid w:val="0093362F"/>
    <w:rsid w:val="009350E7"/>
    <w:rsid w:val="00937B84"/>
    <w:rsid w:val="00946C9C"/>
    <w:rsid w:val="009539D4"/>
    <w:rsid w:val="00954A36"/>
    <w:rsid w:val="00955240"/>
    <w:rsid w:val="00956131"/>
    <w:rsid w:val="00966475"/>
    <w:rsid w:val="0096658F"/>
    <w:rsid w:val="009738AE"/>
    <w:rsid w:val="009763E9"/>
    <w:rsid w:val="009766B7"/>
    <w:rsid w:val="00990A1B"/>
    <w:rsid w:val="009947D8"/>
    <w:rsid w:val="009B4676"/>
    <w:rsid w:val="009C29C8"/>
    <w:rsid w:val="009C7328"/>
    <w:rsid w:val="009D2B29"/>
    <w:rsid w:val="009E05D6"/>
    <w:rsid w:val="009E5082"/>
    <w:rsid w:val="00A00E66"/>
    <w:rsid w:val="00A0412E"/>
    <w:rsid w:val="00A04B46"/>
    <w:rsid w:val="00A0613D"/>
    <w:rsid w:val="00A130B0"/>
    <w:rsid w:val="00A266D8"/>
    <w:rsid w:val="00A337EA"/>
    <w:rsid w:val="00A37D12"/>
    <w:rsid w:val="00A43CA4"/>
    <w:rsid w:val="00A70325"/>
    <w:rsid w:val="00A74A0E"/>
    <w:rsid w:val="00A74CB5"/>
    <w:rsid w:val="00A75206"/>
    <w:rsid w:val="00A85490"/>
    <w:rsid w:val="00A87263"/>
    <w:rsid w:val="00A87EE7"/>
    <w:rsid w:val="00A9180B"/>
    <w:rsid w:val="00A94507"/>
    <w:rsid w:val="00AA0C81"/>
    <w:rsid w:val="00AA19E9"/>
    <w:rsid w:val="00AA2B6E"/>
    <w:rsid w:val="00AB356F"/>
    <w:rsid w:val="00AC23FD"/>
    <w:rsid w:val="00AC623F"/>
    <w:rsid w:val="00AD45AF"/>
    <w:rsid w:val="00AD4BA2"/>
    <w:rsid w:val="00AD6E97"/>
    <w:rsid w:val="00AE1BA5"/>
    <w:rsid w:val="00AE5C9A"/>
    <w:rsid w:val="00AF7C11"/>
    <w:rsid w:val="00B147E1"/>
    <w:rsid w:val="00B2035D"/>
    <w:rsid w:val="00B224DA"/>
    <w:rsid w:val="00B330A6"/>
    <w:rsid w:val="00B424FC"/>
    <w:rsid w:val="00B46743"/>
    <w:rsid w:val="00B473B9"/>
    <w:rsid w:val="00B54E45"/>
    <w:rsid w:val="00B610A7"/>
    <w:rsid w:val="00B67A01"/>
    <w:rsid w:val="00B71B4A"/>
    <w:rsid w:val="00B842CD"/>
    <w:rsid w:val="00B925C8"/>
    <w:rsid w:val="00BA377C"/>
    <w:rsid w:val="00BB147D"/>
    <w:rsid w:val="00BB4B70"/>
    <w:rsid w:val="00BD20CC"/>
    <w:rsid w:val="00BD59F0"/>
    <w:rsid w:val="00BD779F"/>
    <w:rsid w:val="00BE4B2D"/>
    <w:rsid w:val="00BF1D12"/>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2D79"/>
    <w:rsid w:val="00C96425"/>
    <w:rsid w:val="00CA1F6E"/>
    <w:rsid w:val="00CA3DC1"/>
    <w:rsid w:val="00CA5165"/>
    <w:rsid w:val="00CA765E"/>
    <w:rsid w:val="00CB5A6C"/>
    <w:rsid w:val="00CC0C5C"/>
    <w:rsid w:val="00CC10C3"/>
    <w:rsid w:val="00CC175B"/>
    <w:rsid w:val="00CC4882"/>
    <w:rsid w:val="00CC4F76"/>
    <w:rsid w:val="00CC67C7"/>
    <w:rsid w:val="00CF6C9A"/>
    <w:rsid w:val="00D10D2A"/>
    <w:rsid w:val="00D11D88"/>
    <w:rsid w:val="00D15D23"/>
    <w:rsid w:val="00D26B8D"/>
    <w:rsid w:val="00D27CF4"/>
    <w:rsid w:val="00D32742"/>
    <w:rsid w:val="00D419F5"/>
    <w:rsid w:val="00D42D69"/>
    <w:rsid w:val="00D469A1"/>
    <w:rsid w:val="00D46C18"/>
    <w:rsid w:val="00D47B74"/>
    <w:rsid w:val="00D51BF7"/>
    <w:rsid w:val="00D55552"/>
    <w:rsid w:val="00D62250"/>
    <w:rsid w:val="00D64D73"/>
    <w:rsid w:val="00D64E6D"/>
    <w:rsid w:val="00D67FCC"/>
    <w:rsid w:val="00D72FC7"/>
    <w:rsid w:val="00D7702A"/>
    <w:rsid w:val="00D80E5B"/>
    <w:rsid w:val="00D814B1"/>
    <w:rsid w:val="00D8245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412A"/>
    <w:rsid w:val="00E86C93"/>
    <w:rsid w:val="00E91E54"/>
    <w:rsid w:val="00E94279"/>
    <w:rsid w:val="00EA08E6"/>
    <w:rsid w:val="00EA1190"/>
    <w:rsid w:val="00EA316A"/>
    <w:rsid w:val="00EB0CEE"/>
    <w:rsid w:val="00EB0E32"/>
    <w:rsid w:val="00EB3F51"/>
    <w:rsid w:val="00EB573C"/>
    <w:rsid w:val="00EB61A7"/>
    <w:rsid w:val="00EB71E5"/>
    <w:rsid w:val="00EB73EB"/>
    <w:rsid w:val="00EC0B54"/>
    <w:rsid w:val="00EC1F8F"/>
    <w:rsid w:val="00EC3DA8"/>
    <w:rsid w:val="00ED09B6"/>
    <w:rsid w:val="00EE5163"/>
    <w:rsid w:val="00EE5BD2"/>
    <w:rsid w:val="00EF0393"/>
    <w:rsid w:val="00EF0B70"/>
    <w:rsid w:val="00EF1C23"/>
    <w:rsid w:val="00EF1C83"/>
    <w:rsid w:val="00EF5BDA"/>
    <w:rsid w:val="00F00BDB"/>
    <w:rsid w:val="00F11EDE"/>
    <w:rsid w:val="00F1284E"/>
    <w:rsid w:val="00F13F3D"/>
    <w:rsid w:val="00F222D1"/>
    <w:rsid w:val="00F270BC"/>
    <w:rsid w:val="00F27C4F"/>
    <w:rsid w:val="00F32C1D"/>
    <w:rsid w:val="00F37C73"/>
    <w:rsid w:val="00F40A15"/>
    <w:rsid w:val="00F4748D"/>
    <w:rsid w:val="00F52FD9"/>
    <w:rsid w:val="00F54086"/>
    <w:rsid w:val="00F5541F"/>
    <w:rsid w:val="00F62E23"/>
    <w:rsid w:val="00F646B8"/>
    <w:rsid w:val="00F70E12"/>
    <w:rsid w:val="00F77029"/>
    <w:rsid w:val="00F83B2F"/>
    <w:rsid w:val="00F84594"/>
    <w:rsid w:val="00F85555"/>
    <w:rsid w:val="00F8796D"/>
    <w:rsid w:val="00F94648"/>
    <w:rsid w:val="00FA56A3"/>
    <w:rsid w:val="00FA76DA"/>
    <w:rsid w:val="00FB1533"/>
    <w:rsid w:val="00FB3B07"/>
    <w:rsid w:val="00FC363D"/>
    <w:rsid w:val="00FC4711"/>
    <w:rsid w:val="00FC4B2C"/>
    <w:rsid w:val="00FC5AD7"/>
    <w:rsid w:val="00FD2789"/>
    <w:rsid w:val="00FF0906"/>
    <w:rsid w:val="00FF4125"/>
    <w:rsid w:val="00FF6349"/>
    <w:rsid w:val="00FF7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5127">
      <w:bodyDiv w:val="1"/>
      <w:marLeft w:val="0"/>
      <w:marRight w:val="0"/>
      <w:marTop w:val="0"/>
      <w:marBottom w:val="0"/>
      <w:divBdr>
        <w:top w:val="none" w:sz="0" w:space="0" w:color="auto"/>
        <w:left w:val="none" w:sz="0" w:space="0" w:color="auto"/>
        <w:bottom w:val="none" w:sz="0" w:space="0" w:color="auto"/>
        <w:right w:val="none" w:sz="0" w:space="0" w:color="auto"/>
      </w:divBdr>
    </w:div>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22178686">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01722">
      <w:bodyDiv w:val="1"/>
      <w:marLeft w:val="0"/>
      <w:marRight w:val="0"/>
      <w:marTop w:val="0"/>
      <w:marBottom w:val="0"/>
      <w:divBdr>
        <w:top w:val="none" w:sz="0" w:space="0" w:color="auto"/>
        <w:left w:val="none" w:sz="0" w:space="0" w:color="auto"/>
        <w:bottom w:val="none" w:sz="0" w:space="0" w:color="auto"/>
        <w:right w:val="none" w:sz="0" w:space="0" w:color="auto"/>
      </w:divBdr>
    </w:div>
    <w:div w:id="390815689">
      <w:bodyDiv w:val="1"/>
      <w:marLeft w:val="0"/>
      <w:marRight w:val="0"/>
      <w:marTop w:val="0"/>
      <w:marBottom w:val="0"/>
      <w:divBdr>
        <w:top w:val="none" w:sz="0" w:space="0" w:color="auto"/>
        <w:left w:val="none" w:sz="0" w:space="0" w:color="auto"/>
        <w:bottom w:val="none" w:sz="0" w:space="0" w:color="auto"/>
        <w:right w:val="none" w:sz="0" w:space="0" w:color="auto"/>
      </w:divBdr>
    </w:div>
    <w:div w:id="464008896">
      <w:bodyDiv w:val="1"/>
      <w:marLeft w:val="0"/>
      <w:marRight w:val="0"/>
      <w:marTop w:val="0"/>
      <w:marBottom w:val="0"/>
      <w:divBdr>
        <w:top w:val="none" w:sz="0" w:space="0" w:color="auto"/>
        <w:left w:val="none" w:sz="0" w:space="0" w:color="auto"/>
        <w:bottom w:val="none" w:sz="0" w:space="0" w:color="auto"/>
        <w:right w:val="none" w:sz="0" w:space="0" w:color="auto"/>
      </w:divBdr>
    </w:div>
    <w:div w:id="472453775">
      <w:bodyDiv w:val="1"/>
      <w:marLeft w:val="0"/>
      <w:marRight w:val="0"/>
      <w:marTop w:val="0"/>
      <w:marBottom w:val="0"/>
      <w:divBdr>
        <w:top w:val="none" w:sz="0" w:space="0" w:color="auto"/>
        <w:left w:val="none" w:sz="0" w:space="0" w:color="auto"/>
        <w:bottom w:val="none" w:sz="0" w:space="0" w:color="auto"/>
        <w:right w:val="none" w:sz="0" w:space="0" w:color="auto"/>
      </w:divBdr>
      <w:divsChild>
        <w:div w:id="856653638">
          <w:marLeft w:val="0"/>
          <w:marRight w:val="0"/>
          <w:marTop w:val="0"/>
          <w:marBottom w:val="0"/>
          <w:divBdr>
            <w:top w:val="none" w:sz="0" w:space="0" w:color="auto"/>
            <w:left w:val="none" w:sz="0" w:space="0" w:color="auto"/>
            <w:bottom w:val="none" w:sz="0" w:space="0" w:color="auto"/>
            <w:right w:val="none" w:sz="0" w:space="0" w:color="auto"/>
          </w:divBdr>
        </w:div>
        <w:div w:id="1816527435">
          <w:marLeft w:val="0"/>
          <w:marRight w:val="0"/>
          <w:marTop w:val="0"/>
          <w:marBottom w:val="0"/>
          <w:divBdr>
            <w:top w:val="none" w:sz="0" w:space="0" w:color="auto"/>
            <w:left w:val="none" w:sz="0" w:space="0" w:color="auto"/>
            <w:bottom w:val="none" w:sz="0" w:space="0" w:color="auto"/>
            <w:right w:val="none" w:sz="0" w:space="0" w:color="auto"/>
          </w:divBdr>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643268382">
      <w:bodyDiv w:val="1"/>
      <w:marLeft w:val="0"/>
      <w:marRight w:val="0"/>
      <w:marTop w:val="0"/>
      <w:marBottom w:val="0"/>
      <w:divBdr>
        <w:top w:val="none" w:sz="0" w:space="0" w:color="auto"/>
        <w:left w:val="none" w:sz="0" w:space="0" w:color="auto"/>
        <w:bottom w:val="none" w:sz="0" w:space="0" w:color="auto"/>
        <w:right w:val="none" w:sz="0" w:space="0" w:color="auto"/>
      </w:divBdr>
    </w:div>
    <w:div w:id="663095893">
      <w:bodyDiv w:val="1"/>
      <w:marLeft w:val="0"/>
      <w:marRight w:val="0"/>
      <w:marTop w:val="0"/>
      <w:marBottom w:val="0"/>
      <w:divBdr>
        <w:top w:val="none" w:sz="0" w:space="0" w:color="auto"/>
        <w:left w:val="none" w:sz="0" w:space="0" w:color="auto"/>
        <w:bottom w:val="none" w:sz="0" w:space="0" w:color="auto"/>
        <w:right w:val="none" w:sz="0" w:space="0" w:color="auto"/>
      </w:divBdr>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3752727">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0081309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192643800">
      <w:bodyDiv w:val="1"/>
      <w:marLeft w:val="0"/>
      <w:marRight w:val="0"/>
      <w:marTop w:val="0"/>
      <w:marBottom w:val="0"/>
      <w:divBdr>
        <w:top w:val="none" w:sz="0" w:space="0" w:color="auto"/>
        <w:left w:val="none" w:sz="0" w:space="0" w:color="auto"/>
        <w:bottom w:val="none" w:sz="0" w:space="0" w:color="auto"/>
        <w:right w:val="none" w:sz="0" w:space="0" w:color="auto"/>
      </w:divBdr>
    </w:div>
    <w:div w:id="1292830077">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10021361">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sChild>
                                                                                                                                                                                                                                                                                            <w:div w:id="815024398">
                                                                                                                                                                                                                                                                                              <w:marLeft w:val="0"/>
                                                                                                                                                                                                                                                                                              <w:marRight w:val="0"/>
                                                                                                                                                                                                                                                                                              <w:marTop w:val="0"/>
                                                                                                                                                                                                                                                                                              <w:marBottom w:val="0"/>
                                                                                                                                                                                                                                                                                              <w:divBdr>
                                                                                                                                                                                                                                                                                                <w:top w:val="none" w:sz="0" w:space="0" w:color="auto"/>
                                                                                                                                                                                                                                                                                                <w:left w:val="none" w:sz="0" w:space="0" w:color="auto"/>
                                                                                                                                                                                                                                                                                                <w:bottom w:val="none" w:sz="0" w:space="0" w:color="auto"/>
                                                                                                                                                                                                                                                                                                <w:right w:val="none" w:sz="0" w:space="0" w:color="auto"/>
                                                                                                                                                                                                                                                                                              </w:divBdr>
                                                                                                                                                                                                                                                                                              <w:divsChild>
                                                                                                                                                                                                                                                                                                <w:div w:id="879821539">
                                                                                                                                                                                                                                                                                                  <w:marLeft w:val="0"/>
                                                                                                                                                                                                                                                                                                  <w:marRight w:val="0"/>
                                                                                                                                                                                                                                                                                                  <w:marTop w:val="0"/>
                                                                                                                                                                                                                                                                                                  <w:marBottom w:val="0"/>
                                                                                                                                                                                                                                                                                                  <w:divBdr>
                                                                                                                                                                                                                                                                                                    <w:top w:val="none" w:sz="0" w:space="0" w:color="auto"/>
                                                                                                                                                                                                                                                                                                    <w:left w:val="none" w:sz="0" w:space="0" w:color="auto"/>
                                                                                                                                                                                                                                                                                                    <w:bottom w:val="none" w:sz="0" w:space="0" w:color="auto"/>
                                                                                                                                                                                                                                                                                                    <w:right w:val="none" w:sz="0" w:space="0" w:color="auto"/>
                                                                                                                                                                                                                                                                                                  </w:divBdr>
                                                                                                                                                                                                                                                                                                  <w:divsChild>
                                                                                                                                                                                                                                                                                                    <w:div w:id="409933708">
                                                                                                                                                                                                                                                                                                      <w:marLeft w:val="0"/>
                                                                                                                                                                                                                                                                                                      <w:marRight w:val="0"/>
                                                                                                                                                                                                                                                                                                      <w:marTop w:val="0"/>
                                                                                                                                                                                                                                                                                                      <w:marBottom w:val="0"/>
                                                                                                                                                                                                                                                                                                      <w:divBdr>
                                                                                                                                                                                                                                                                                                        <w:top w:val="none" w:sz="0" w:space="0" w:color="auto"/>
                                                                                                                                                                                                                                                                                                        <w:left w:val="none" w:sz="0" w:space="0" w:color="auto"/>
                                                                                                                                                                                                                                                                                                        <w:bottom w:val="none" w:sz="0" w:space="0" w:color="auto"/>
                                                                                                                                                                                                                                                                                                        <w:right w:val="none" w:sz="0" w:space="0" w:color="auto"/>
                                                                                                                                                                                                                                                                                                      </w:divBdr>
                                                                                                                                                                                                                                                                                                      <w:divsChild>
                                                                                                                                                                                                                                                                                                        <w:div w:id="283270770">
                                                                                                                                                                                                                                                                                                          <w:marLeft w:val="0"/>
                                                                                                                                                                                                                                                                                                          <w:marRight w:val="0"/>
                                                                                                                                                                                                                                                                                                          <w:marTop w:val="0"/>
                                                                                                                                                                                                                                                                                                          <w:marBottom w:val="0"/>
                                                                                                                                                                                                                                                                                                          <w:divBdr>
                                                                                                                                                                                                                                                                                                            <w:top w:val="none" w:sz="0" w:space="0" w:color="auto"/>
                                                                                                                                                                                                                                                                                                            <w:left w:val="none" w:sz="0" w:space="0" w:color="auto"/>
                                                                                                                                                                                                                                                                                                            <w:bottom w:val="none" w:sz="0" w:space="0" w:color="auto"/>
                                                                                                                                                                                                                                                                                                            <w:right w:val="none" w:sz="0" w:space="0" w:color="auto"/>
                                                                                                                                                                                                                                                                                                          </w:divBdr>
                                                                                                                                                                                                                                                                                                          <w:divsChild>
                                                                                                                                                                                                                                                                                                            <w:div w:id="1446191609">
                                                                                                                                                                                                                                                                                                              <w:marLeft w:val="0"/>
                                                                                                                                                                                                                                                                                                              <w:marRight w:val="0"/>
                                                                                                                                                                                                                                                                                                              <w:marTop w:val="0"/>
                                                                                                                                                                                                                                                                                                              <w:marBottom w:val="0"/>
                                                                                                                                                                                                                                                                                                              <w:divBdr>
                                                                                                                                                                                                                                                                                                                <w:top w:val="none" w:sz="0" w:space="0" w:color="auto"/>
                                                                                                                                                                                                                                                                                                                <w:left w:val="none" w:sz="0" w:space="0" w:color="auto"/>
                                                                                                                                                                                                                                                                                                                <w:bottom w:val="none" w:sz="0" w:space="0" w:color="auto"/>
                                                                                                                                                                                                                                                                                                                <w:right w:val="none" w:sz="0" w:space="0" w:color="auto"/>
                                                                                                                                                                                                                                                                                                              </w:divBdr>
                                                                                                                                                                                                                                                                                                              <w:divsChild>
                                                                                                                                                                                                                                                                                                                <w:div w:id="841432189">
                                                                                                                                                                                                                                                                                                                  <w:marLeft w:val="0"/>
                                                                                                                                                                                                                                                                                                                  <w:marRight w:val="0"/>
                                                                                                                                                                                                                                                                                                                  <w:marTop w:val="0"/>
                                                                                                                                                                                                                                                                                                                  <w:marBottom w:val="0"/>
                                                                                                                                                                                                                                                                                                                  <w:divBdr>
                                                                                                                                                                                                                                                                                                                    <w:top w:val="none" w:sz="0" w:space="0" w:color="auto"/>
                                                                                                                                                                                                                                                                                                                    <w:left w:val="none" w:sz="0" w:space="0" w:color="auto"/>
                                                                                                                                                                                                                                                                                                                    <w:bottom w:val="none" w:sz="0" w:space="0" w:color="auto"/>
                                                                                                                                                                                                                                                                                                                    <w:right w:val="none" w:sz="0" w:space="0" w:color="auto"/>
                                                                                                                                                                                                                                                                                                                  </w:divBdr>
                                                                                                                                                                                                                                                                                                                  <w:divsChild>
                                                                                                                                                                                                                                                                                                                    <w:div w:id="1442334112">
                                                                                                                                                                                                                                                                                                                      <w:marLeft w:val="0"/>
                                                                                                                                                                                                                                                                                                                      <w:marRight w:val="0"/>
                                                                                                                                                                                                                                                                                                                      <w:marTop w:val="0"/>
                                                                                                                                                                                                                                                                                                                      <w:marBottom w:val="0"/>
                                                                                                                                                                                                                                                                                                                      <w:divBdr>
                                                                                                                                                                                                                                                                                                                        <w:top w:val="none" w:sz="0" w:space="0" w:color="auto"/>
                                                                                                                                                                                                                                                                                                                        <w:left w:val="none" w:sz="0" w:space="0" w:color="auto"/>
                                                                                                                                                                                                                                                                                                                        <w:bottom w:val="none" w:sz="0" w:space="0" w:color="auto"/>
                                                                                                                                                                                                                                                                                                                        <w:right w:val="none" w:sz="0" w:space="0" w:color="auto"/>
                                                                                                                                                                                                                                                                                                                      </w:divBdr>
                                                                                                                                                                                                                                                                                                                      <w:divsChild>
                                                                                                                                                                                                                                                                                                                        <w:div w:id="319621411">
                                                                                                                                                                                                                                                                                                                          <w:marLeft w:val="0"/>
                                                                                                                                                                                                                                                                                                                          <w:marRight w:val="0"/>
                                                                                                                                                                                                                                                                                                                          <w:marTop w:val="0"/>
                                                                                                                                                                                                                                                                                                                          <w:marBottom w:val="0"/>
                                                                                                                                                                                                                                                                                                                          <w:divBdr>
                                                                                                                                                                                                                                                                                                                            <w:top w:val="none" w:sz="0" w:space="0" w:color="auto"/>
                                                                                                                                                                                                                                                                                                                            <w:left w:val="none" w:sz="0" w:space="0" w:color="auto"/>
                                                                                                                                                                                                                                                                                                                            <w:bottom w:val="none" w:sz="0" w:space="0" w:color="auto"/>
                                                                                                                                                                                                                                                                                                                            <w:right w:val="none" w:sz="0" w:space="0" w:color="auto"/>
                                                                                                                                                                                                                                                                                                                          </w:divBdr>
                                                                                                                                                                                                                                                                                                                          <w:divsChild>
                                                                                                                                                                                                                                                                                                                            <w:div w:id="1399402056">
                                                                                                                                                                                                                                                                                                                              <w:marLeft w:val="0"/>
                                                                                                                                                                                                                                                                                                                              <w:marRight w:val="0"/>
                                                                                                                                                                                                                                                                                                                              <w:marTop w:val="0"/>
                                                                                                                                                                                                                                                                                                                              <w:marBottom w:val="0"/>
                                                                                                                                                                                                                                                                                                                              <w:divBdr>
                                                                                                                                                                                                                                                                                                                                <w:top w:val="none" w:sz="0" w:space="0" w:color="auto"/>
                                                                                                                                                                                                                                                                                                                                <w:left w:val="none" w:sz="0" w:space="0" w:color="auto"/>
                                                                                                                                                                                                                                                                                                                                <w:bottom w:val="none" w:sz="0" w:space="0" w:color="auto"/>
                                                                                                                                                                                                                                                                                                                                <w:right w:val="none" w:sz="0" w:space="0" w:color="auto"/>
                                                                                                                                                                                                                                                                                                                              </w:divBdr>
                                                                                                                                                                                                                                                                                                                              <w:divsChild>
                                                                                                                                                                                                                                                                                                                                <w:div w:id="1143540589">
                                                                                                                                                                                                                                                                                                                                  <w:marLeft w:val="0"/>
                                                                                                                                                                                                                                                                                                                                  <w:marRight w:val="0"/>
                                                                                                                                                                                                                                                                                                                                  <w:marTop w:val="0"/>
                                                                                                                                                                                                                                                                                                                                  <w:marBottom w:val="0"/>
                                                                                                                                                                                                                                                                                                                                  <w:divBdr>
                                                                                                                                                                                                                                                                                                                                    <w:top w:val="none" w:sz="0" w:space="0" w:color="auto"/>
                                                                                                                                                                                                                                                                                                                                    <w:left w:val="none" w:sz="0" w:space="0" w:color="auto"/>
                                                                                                                                                                                                                                                                                                                                    <w:bottom w:val="none" w:sz="0" w:space="0" w:color="auto"/>
                                                                                                                                                                                                                                                                                                                                    <w:right w:val="none" w:sz="0" w:space="0" w:color="auto"/>
                                                                                                                                                                                                                                                                                                                                  </w:divBdr>
                                                                                                                                                                                                                                                                                                                                  <w:divsChild>
                                                                                                                                                                                                                                                                                                                                    <w:div w:id="889148132">
                                                                                                                                                                                                                                                                                                                                      <w:marLeft w:val="0"/>
                                                                                                                                                                                                                                                                                                                                      <w:marRight w:val="0"/>
                                                                                                                                                                                                                                                                                                                                      <w:marTop w:val="0"/>
                                                                                                                                                                                                                                                                                                                                      <w:marBottom w:val="0"/>
                                                                                                                                                                                                                                                                                                                                      <w:divBdr>
                                                                                                                                                                                                                                                                                                                                        <w:top w:val="none" w:sz="0" w:space="0" w:color="auto"/>
                                                                                                                                                                                                                                                                                                                                        <w:left w:val="none" w:sz="0" w:space="0" w:color="auto"/>
                                                                                                                                                                                                                                                                                                                                        <w:bottom w:val="none" w:sz="0" w:space="0" w:color="auto"/>
                                                                                                                                                                                                                                                                                                                                        <w:right w:val="none" w:sz="0" w:space="0" w:color="auto"/>
                                                                                                                                                                                                                                                                                                                                      </w:divBdr>
                                                                                                                                                                                                                                                                                                                                      <w:divsChild>
                                                                                                                                                                                                                                                                                                                                        <w:div w:id="590089975">
                                                                                                                                                                                                                                                                                                                                          <w:marLeft w:val="0"/>
                                                                                                                                                                                                                                                                                                                                          <w:marRight w:val="0"/>
                                                                                                                                                                                                                                                                                                                                          <w:marTop w:val="0"/>
                                                                                                                                                                                                                                                                                                                                          <w:marBottom w:val="0"/>
                                                                                                                                                                                                                                                                                                                                          <w:divBdr>
                                                                                                                                                                                                                                                                                                                                            <w:top w:val="none" w:sz="0" w:space="0" w:color="auto"/>
                                                                                                                                                                                                                                                                                                                                            <w:left w:val="none" w:sz="0" w:space="0" w:color="auto"/>
                                                                                                                                                                                                                                                                                                                                            <w:bottom w:val="none" w:sz="0" w:space="0" w:color="auto"/>
                                                                                                                                                                                                                                                                                                                                            <w:right w:val="none" w:sz="0" w:space="0" w:color="auto"/>
                                                                                                                                                                                                                                                                                                                                          </w:divBdr>
                                                                                                                                                                                                                                                                                                                                          <w:divsChild>
                                                                                                                                                                                                                                                                                                                                            <w:div w:id="1091779559">
                                                                                                                                                                                                                                                                                                                                              <w:marLeft w:val="0"/>
                                                                                                                                                                                                                                                                                                                                              <w:marRight w:val="0"/>
                                                                                                                                                                                                                                                                                                                                              <w:marTop w:val="0"/>
                                                                                                                                                                                                                                                                                                                                              <w:marBottom w:val="0"/>
                                                                                                                                                                                                                                                                                                                                              <w:divBdr>
                                                                                                                                                                                                                                                                                                                                                <w:top w:val="none" w:sz="0" w:space="0" w:color="auto"/>
                                                                                                                                                                                                                                                                                                                                                <w:left w:val="none" w:sz="0" w:space="0" w:color="auto"/>
                                                                                                                                                                                                                                                                                                                                                <w:bottom w:val="none" w:sz="0" w:space="0" w:color="auto"/>
                                                                                                                                                                                                                                                                                                                                                <w:right w:val="none" w:sz="0" w:space="0" w:color="auto"/>
                                                                                                                                                                                                                                                                                                                                              </w:divBdr>
                                                                                                                                                                                                                                                                                                                                              <w:divsChild>
                                                                                                                                                                                                                                                                                                                                                <w:div w:id="1598362337">
                                                                                                                                                                                                                                                                                                                                                  <w:marLeft w:val="0"/>
                                                                                                                                                                                                                                                                                                                                                  <w:marRight w:val="0"/>
                                                                                                                                                                                                                                                                                                                                                  <w:marTop w:val="0"/>
                                                                                                                                                                                                                                                                                                                                                  <w:marBottom w:val="0"/>
                                                                                                                                                                                                                                                                                                                                                  <w:divBdr>
                                                                                                                                                                                                                                                                                                                                                    <w:top w:val="none" w:sz="0" w:space="0" w:color="auto"/>
                                                                                                                                                                                                                                                                                                                                                    <w:left w:val="none" w:sz="0" w:space="0" w:color="auto"/>
                                                                                                                                                                                                                                                                                                                                                    <w:bottom w:val="none" w:sz="0" w:space="0" w:color="auto"/>
                                                                                                                                                                                                                                                                                                                                                    <w:right w:val="none" w:sz="0" w:space="0" w:color="auto"/>
                                                                                                                                                                                                                                                                                                                                                  </w:divBdr>
                                                                                                                                                                                                                                                                                                                                                  <w:divsChild>
                                                                                                                                                                                                                                                                                                                                                    <w:div w:id="1708024379">
                                                                                                                                                                                                                                                                                                                                                      <w:marLeft w:val="0"/>
                                                                                                                                                                                                                                                                                                                                                      <w:marRight w:val="0"/>
                                                                                                                                                                                                                                                                                                                                                      <w:marTop w:val="0"/>
                                                                                                                                                                                                                                                                                                                                                      <w:marBottom w:val="0"/>
                                                                                                                                                                                                                                                                                                                                                      <w:divBdr>
                                                                                                                                                                                                                                                                                                                                                        <w:top w:val="none" w:sz="0" w:space="0" w:color="auto"/>
                                                                                                                                                                                                                                                                                                                                                        <w:left w:val="none" w:sz="0" w:space="0" w:color="auto"/>
                                                                                                                                                                                                                                                                                                                                                        <w:bottom w:val="none" w:sz="0" w:space="0" w:color="auto"/>
                                                                                                                                                                                                                                                                                                                                                        <w:right w:val="none" w:sz="0" w:space="0" w:color="auto"/>
                                                                                                                                                                                                                                                                                                                                                      </w:divBdr>
                                                                                                                                                                                                                                                                                                                                                      <w:divsChild>
                                                                                                                                                                                                                                                                                                                                                        <w:div w:id="1377239991">
                                                                                                                                                                                                                                                                                                                                                          <w:marLeft w:val="0"/>
                                                                                                                                                                                                                                                                                                                                                          <w:marRight w:val="0"/>
                                                                                                                                                                                                                                                                                                                                                          <w:marTop w:val="0"/>
                                                                                                                                                                                                                                                                                                                                                          <w:marBottom w:val="0"/>
                                                                                                                                                                                                                                                                                                                                                          <w:divBdr>
                                                                                                                                                                                                                                                                                                                                                            <w:top w:val="none" w:sz="0" w:space="0" w:color="auto"/>
                                                                                                                                                                                                                                                                                                                                                            <w:left w:val="none" w:sz="0" w:space="0" w:color="auto"/>
                                                                                                                                                                                                                                                                                                                                                            <w:bottom w:val="none" w:sz="0" w:space="0" w:color="auto"/>
                                                                                                                                                                                                                                                                                                                                                            <w:right w:val="none" w:sz="0" w:space="0" w:color="auto"/>
                                                                                                                                                                                                                                                                                                                                                          </w:divBdr>
                                                                                                                                                                                                                                                                                                                                                          <w:divsChild>
                                                                                                                                                                                                                                                                                                                                                            <w:div w:id="1410738381">
                                                                                                                                                                                                                                                                                                                                                              <w:marLeft w:val="0"/>
                                                                                                                                                                                                                                                                                                                                                              <w:marRight w:val="0"/>
                                                                                                                                                                                                                                                                                                                                                              <w:marTop w:val="0"/>
                                                                                                                                                                                                                                                                                                                                                              <w:marBottom w:val="0"/>
                                                                                                                                                                                                                                                                                                                                                              <w:divBdr>
                                                                                                                                                                                                                                                                                                                                                                <w:top w:val="none" w:sz="0" w:space="0" w:color="auto"/>
                                                                                                                                                                                                                                                                                                                                                                <w:left w:val="none" w:sz="0" w:space="0" w:color="auto"/>
                                                                                                                                                                                                                                                                                                                                                                <w:bottom w:val="none" w:sz="0" w:space="0" w:color="auto"/>
                                                                                                                                                                                                                                                                                                                                                                <w:right w:val="none" w:sz="0" w:space="0" w:color="auto"/>
                                                                                                                                                                                                                                                                                                                                                              </w:divBdr>
                                                                                                                                                                                                                                                                                                                                                              <w:divsChild>
                                                                                                                                                                                                                                                                                                                                                                <w:div w:id="2008942571">
                                                                                                                                                                                                                                                                                                                                                                  <w:marLeft w:val="0"/>
                                                                                                                                                                                                                                                                                                                                                                  <w:marRight w:val="0"/>
                                                                                                                                                                                                                                                                                                                                                                  <w:marTop w:val="0"/>
                                                                                                                                                                                                                                                                                                                                                                  <w:marBottom w:val="0"/>
                                                                                                                                                                                                                                                                                                                                                                  <w:divBdr>
                                                                                                                                                                                                                                                                                                                                                                    <w:top w:val="none" w:sz="0" w:space="0" w:color="auto"/>
                                                                                                                                                                                                                                                                                                                                                                    <w:left w:val="none" w:sz="0" w:space="0" w:color="auto"/>
                                                                                                                                                                                                                                                                                                                                                                    <w:bottom w:val="none" w:sz="0" w:space="0" w:color="auto"/>
                                                                                                                                                                                                                                                                                                                                                                    <w:right w:val="none" w:sz="0" w:space="0" w:color="auto"/>
                                                                                                                                                                                                                                                                                                                                                                  </w:divBdr>
                                                                                                                                                                                                                                                                                                                                                                  <w:divsChild>
                                                                                                                                                                                                                                                                                                                                                                    <w:div w:id="689918773">
                                                                                                                                                                                                                                                                                                                                                                      <w:marLeft w:val="0"/>
                                                                                                                                                                                                                                                                                                                                                                      <w:marRight w:val="0"/>
                                                                                                                                                                                                                                                                                                                                                                      <w:marTop w:val="0"/>
                                                                                                                                                                                                                                                                                                                                                                      <w:marBottom w:val="0"/>
                                                                                                                                                                                                                                                                                                                                                                      <w:divBdr>
                                                                                                                                                                                                                                                                                                                                                                        <w:top w:val="none" w:sz="0" w:space="0" w:color="auto"/>
                                                                                                                                                                                                                                                                                                                                                                        <w:left w:val="none" w:sz="0" w:space="0" w:color="auto"/>
                                                                                                                                                                                                                                                                                                                                                                        <w:bottom w:val="none" w:sz="0" w:space="0" w:color="auto"/>
                                                                                                                                                                                                                                                                                                                                                                        <w:right w:val="none" w:sz="0" w:space="0" w:color="auto"/>
                                                                                                                                                                                                                                                                                                                                                                      </w:divBdr>
                                                                                                                                                                                                                                                                                                                                                                      <w:divsChild>
                                                                                                                                                                                                                                                                                                                                                                        <w:div w:id="610433300">
                                                                                                                                                                                                                                                                                                                                                                          <w:marLeft w:val="0"/>
                                                                                                                                                                                                                                                                                                                                                                          <w:marRight w:val="0"/>
                                                                                                                                                                                                                                                                                                                                                                          <w:marTop w:val="0"/>
                                                                                                                                                                                                                                                                                                                                                                          <w:marBottom w:val="0"/>
                                                                                                                                                                                                                                                                                                                                                                          <w:divBdr>
                                                                                                                                                                                                                                                                                                                                                                            <w:top w:val="none" w:sz="0" w:space="0" w:color="auto"/>
                                                                                                                                                                                                                                                                                                                                                                            <w:left w:val="none" w:sz="0" w:space="0" w:color="auto"/>
                                                                                                                                                                                                                                                                                                                                                                            <w:bottom w:val="none" w:sz="0" w:space="0" w:color="auto"/>
                                                                                                                                                                                                                                                                                                                                                                            <w:right w:val="none" w:sz="0" w:space="0" w:color="auto"/>
                                                                                                                                                                                                                                                                                                                                                                          </w:divBdr>
                                                                                                                                                                                                                                                                                                                                                                          <w:divsChild>
                                                                                                                                                                                                                                                                                                                                                                            <w:div w:id="2058240122">
                                                                                                                                                                                                                                                                                                                                                                              <w:marLeft w:val="0"/>
                                                                                                                                                                                                                                                                                                                                                                              <w:marRight w:val="0"/>
                                                                                                                                                                                                                                                                                                                                                                              <w:marTop w:val="0"/>
                                                                                                                                                                                                                                                                                                                                                                              <w:marBottom w:val="0"/>
                                                                                                                                                                                                                                                                                                                                                                              <w:divBdr>
                                                                                                                                                                                                                                                                                                                                                                                <w:top w:val="none" w:sz="0" w:space="0" w:color="auto"/>
                                                                                                                                                                                                                                                                                                                                                                                <w:left w:val="none" w:sz="0" w:space="0" w:color="auto"/>
                                                                                                                                                                                                                                                                                                                                                                                <w:bottom w:val="none" w:sz="0" w:space="0" w:color="auto"/>
                                                                                                                                                                                                                                                                                                                                                                                <w:right w:val="none" w:sz="0" w:space="0" w:color="auto"/>
                                                                                                                                                                                                                                                                                                                                                                              </w:divBdr>
                                                                                                                                                                                                                                                                                                                                                                              <w:divsChild>
                                                                                                                                                                                                                                                                                                                                                                                <w:div w:id="1334606175">
                                                                                                                                                                                                                                                                                                                                                                                  <w:marLeft w:val="0"/>
                                                                                                                                                                                                                                                                                                                                                                                  <w:marRight w:val="0"/>
                                                                                                                                                                                                                                                                                                                                                                                  <w:marTop w:val="0"/>
                                                                                                                                                                                                                                                                                                                                                                                  <w:marBottom w:val="0"/>
                                                                                                                                                                                                                                                                                                                                                                                  <w:divBdr>
                                                                                                                                                                                                                                                                                                                                                                                    <w:top w:val="none" w:sz="0" w:space="0" w:color="auto"/>
                                                                                                                                                                                                                                                                                                                                                                                    <w:left w:val="none" w:sz="0" w:space="0" w:color="auto"/>
                                                                                                                                                                                                                                                                                                                                                                                    <w:bottom w:val="none" w:sz="0" w:space="0" w:color="auto"/>
                                                                                                                                                                                                                                                                                                                                                                                    <w:right w:val="none" w:sz="0" w:space="0" w:color="auto"/>
                                                                                                                                                                                                                                                                                                                                                                                  </w:divBdr>
                                                                                                                                                                                                                                                                                                                                                                                  <w:divsChild>
                                                                                                                                                                                                                                                                                                                                                                                    <w:div w:id="565795756">
                                                                                                                                                                                                                                                                                                                                                                                      <w:marLeft w:val="0"/>
                                                                                                                                                                                                                                                                                                                                                                                      <w:marRight w:val="0"/>
                                                                                                                                                                                                                                                                                                                                                                                      <w:marTop w:val="0"/>
                                                                                                                                                                                                                                                                                                                                                                                      <w:marBottom w:val="0"/>
                                                                                                                                                                                                                                                                                                                                                                                      <w:divBdr>
                                                                                                                                                                                                                                                                                                                                                                                        <w:top w:val="none" w:sz="0" w:space="0" w:color="auto"/>
                                                                                                                                                                                                                                                                                                                                                                                        <w:left w:val="none" w:sz="0" w:space="0" w:color="auto"/>
                                                                                                                                                                                                                                                                                                                                                                                        <w:bottom w:val="none" w:sz="0" w:space="0" w:color="auto"/>
                                                                                                                                                                                                                                                                                                                                                                                        <w:right w:val="none" w:sz="0" w:space="0" w:color="auto"/>
                                                                                                                                                                                                                                                                                                                                                                                      </w:divBdr>
                                                                                                                                                                                                                                                                                                                                                                                      <w:divsChild>
                                                                                                                                                                                                                                                                                                                                                                                        <w:div w:id="891817026">
                                                                                                                                                                                                                                                                                                                                                                                          <w:marLeft w:val="0"/>
                                                                                                                                                                                                                                                                                                                                                                                          <w:marRight w:val="0"/>
                                                                                                                                                                                                                                                                                                                                                                                          <w:marTop w:val="0"/>
                                                                                                                                                                                                                                                                                                                                                                                          <w:marBottom w:val="0"/>
                                                                                                                                                                                                                                                                                                                                                                                          <w:divBdr>
                                                                                                                                                                                                                                                                                                                                                                                            <w:top w:val="none" w:sz="0" w:space="0" w:color="auto"/>
                                                                                                                                                                                                                                                                                                                                                                                            <w:left w:val="none" w:sz="0" w:space="0" w:color="auto"/>
                                                                                                                                                                                                                                                                                                                                                                                            <w:bottom w:val="none" w:sz="0" w:space="0" w:color="auto"/>
                                                                                                                                                                                                                                                                                                                                                                                            <w:right w:val="none" w:sz="0" w:space="0" w:color="auto"/>
                                                                                                                                                                                                                                                                                                                                                                                          </w:divBdr>
                                                                                                                                                                                                                                                                                                                                                                                          <w:divsChild>
                                                                                                                                                                                                                                                                                                                                                                                            <w:div w:id="1319773500">
                                                                                                                                                                                                                                                                                                                                                                                              <w:marLeft w:val="0"/>
                                                                                                                                                                                                                                                                                                                                                                                              <w:marRight w:val="0"/>
                                                                                                                                                                                                                                                                                                                                                                                              <w:marTop w:val="0"/>
                                                                                                                                                                                                                                                                                                                                                                                              <w:marBottom w:val="0"/>
                                                                                                                                                                                                                                                                                                                                                                                              <w:divBdr>
                                                                                                                                                                                                                                                                                                                                                                                                <w:top w:val="none" w:sz="0" w:space="0" w:color="auto"/>
                                                                                                                                                                                                                                                                                                                                                                                                <w:left w:val="none" w:sz="0" w:space="0" w:color="auto"/>
                                                                                                                                                                                                                                                                                                                                                                                                <w:bottom w:val="none" w:sz="0" w:space="0" w:color="auto"/>
                                                                                                                                                                                                                                                                                                                                                                                                <w:right w:val="none" w:sz="0" w:space="0" w:color="auto"/>
                                                                                                                                                                                                                                                                                                                                                                                              </w:divBdr>
                                                                                                                                                                                                                                                                                                                                                                                              <w:divsChild>
                                                                                                                                                                                                                                                                                                                                                                                                <w:div w:id="1619753409">
                                                                                                                                                                                                                                                                                                                                                                                                  <w:marLeft w:val="0"/>
                                                                                                                                                                                                                                                                                                                                                                                                  <w:marRight w:val="0"/>
                                                                                                                                                                                                                                                                                                                                                                                                  <w:marTop w:val="0"/>
                                                                                                                                                                                                                                                                                                                                                                                                  <w:marBottom w:val="0"/>
                                                                                                                                                                                                                                                                                                                                                                                                  <w:divBdr>
                                                                                                                                                                                                                                                                                                                                                                                                    <w:top w:val="none" w:sz="0" w:space="0" w:color="auto"/>
                                                                                                                                                                                                                                                                                                                                                                                                    <w:left w:val="none" w:sz="0" w:space="0" w:color="auto"/>
                                                                                                                                                                                                                                                                                                                                                                                                    <w:bottom w:val="none" w:sz="0" w:space="0" w:color="auto"/>
                                                                                                                                                                                                                                                                                                                                                                                                    <w:right w:val="none" w:sz="0" w:space="0" w:color="auto"/>
                                                                                                                                                                                                                                                                                                                                                                                                  </w:divBdr>
                                                                                                                                                                                                                                                                                                                                                                                                  <w:divsChild>
                                                                                                                                                                                                                                                                                                                                                                                                    <w:div w:id="1129393563">
                                                                                                                                                                                                                                                                                                                                                                                                      <w:marLeft w:val="0"/>
                                                                                                                                                                                                                                                                                                                                                                                                      <w:marRight w:val="0"/>
                                                                                                                                                                                                                                                                                                                                                                                                      <w:marTop w:val="0"/>
                                                                                                                                                                                                                                                                                                                                                                                                      <w:marBottom w:val="0"/>
                                                                                                                                                                                                                                                                                                                                                                                                      <w:divBdr>
                                                                                                                                                                                                                                                                                                                                                                                                        <w:top w:val="none" w:sz="0" w:space="0" w:color="auto"/>
                                                                                                                                                                                                                                                                                                                                                                                                        <w:left w:val="none" w:sz="0" w:space="0" w:color="auto"/>
                                                                                                                                                                                                                                                                                                                                                                                                        <w:bottom w:val="none" w:sz="0" w:space="0" w:color="auto"/>
                                                                                                                                                                                                                                                                                                                                                                                                        <w:right w:val="none" w:sz="0" w:space="0" w:color="auto"/>
                                                                                                                                                                                                                                                                                                                                                                                                      </w:divBdr>
                                                                                                                                                                                                                                                                                                                                                                                                      <w:divsChild>
                                                                                                                                                                                                                                                                                                                                                                                                        <w:div w:id="146675844">
                                                                                                                                                                                                                                                                                                                                                                                                          <w:marLeft w:val="0"/>
                                                                                                                                                                                                                                                                                                                                                                                                          <w:marRight w:val="0"/>
                                                                                                                                                                                                                                                                                                                                                                                                          <w:marTop w:val="0"/>
                                                                                                                                                                                                                                                                                                                                                                                                          <w:marBottom w:val="0"/>
                                                                                                                                                                                                                                                                                                                                                                                                          <w:divBdr>
                                                                                                                                                                                                                                                                                                                                                                                                            <w:top w:val="none" w:sz="0" w:space="0" w:color="auto"/>
                                                                                                                                                                                                                                                                                                                                                                                                            <w:left w:val="none" w:sz="0" w:space="0" w:color="auto"/>
                                                                                                                                                                                                                                                                                                                                                                                                            <w:bottom w:val="none" w:sz="0" w:space="0" w:color="auto"/>
                                                                                                                                                                                                                                                                                                                                                                                                            <w:right w:val="none" w:sz="0" w:space="0" w:color="auto"/>
                                                                                                                                                                                                                                                                                                                                                                                                          </w:divBdr>
                                                                                                                                                                                                                                                                                                                                                                                                          <w:divsChild>
                                                                                                                                                                                                                                                                                                                                                                                                            <w:div w:id="964624416">
                                                                                                                                                                                                                                                                                                                                                                                                              <w:marLeft w:val="0"/>
                                                                                                                                                                                                                                                                                                                                                                                                              <w:marRight w:val="0"/>
                                                                                                                                                                                                                                                                                                                                                                                                              <w:marTop w:val="0"/>
                                                                                                                                                                                                                                                                                                                                                                                                              <w:marBottom w:val="0"/>
                                                                                                                                                                                                                                                                                                                                                                                                              <w:divBdr>
                                                                                                                                                                                                                                                                                                                                                                                                                <w:top w:val="none" w:sz="0" w:space="0" w:color="auto"/>
                                                                                                                                                                                                                                                                                                                                                                                                                <w:left w:val="none" w:sz="0" w:space="0" w:color="auto"/>
                                                                                                                                                                                                                                                                                                                                                                                                                <w:bottom w:val="none" w:sz="0" w:space="0" w:color="auto"/>
                                                                                                                                                                                                                                                                                                                                                                                                                <w:right w:val="none" w:sz="0" w:space="0" w:color="auto"/>
                                                                                                                                                                                                                                                                                                                                                                                                              </w:divBdr>
                                                                                                                                                                                                                                                                                                                                                                                                              <w:divsChild>
                                                                                                                                                                                                                                                                                                                                                                                                                <w:div w:id="696858531">
                                                                                                                                                                                                                                                                                                                                                                                                                  <w:marLeft w:val="0"/>
                                                                                                                                                                                                                                                                                                                                                                                                                  <w:marRight w:val="0"/>
                                                                                                                                                                                                                                                                                                                                                                                                                  <w:marTop w:val="0"/>
                                                                                                                                                                                                                                                                                                                                                                                                                  <w:marBottom w:val="0"/>
                                                                                                                                                                                                                                                                                                                                                                                                                  <w:divBdr>
                                                                                                                                                                                                                                                                                                                                                                                                                    <w:top w:val="none" w:sz="0" w:space="0" w:color="auto"/>
                                                                                                                                                                                                                                                                                                                                                                                                                    <w:left w:val="none" w:sz="0" w:space="0" w:color="auto"/>
                                                                                                                                                                                                                                                                                                                                                                                                                    <w:bottom w:val="none" w:sz="0" w:space="0" w:color="auto"/>
                                                                                                                                                                                                                                                                                                                                                                                                                    <w:right w:val="none" w:sz="0" w:space="0" w:color="auto"/>
                                                                                                                                                                                                                                                                                                                                                                                                                  </w:divBdr>
                                                                                                                                                                                                                                                                                                                                                                                                                  <w:divsChild>
                                                                                                                                                                                                                                                                                                                                                                                                                    <w:div w:id="1389958757">
                                                                                                                                                                                                                                                                                                                                                                                                                      <w:marLeft w:val="0"/>
                                                                                                                                                                                                                                                                                                                                                                                                                      <w:marRight w:val="0"/>
                                                                                                                                                                                                                                                                                                                                                                                                                      <w:marTop w:val="0"/>
                                                                                                                                                                                                                                                                                                                                                                                                                      <w:marBottom w:val="0"/>
                                                                                                                                                                                                                                                                                                                                                                                                                      <w:divBdr>
                                                                                                                                                                                                                                                                                                                                                                                                                        <w:top w:val="none" w:sz="0" w:space="0" w:color="auto"/>
                                                                                                                                                                                                                                                                                                                                                                                                                        <w:left w:val="none" w:sz="0" w:space="0" w:color="auto"/>
                                                                                                                                                                                                                                                                                                                                                                                                                        <w:bottom w:val="none" w:sz="0" w:space="0" w:color="auto"/>
                                                                                                                                                                                                                                                                                                                                                                                                                        <w:right w:val="none" w:sz="0" w:space="0" w:color="auto"/>
                                                                                                                                                                                                                                                                                                                                                                                                                      </w:divBdr>
                                                                                                                                                                                                                                                                                                                                                                                                                      <w:divsChild>
                                                                                                                                                                                                                                                                                                                                                                                                                        <w:div w:id="1942028552">
                                                                                                                                                                                                                                                                                                                                                                                                                          <w:marLeft w:val="0"/>
                                                                                                                                                                                                                                                                                                                                                                                                                          <w:marRight w:val="0"/>
                                                                                                                                                                                                                                                                                                                                                                                                                          <w:marTop w:val="0"/>
                                                                                                                                                                                                                                                                                                                                                                                                                          <w:marBottom w:val="0"/>
                                                                                                                                                                                                                                                                                                                                                                                                                          <w:divBdr>
                                                                                                                                                                                                                                                                                                                                                                                                                            <w:top w:val="none" w:sz="0" w:space="0" w:color="auto"/>
                                                                                                                                                                                                                                                                                                                                                                                                                            <w:left w:val="none" w:sz="0" w:space="0" w:color="auto"/>
                                                                                                                                                                                                                                                                                                                                                                                                                            <w:bottom w:val="none" w:sz="0" w:space="0" w:color="auto"/>
                                                                                                                                                                                                                                                                                                                                                                                                                            <w:right w:val="none" w:sz="0" w:space="0" w:color="auto"/>
                                                                                                                                                                                                                                                                                                                                                                                                                          </w:divBdr>
                                                                                                                                                                                                                                                                                                                                                                                                                          <w:divsChild>
                                                                                                                                                                                                                                                                                                                                                                                                                            <w:div w:id="695429307">
                                                                                                                                                                                                                                                                                                                                                                                                                              <w:marLeft w:val="0"/>
                                                                                                                                                                                                                                                                                                                                                                                                                              <w:marRight w:val="0"/>
                                                                                                                                                                                                                                                                                                                                                                                                                              <w:marTop w:val="0"/>
                                                                                                                                                                                                                                                                                                                                                                                                                              <w:marBottom w:val="0"/>
                                                                                                                                                                                                                                                                                                                                                                                                                              <w:divBdr>
                                                                                                                                                                                                                                                                                                                                                                                                                                <w:top w:val="none" w:sz="0" w:space="0" w:color="auto"/>
                                                                                                                                                                                                                                                                                                                                                                                                                                <w:left w:val="none" w:sz="0" w:space="0" w:color="auto"/>
                                                                                                                                                                                                                                                                                                                                                                                                                                <w:bottom w:val="none" w:sz="0" w:space="0" w:color="auto"/>
                                                                                                                                                                                                                                                                                                                                                                                                                                <w:right w:val="none" w:sz="0" w:space="0" w:color="auto"/>
                                                                                                                                                                                                                                                                                                                                                                                                                              </w:divBdr>
                                                                                                                                                                                                                                                                                                                                                                                                                              <w:divsChild>
                                                                                                                                                                                                                                                                                                                                                                                                                                <w:div w:id="141969276">
                                                                                                                                                                                                                                                                                                                                                                                                                                  <w:marLeft w:val="0"/>
                                                                                                                                                                                                                                                                                                                                                                                                                                  <w:marRight w:val="0"/>
                                                                                                                                                                                                                                                                                                                                                                                                                                  <w:marTop w:val="0"/>
                                                                                                                                                                                                                                                                                                                                                                                                                                  <w:marBottom w:val="0"/>
                                                                                                                                                                                                                                                                                                                                                                                                                                  <w:divBdr>
                                                                                                                                                                                                                                                                                                                                                                                                                                    <w:top w:val="none" w:sz="0" w:space="0" w:color="auto"/>
                                                                                                                                                                                                                                                                                                                                                                                                                                    <w:left w:val="none" w:sz="0" w:space="0" w:color="auto"/>
                                                                                                                                                                                                                                                                                                                                                                                                                                    <w:bottom w:val="none" w:sz="0" w:space="0" w:color="auto"/>
                                                                                                                                                                                                                                                                                                                                                                                                                                    <w:right w:val="none" w:sz="0" w:space="0" w:color="auto"/>
                                                                                                                                                                                                                                                                                                                                                                                                                                  </w:divBdr>
                                                                                                                                                                                                                                                                                                                                                                                                                                  <w:divsChild>
                                                                                                                                                                                                                                                                                                                                                                                                                                    <w:div w:id="150758193">
                                                                                                                                                                                                                                                                                                                                                                                                                                      <w:marLeft w:val="0"/>
                                                                                                                                                                                                                                                                                                                                                                                                                                      <w:marRight w:val="0"/>
                                                                                                                                                                                                                                                                                                                                                                                                                                      <w:marTop w:val="0"/>
                                                                                                                                                                                                                                                                                                                                                                                                                                      <w:marBottom w:val="0"/>
                                                                                                                                                                                                                                                                                                                                                                                                                                      <w:divBdr>
                                                                                                                                                                                                                                                                                                                                                                                                                                        <w:top w:val="none" w:sz="0" w:space="0" w:color="auto"/>
                                                                                                                                                                                                                                                                                                                                                                                                                                        <w:left w:val="none" w:sz="0" w:space="0" w:color="auto"/>
                                                                                                                                                                                                                                                                                                                                                                                                                                        <w:bottom w:val="none" w:sz="0" w:space="0" w:color="auto"/>
                                                                                                                                                                                                                                                                                                                                                                                                                                        <w:right w:val="none" w:sz="0" w:space="0" w:color="auto"/>
                                                                                                                                                                                                                                                                                                                                                                                                                                      </w:divBdr>
                                                                                                                                                                                                                                                                                                                                                                                                                                      <w:divsChild>
                                                                                                                                                                                                                                                                                                                                                                                                                                        <w:div w:id="2006780804">
                                                                                                                                                                                                                                                                                                                                                                                                                                          <w:marLeft w:val="0"/>
                                                                                                                                                                                                                                                                                                                                                                                                                                          <w:marRight w:val="0"/>
                                                                                                                                                                                                                                                                                                                                                                                                                                          <w:marTop w:val="0"/>
                                                                                                                                                                                                                                                                                                                                                                                                                                          <w:marBottom w:val="0"/>
                                                                                                                                                                                                                                                                                                                                                                                                                                          <w:divBdr>
                                                                                                                                                                                                                                                                                                                                                                                                                                            <w:top w:val="none" w:sz="0" w:space="0" w:color="auto"/>
                                                                                                                                                                                                                                                                                                                                                                                                                                            <w:left w:val="none" w:sz="0" w:space="0" w:color="auto"/>
                                                                                                                                                                                                                                                                                                                                                                                                                                            <w:bottom w:val="none" w:sz="0" w:space="0" w:color="auto"/>
                                                                                                                                                                                                                                                                                                                                                                                                                                            <w:right w:val="none" w:sz="0" w:space="0" w:color="auto"/>
                                                                                                                                                                                                                                                                                                                                                                                                                                          </w:divBdr>
                                                                                                                                                                                                                                                                                                                                                                                                                                          <w:divsChild>
                                                                                                                                                                                                                                                                                                                                                                                                                                            <w:div w:id="300621497">
                                                                                                                                                                                                                                                                                                                                                                                                                                              <w:marLeft w:val="0"/>
                                                                                                                                                                                                                                                                                                                                                                                                                                              <w:marRight w:val="0"/>
                                                                                                                                                                                                                                                                                                                                                                                                                                              <w:marTop w:val="0"/>
                                                                                                                                                                                                                                                                                                                                                                                                                                              <w:marBottom w:val="0"/>
                                                                                                                                                                                                                                                                                                                                                                                                                                              <w:divBdr>
                                                                                                                                                                                                                                                                                                                                                                                                                                                <w:top w:val="none" w:sz="0" w:space="0" w:color="auto"/>
                                                                                                                                                                                                                                                                                                                                                                                                                                                <w:left w:val="none" w:sz="0" w:space="0" w:color="auto"/>
                                                                                                                                                                                                                                                                                                                                                                                                                                                <w:bottom w:val="none" w:sz="0" w:space="0" w:color="auto"/>
                                                                                                                                                                                                                                                                                                                                                                                                                                                <w:right w:val="none" w:sz="0" w:space="0" w:color="auto"/>
                                                                                                                                                                                                                                                                                                                                                                                                                                              </w:divBdr>
                                                                                                                                                                                                                                                                                                                                                                                                                                              <w:divsChild>
                                                                                                                                                                                                                                                                                                                                                                                                                                                <w:div w:id="1655332382">
                                                                                                                                                                                                                                                                                                                                                                                                                                                  <w:marLeft w:val="0"/>
                                                                                                                                                                                                                                                                                                                                                                                                                                                  <w:marRight w:val="0"/>
                                                                                                                                                                                                                                                                                                                                                                                                                                                  <w:marTop w:val="0"/>
                                                                                                                                                                                                                                                                                                                                                                                                                                                  <w:marBottom w:val="0"/>
                                                                                                                                                                                                                                                                                                                                                                                                                                                  <w:divBdr>
                                                                                                                                                                                                                                                                                                                                                                                                                                                    <w:top w:val="none" w:sz="0" w:space="0" w:color="auto"/>
                                                                                                                                                                                                                                                                                                                                                                                                                                                    <w:left w:val="none" w:sz="0" w:space="0" w:color="auto"/>
                                                                                                                                                                                                                                                                                                                                                                                                                                                    <w:bottom w:val="none" w:sz="0" w:space="0" w:color="auto"/>
                                                                                                                                                                                                                                                                                                                                                                                                                                                    <w:right w:val="none" w:sz="0" w:space="0" w:color="auto"/>
                                                                                                                                                                                                                                                                                                                                                                                                                                                  </w:divBdr>
                                                                                                                                                                                                                                                                                                                                                                                                                                                  <w:divsChild>
                                                                                                                                                                                                                                                                                                                                                                                                                                                    <w:div w:id="1180923400">
                                                                                                                                                                                                                                                                                                                                                                                                                                                      <w:marLeft w:val="0"/>
                                                                                                                                                                                                                                                                                                                                                                                                                                                      <w:marRight w:val="0"/>
                                                                                                                                                                                                                                                                                                                                                                                                                                                      <w:marTop w:val="0"/>
                                                                                                                                                                                                                                                                                                                                                                                                                                                      <w:marBottom w:val="0"/>
                                                                                                                                                                                                                                                                                                                                                                                                                                                      <w:divBdr>
                                                                                                                                                                                                                                                                                                                                                                                                                                                        <w:top w:val="none" w:sz="0" w:space="0" w:color="auto"/>
                                                                                                                                                                                                                                                                                                                                                                                                                                                        <w:left w:val="none" w:sz="0" w:space="0" w:color="auto"/>
                                                                                                                                                                                                                                                                                                                                                                                                                                                        <w:bottom w:val="none" w:sz="0" w:space="0" w:color="auto"/>
                                                                                                                                                                                                                                                                                                                                                                                                                                                        <w:right w:val="none" w:sz="0" w:space="0" w:color="auto"/>
                                                                                                                                                                                                                                                                                                                                                                                                                                                      </w:divBdr>
                                                                                                                                                                                                                                                                                                                                                                                                                                                      <w:divsChild>
                                                                                                                                                                                                                                                                                                                                                                                                                                                        <w:div w:id="1212572261">
                                                                                                                                                                                                                                                                                                                                                                                                                                                          <w:marLeft w:val="0"/>
                                                                                                                                                                                                                                                                                                                                                                                                                                                          <w:marRight w:val="0"/>
                                                                                                                                                                                                                                                                                                                                                                                                                                                          <w:marTop w:val="0"/>
                                                                                                                                                                                                                                                                                                                                                                                                                                                          <w:marBottom w:val="0"/>
                                                                                                                                                                                                                                                                                                                                                                                                                                                          <w:divBdr>
                                                                                                                                                                                                                                                                                                                                                                                                                                                            <w:top w:val="none" w:sz="0" w:space="0" w:color="auto"/>
                                                                                                                                                                                                                                                                                                                                                                                                                                                            <w:left w:val="none" w:sz="0" w:space="0" w:color="auto"/>
                                                                                                                                                                                                                                                                                                                                                                                                                                                            <w:bottom w:val="none" w:sz="0" w:space="0" w:color="auto"/>
                                                                                                                                                                                                                                                                                                                                                                                                                                                            <w:right w:val="none" w:sz="0" w:space="0" w:color="auto"/>
                                                                                                                                                                                                                                                                                                                                                                                                                                                          </w:divBdr>
                                                                                                                                                                                                                                                                                                                                                                                                                                                          <w:divsChild>
                                                                                                                                                                                                                                                                                                                                                                                                                                                            <w:div w:id="2005549555">
                                                                                                                                                                                                                                                                                                                                                                                                                                                              <w:marLeft w:val="0"/>
                                                                                                                                                                                                                                                                                                                                                                                                                                                              <w:marRight w:val="0"/>
                                                                                                                                                                                                                                                                                                                                                                                                                                                              <w:marTop w:val="0"/>
                                                                                                                                                                                                                                                                                                                                                                                                                                                              <w:marBottom w:val="0"/>
                                                                                                                                                                                                                                                                                                                                                                                                                                                              <w:divBdr>
                                                                                                                                                                                                                                                                                                                                                                                                                                                                <w:top w:val="none" w:sz="0" w:space="0" w:color="auto"/>
                                                                                                                                                                                                                                                                                                                                                                                                                                                                <w:left w:val="none" w:sz="0" w:space="0" w:color="auto"/>
                                                                                                                                                                                                                                                                                                                                                                                                                                                                <w:bottom w:val="none" w:sz="0" w:space="0" w:color="auto"/>
                                                                                                                                                                                                                                                                                                                                                                                                                                                                <w:right w:val="none" w:sz="0" w:space="0" w:color="auto"/>
                                                                                                                                                                                                                                                                                                                                                                                                                                                              </w:divBdr>
                                                                                                                                                                                                                                                                                                                                                                                                                                                              <w:divsChild>
                                                                                                                                                                                                                                                                                                                                                                                                                                                                <w:div w:id="924455280">
                                                                                                                                                                                                                                                                                                                                                                                                                                                                  <w:marLeft w:val="0"/>
                                                                                                                                                                                                                                                                                                                                                                                                                                                                  <w:marRight w:val="0"/>
                                                                                                                                                                                                                                                                                                                                                                                                                                                                  <w:marTop w:val="0"/>
                                                                                                                                                                                                                                                                                                                                                                                                                                                                  <w:marBottom w:val="0"/>
                                                                                                                                                                                                                                                                                                                                                                                                                                                                  <w:divBdr>
                                                                                                                                                                                                                                                                                                                                                                                                                                                                    <w:top w:val="none" w:sz="0" w:space="0" w:color="auto"/>
                                                                                                                                                                                                                                                                                                                                                                                                                                                                    <w:left w:val="none" w:sz="0" w:space="0" w:color="auto"/>
                                                                                                                                                                                                                                                                                                                                                                                                                                                                    <w:bottom w:val="none" w:sz="0" w:space="0" w:color="auto"/>
                                                                                                                                                                                                                                                                                                                                                                                                                                                                    <w:right w:val="none" w:sz="0" w:space="0" w:color="auto"/>
                                                                                                                                                                                                                                                                                                                                                                                                                                                                  </w:divBdr>
                                                                                                                                                                                                                                                                                                                                                                                                                                                                  <w:divsChild>
                                                                                                                                                                                                                                                                                                                                                                                                                                                                    <w:div w:id="611131097">
                                                                                                                                                                                                                                                                                                                                                                                                                                                                      <w:marLeft w:val="0"/>
                                                                                                                                                                                                                                                                                                                                                                                                                                                                      <w:marRight w:val="0"/>
                                                                                                                                                                                                                                                                                                                                                                                                                                                                      <w:marTop w:val="0"/>
                                                                                                                                                                                                                                                                                                                                                                                                                                                                      <w:marBottom w:val="0"/>
                                                                                                                                                                                                                                                                                                                                                                                                                                                                      <w:divBdr>
                                                                                                                                                                                                                                                                                                                                                                                                                                                                        <w:top w:val="none" w:sz="0" w:space="0" w:color="auto"/>
                                                                                                                                                                                                                                                                                                                                                                                                                                                                        <w:left w:val="none" w:sz="0" w:space="0" w:color="auto"/>
                                                                                                                                                                                                                                                                                                                                                                                                                                                                        <w:bottom w:val="none" w:sz="0" w:space="0" w:color="auto"/>
                                                                                                                                                                                                                                                                                                                                                                                                                                                                        <w:right w:val="none" w:sz="0" w:space="0" w:color="auto"/>
                                                                                                                                                                                                                                                                                                                                                                                                                                                                      </w:divBdr>
                                                                                                                                                                                                                                                                                                                                                                                                                                                                      <w:divsChild>
                                                                                                                                                                                                                                                                                                                                                                                                                                                                        <w:div w:id="826172839">
                                                                                                                                                                                                                                                                                                                                                                                                                                                                          <w:marLeft w:val="0"/>
                                                                                                                                                                                                                                                                                                                                                                                                                                                                          <w:marRight w:val="0"/>
                                                                                                                                                                                                                                                                                                                                                                                                                                                                          <w:marTop w:val="0"/>
                                                                                                                                                                                                                                                                                                                                                                                                                                                                          <w:marBottom w:val="0"/>
                                                                                                                                                                                                                                                                                                                                                                                                                                                                          <w:divBdr>
                                                                                                                                                                                                                                                                                                                                                                                                                                                                            <w:top w:val="none" w:sz="0" w:space="0" w:color="auto"/>
                                                                                                                                                                                                                                                                                                                                                                                                                                                                            <w:left w:val="none" w:sz="0" w:space="0" w:color="auto"/>
                                                                                                                                                                                                                                                                                                                                                                                                                                                                            <w:bottom w:val="none" w:sz="0" w:space="0" w:color="auto"/>
                                                                                                                                                                                                                                                                                                                                                                                                                                                                            <w:right w:val="none" w:sz="0" w:space="0" w:color="auto"/>
                                                                                                                                                                                                                                                                                                                                                                                                                                                                          </w:divBdr>
                                                                                                                                                                                                                                                                                                                                                                                                                                                                          <w:divsChild>
                                                                                                                                                                                                                                                                                                                                                                                                                                                                            <w:div w:id="1318150394">
                                                                                                                                                                                                                                                                                                                                                                                                                                                                              <w:marLeft w:val="0"/>
                                                                                                                                                                                                                                                                                                                                                                                                                                                                              <w:marRight w:val="0"/>
                                                                                                                                                                                                                                                                                                                                                                                                                                                                              <w:marTop w:val="0"/>
                                                                                                                                                                                                                                                                                                                                                                                                                                                                              <w:marBottom w:val="0"/>
                                                                                                                                                                                                                                                                                                                                                                                                                                                                              <w:divBdr>
                                                                                                                                                                                                                                                                                                                                                                                                                                                                                <w:top w:val="none" w:sz="0" w:space="0" w:color="auto"/>
                                                                                                                                                                                                                                                                                                                                                                                                                                                                                <w:left w:val="none" w:sz="0" w:space="0" w:color="auto"/>
                                                                                                                                                                                                                                                                                                                                                                                                                                                                                <w:bottom w:val="none" w:sz="0" w:space="0" w:color="auto"/>
                                                                                                                                                                                                                                                                                                                                                                                                                                                                                <w:right w:val="none" w:sz="0" w:space="0" w:color="auto"/>
                                                                                                                                                                                                                                                                                                                                                                                                                                                                              </w:divBdr>
                                                                                                                                                                                                                                                                                                                                                                                                                                                                              <w:divsChild>
                                                                                                                                                                                                                                                                                                                                                                                                                                                                                <w:div w:id="256714647">
                                                                                                                                                                                                                                                                                                                                                                                                                                                                                  <w:marLeft w:val="0"/>
                                                                                                                                                                                                                                                                                                                                                                                                                                                                                  <w:marRight w:val="0"/>
                                                                                                                                                                                                                                                                                                                                                                                                                                                                                  <w:marTop w:val="0"/>
                                                                                                                                                                                                                                                                                                                                                                                                                                                                                  <w:marBottom w:val="0"/>
                                                                                                                                                                                                                                                                                                                                                                                                                                                                                  <w:divBdr>
                                                                                                                                                                                                                                                                                                                                                                                                                                                                                    <w:top w:val="none" w:sz="0" w:space="0" w:color="auto"/>
                                                                                                                                                                                                                                                                                                                                                                                                                                                                                    <w:left w:val="none" w:sz="0" w:space="0" w:color="auto"/>
                                                                                                                                                                                                                                                                                                                                                                                                                                                                                    <w:bottom w:val="none" w:sz="0" w:space="0" w:color="auto"/>
                                                                                                                                                                                                                                                                                                                                                                                                                                                                                    <w:right w:val="none" w:sz="0" w:space="0" w:color="auto"/>
                                                                                                                                                                                                                                                                                                                                                                                                                                                                                  </w:divBdr>
                                                                                                                                                                                                                                                                                                                                                                                                                                                                                  <w:divsChild>
                                                                                                                                                                                                                                                                                                                                                                                                                                                                                    <w:div w:id="12859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hyperlink" Target="http://www.pnas.org/reports/most-cited" TargetMode="External"/><Relationship Id="rId64" Type="http://schemas.openxmlformats.org/officeDocument/2006/relationships/image" Target="media/image45.emf"/><Relationship Id="rId65" Type="http://schemas.openxmlformats.org/officeDocument/2006/relationships/image" Target="media/image46.emf"/><Relationship Id="rId66" Type="http://schemas.openxmlformats.org/officeDocument/2006/relationships/image" Target="media/image47.emf"/><Relationship Id="rId67" Type="http://schemas.openxmlformats.org/officeDocument/2006/relationships/image" Target="media/image48.emf"/><Relationship Id="rId68" Type="http://schemas.openxmlformats.org/officeDocument/2006/relationships/footer" Target="footer1.xml"/><Relationship Id="rId69" Type="http://schemas.openxmlformats.org/officeDocument/2006/relationships/footer" Target="footer2.xml"/><Relationship Id="rId50" Type="http://schemas.openxmlformats.org/officeDocument/2006/relationships/image" Target="media/image33.jpg"/><Relationship Id="rId51" Type="http://schemas.openxmlformats.org/officeDocument/2006/relationships/image" Target="media/image34.jpeg"/><Relationship Id="rId52" Type="http://schemas.openxmlformats.org/officeDocument/2006/relationships/image" Target="media/image35.jpg"/><Relationship Id="rId53" Type="http://schemas.openxmlformats.org/officeDocument/2006/relationships/image" Target="media/image36.jpeg"/><Relationship Id="rId54" Type="http://schemas.openxmlformats.org/officeDocument/2006/relationships/image" Target="media/image37.jpg"/><Relationship Id="rId55" Type="http://schemas.openxmlformats.org/officeDocument/2006/relationships/image" Target="media/image38.jpeg"/><Relationship Id="rId56" Type="http://schemas.openxmlformats.org/officeDocument/2006/relationships/image" Target="media/image39.jpg"/><Relationship Id="rId57" Type="http://schemas.openxmlformats.org/officeDocument/2006/relationships/image" Target="media/image40.jpeg"/><Relationship Id="rId58" Type="http://schemas.openxmlformats.org/officeDocument/2006/relationships/image" Target="media/image41.jpg"/><Relationship Id="rId59" Type="http://schemas.openxmlformats.org/officeDocument/2006/relationships/image" Target="media/image42.jpeg"/><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image" Target="media/image27.emf"/><Relationship Id="rId43" Type="http://schemas.openxmlformats.org/officeDocument/2006/relationships/hyperlink" Target="http://www.ncbi.nlm.nih.gov/nuccore/M19921" TargetMode="External"/><Relationship Id="rId44" Type="http://schemas.openxmlformats.org/officeDocument/2006/relationships/hyperlink" Target="http://www.ncbi.nlm.nih.gov/nuccore/K03455" TargetMode="External"/><Relationship Id="rId45" Type="http://schemas.openxmlformats.org/officeDocument/2006/relationships/image" Target="media/image28.emf"/><Relationship Id="rId46" Type="http://schemas.openxmlformats.org/officeDocument/2006/relationships/image" Target="media/image29.jpg"/><Relationship Id="rId47" Type="http://schemas.openxmlformats.org/officeDocument/2006/relationships/image" Target="media/image30.jpeg"/><Relationship Id="rId48" Type="http://schemas.openxmlformats.org/officeDocument/2006/relationships/image" Target="media/image31.jpg"/><Relationship Id="rId49" Type="http://schemas.openxmlformats.org/officeDocument/2006/relationships/image" Target="media/image3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jpg"/><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tif"/><Relationship Id="rId26" Type="http://schemas.openxmlformats.org/officeDocument/2006/relationships/hyperlink" Target="http://www.ncbi.nlm.nih.gov/ieb/research/acembly/av.cgi?db=mouse&amp;c=Gene&amp;l=Chl1" TargetMode="External"/><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png"/><Relationship Id="rId60" Type="http://schemas.openxmlformats.org/officeDocument/2006/relationships/image" Target="media/image43.jpg"/><Relationship Id="rId61" Type="http://schemas.openxmlformats.org/officeDocument/2006/relationships/image" Target="media/image44.jpeg"/><Relationship Id="rId62" Type="http://schemas.openxmlformats.org/officeDocument/2006/relationships/hyperlink" Target="http://www.ncbi.nlm.nih.gov/geo/query/acc.cgi?acc=GSE44690" TargetMode="External"/><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2A243-69F9-8A42-AD7E-EF122759E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3</Pages>
  <Words>141475</Words>
  <Characters>806412</Characters>
  <Application>Microsoft Macintosh Word</Application>
  <DocSecurity>0</DocSecurity>
  <Lines>6720</Lines>
  <Paragraphs>1891</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9459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2</cp:revision>
  <cp:lastPrinted>2014-03-09T20:21:00Z</cp:lastPrinted>
  <dcterms:created xsi:type="dcterms:W3CDTF">2014-03-24T19:41:00Z</dcterms:created>
  <dcterms:modified xsi:type="dcterms:W3CDTF">2014-03-24T19:41: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